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bookmarkStart w:id="0" w:name="_GoBack"/>
      <w:bookmarkEnd w:id="0"/>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1" w:name="_Toc27125987"/>
      <w:r w:rsidRPr="00E74719">
        <w:lastRenderedPageBreak/>
        <w:t>ABSTRACT</w:t>
      </w:r>
      <w:bookmarkEnd w:id="1"/>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0"/>
          <w:footerReference w:type="default" r:id="rId11"/>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2" w:name="_Toc27125988"/>
      <w:r w:rsidRPr="003C14EE">
        <w:lastRenderedPageBreak/>
        <w:t>ACKNOWLEDGEMENTS</w:t>
      </w:r>
      <w:bookmarkEnd w:id="2"/>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3" w:name="_Toc27125989"/>
      <w:r>
        <w:lastRenderedPageBreak/>
        <w:t>DEDICATION</w:t>
      </w:r>
      <w:bookmarkEnd w:id="3"/>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4" w:name="_Toc27125990"/>
      <w:r w:rsidR="00655D6A">
        <w:lastRenderedPageBreak/>
        <w:t>PREFACE</w:t>
      </w:r>
      <w:bookmarkEnd w:id="4"/>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5" w:name="_Toc27125991"/>
      <w:r w:rsidRPr="007D1B38">
        <w:lastRenderedPageBreak/>
        <w:t>TABLE OF CONTENTS</w:t>
      </w:r>
      <w:bookmarkEnd w:id="5"/>
    </w:p>
    <w:p w14:paraId="030E5420" w14:textId="77777777" w:rsidR="008903C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7125987" w:history="1">
        <w:r w:rsidR="008903CF" w:rsidRPr="00D42C2B">
          <w:rPr>
            <w:rStyle w:val="Hyperlink"/>
            <w:rFonts w:eastAsia="Georgia"/>
            <w:noProof/>
          </w:rPr>
          <w:t>ABSTRACT</w:t>
        </w:r>
        <w:r w:rsidR="008903CF">
          <w:rPr>
            <w:noProof/>
            <w:webHidden/>
          </w:rPr>
          <w:tab/>
        </w:r>
        <w:r w:rsidR="008903CF">
          <w:rPr>
            <w:noProof/>
            <w:webHidden/>
          </w:rPr>
          <w:fldChar w:fldCharType="begin"/>
        </w:r>
        <w:r w:rsidR="008903CF">
          <w:rPr>
            <w:noProof/>
            <w:webHidden/>
          </w:rPr>
          <w:instrText xml:space="preserve"> PAGEREF _Toc27125987 \h </w:instrText>
        </w:r>
        <w:r w:rsidR="008903CF">
          <w:rPr>
            <w:noProof/>
            <w:webHidden/>
          </w:rPr>
        </w:r>
        <w:r w:rsidR="008903CF">
          <w:rPr>
            <w:noProof/>
            <w:webHidden/>
          </w:rPr>
          <w:fldChar w:fldCharType="separate"/>
        </w:r>
        <w:r w:rsidR="00CD2A91">
          <w:rPr>
            <w:noProof/>
            <w:webHidden/>
          </w:rPr>
          <w:t>ii</w:t>
        </w:r>
        <w:r w:rsidR="008903CF">
          <w:rPr>
            <w:noProof/>
            <w:webHidden/>
          </w:rPr>
          <w:fldChar w:fldCharType="end"/>
        </w:r>
      </w:hyperlink>
    </w:p>
    <w:p w14:paraId="57BDFAC8" w14:textId="77777777" w:rsidR="008903CF" w:rsidRDefault="009F57AF">
      <w:pPr>
        <w:pStyle w:val="TOC1"/>
        <w:tabs>
          <w:tab w:val="right" w:leader="dot" w:pos="8342"/>
        </w:tabs>
        <w:rPr>
          <w:rFonts w:asciiTheme="minorHAnsi" w:eastAsiaTheme="minorEastAsia" w:hAnsiTheme="minorHAnsi" w:cstheme="minorBidi"/>
          <w:noProof/>
          <w:sz w:val="22"/>
          <w:szCs w:val="22"/>
        </w:rPr>
      </w:pPr>
      <w:hyperlink w:anchor="_Toc27125988" w:history="1">
        <w:r w:rsidR="008903CF" w:rsidRPr="00D42C2B">
          <w:rPr>
            <w:rStyle w:val="Hyperlink"/>
            <w:rFonts w:eastAsia="Georgia"/>
            <w:noProof/>
          </w:rPr>
          <w:t>ACKNOWLEDGEMENTS</w:t>
        </w:r>
        <w:r w:rsidR="008903CF">
          <w:rPr>
            <w:noProof/>
            <w:webHidden/>
          </w:rPr>
          <w:tab/>
        </w:r>
        <w:r w:rsidR="008903CF">
          <w:rPr>
            <w:noProof/>
            <w:webHidden/>
          </w:rPr>
          <w:fldChar w:fldCharType="begin"/>
        </w:r>
        <w:r w:rsidR="008903CF">
          <w:rPr>
            <w:noProof/>
            <w:webHidden/>
          </w:rPr>
          <w:instrText xml:space="preserve"> PAGEREF _Toc27125988 \h </w:instrText>
        </w:r>
        <w:r w:rsidR="008903CF">
          <w:rPr>
            <w:noProof/>
            <w:webHidden/>
          </w:rPr>
        </w:r>
        <w:r w:rsidR="008903CF">
          <w:rPr>
            <w:noProof/>
            <w:webHidden/>
          </w:rPr>
          <w:fldChar w:fldCharType="separate"/>
        </w:r>
        <w:r w:rsidR="00CD2A91">
          <w:rPr>
            <w:noProof/>
            <w:webHidden/>
          </w:rPr>
          <w:t>iii</w:t>
        </w:r>
        <w:r w:rsidR="008903CF">
          <w:rPr>
            <w:noProof/>
            <w:webHidden/>
          </w:rPr>
          <w:fldChar w:fldCharType="end"/>
        </w:r>
      </w:hyperlink>
    </w:p>
    <w:p w14:paraId="2E4ABC7A" w14:textId="77777777" w:rsidR="008903CF" w:rsidRDefault="009F57AF">
      <w:pPr>
        <w:pStyle w:val="TOC1"/>
        <w:tabs>
          <w:tab w:val="right" w:leader="dot" w:pos="8342"/>
        </w:tabs>
        <w:rPr>
          <w:rFonts w:asciiTheme="minorHAnsi" w:eastAsiaTheme="minorEastAsia" w:hAnsiTheme="minorHAnsi" w:cstheme="minorBidi"/>
          <w:noProof/>
          <w:sz w:val="22"/>
          <w:szCs w:val="22"/>
        </w:rPr>
      </w:pPr>
      <w:hyperlink w:anchor="_Toc27125989" w:history="1">
        <w:r w:rsidR="008903CF" w:rsidRPr="00D42C2B">
          <w:rPr>
            <w:rStyle w:val="Hyperlink"/>
            <w:rFonts w:eastAsia="Georgia"/>
            <w:noProof/>
          </w:rPr>
          <w:t>DEDICATION</w:t>
        </w:r>
        <w:r w:rsidR="008903CF">
          <w:rPr>
            <w:noProof/>
            <w:webHidden/>
          </w:rPr>
          <w:tab/>
        </w:r>
        <w:r w:rsidR="008903CF">
          <w:rPr>
            <w:noProof/>
            <w:webHidden/>
          </w:rPr>
          <w:fldChar w:fldCharType="begin"/>
        </w:r>
        <w:r w:rsidR="008903CF">
          <w:rPr>
            <w:noProof/>
            <w:webHidden/>
          </w:rPr>
          <w:instrText xml:space="preserve"> PAGEREF _Toc27125989 \h </w:instrText>
        </w:r>
        <w:r w:rsidR="008903CF">
          <w:rPr>
            <w:noProof/>
            <w:webHidden/>
          </w:rPr>
        </w:r>
        <w:r w:rsidR="008903CF">
          <w:rPr>
            <w:noProof/>
            <w:webHidden/>
          </w:rPr>
          <w:fldChar w:fldCharType="separate"/>
        </w:r>
        <w:r w:rsidR="00CD2A91">
          <w:rPr>
            <w:noProof/>
            <w:webHidden/>
          </w:rPr>
          <w:t>iv</w:t>
        </w:r>
        <w:r w:rsidR="008903CF">
          <w:rPr>
            <w:noProof/>
            <w:webHidden/>
          </w:rPr>
          <w:fldChar w:fldCharType="end"/>
        </w:r>
      </w:hyperlink>
    </w:p>
    <w:p w14:paraId="042D5B6E" w14:textId="77777777" w:rsidR="008903CF" w:rsidRDefault="009F57AF">
      <w:pPr>
        <w:pStyle w:val="TOC1"/>
        <w:tabs>
          <w:tab w:val="right" w:leader="dot" w:pos="8342"/>
        </w:tabs>
        <w:rPr>
          <w:rFonts w:asciiTheme="minorHAnsi" w:eastAsiaTheme="minorEastAsia" w:hAnsiTheme="minorHAnsi" w:cstheme="minorBidi"/>
          <w:noProof/>
          <w:sz w:val="22"/>
          <w:szCs w:val="22"/>
        </w:rPr>
      </w:pPr>
      <w:hyperlink w:anchor="_Toc27125990" w:history="1">
        <w:r w:rsidR="008903CF" w:rsidRPr="00D42C2B">
          <w:rPr>
            <w:rStyle w:val="Hyperlink"/>
            <w:rFonts w:eastAsia="Georgia"/>
            <w:noProof/>
          </w:rPr>
          <w:t>PREFACE</w:t>
        </w:r>
        <w:r w:rsidR="008903CF">
          <w:rPr>
            <w:noProof/>
            <w:webHidden/>
          </w:rPr>
          <w:tab/>
        </w:r>
        <w:r w:rsidR="008903CF">
          <w:rPr>
            <w:noProof/>
            <w:webHidden/>
          </w:rPr>
          <w:fldChar w:fldCharType="begin"/>
        </w:r>
        <w:r w:rsidR="008903CF">
          <w:rPr>
            <w:noProof/>
            <w:webHidden/>
          </w:rPr>
          <w:instrText xml:space="preserve"> PAGEREF _Toc27125990 \h </w:instrText>
        </w:r>
        <w:r w:rsidR="008903CF">
          <w:rPr>
            <w:noProof/>
            <w:webHidden/>
          </w:rPr>
        </w:r>
        <w:r w:rsidR="008903CF">
          <w:rPr>
            <w:noProof/>
            <w:webHidden/>
          </w:rPr>
          <w:fldChar w:fldCharType="separate"/>
        </w:r>
        <w:r w:rsidR="00CD2A91">
          <w:rPr>
            <w:noProof/>
            <w:webHidden/>
          </w:rPr>
          <w:t>v</w:t>
        </w:r>
        <w:r w:rsidR="008903CF">
          <w:rPr>
            <w:noProof/>
            <w:webHidden/>
          </w:rPr>
          <w:fldChar w:fldCharType="end"/>
        </w:r>
      </w:hyperlink>
    </w:p>
    <w:p w14:paraId="5B194CE6" w14:textId="77777777" w:rsidR="008903CF" w:rsidRDefault="009F57AF">
      <w:pPr>
        <w:pStyle w:val="TOC1"/>
        <w:tabs>
          <w:tab w:val="right" w:leader="dot" w:pos="8342"/>
        </w:tabs>
        <w:rPr>
          <w:rFonts w:asciiTheme="minorHAnsi" w:eastAsiaTheme="minorEastAsia" w:hAnsiTheme="minorHAnsi" w:cstheme="minorBidi"/>
          <w:noProof/>
          <w:sz w:val="22"/>
          <w:szCs w:val="22"/>
        </w:rPr>
      </w:pPr>
      <w:hyperlink w:anchor="_Toc27125991" w:history="1">
        <w:r w:rsidR="008903CF" w:rsidRPr="00D42C2B">
          <w:rPr>
            <w:rStyle w:val="Hyperlink"/>
            <w:rFonts w:eastAsia="Georgia"/>
            <w:noProof/>
          </w:rPr>
          <w:t>TABLE OF CONTENTS</w:t>
        </w:r>
        <w:r w:rsidR="008903CF">
          <w:rPr>
            <w:noProof/>
            <w:webHidden/>
          </w:rPr>
          <w:tab/>
        </w:r>
        <w:r w:rsidR="008903CF">
          <w:rPr>
            <w:noProof/>
            <w:webHidden/>
          </w:rPr>
          <w:fldChar w:fldCharType="begin"/>
        </w:r>
        <w:r w:rsidR="008903CF">
          <w:rPr>
            <w:noProof/>
            <w:webHidden/>
          </w:rPr>
          <w:instrText xml:space="preserve"> PAGEREF _Toc27125991 \h </w:instrText>
        </w:r>
        <w:r w:rsidR="008903CF">
          <w:rPr>
            <w:noProof/>
            <w:webHidden/>
          </w:rPr>
        </w:r>
        <w:r w:rsidR="008903CF">
          <w:rPr>
            <w:noProof/>
            <w:webHidden/>
          </w:rPr>
          <w:fldChar w:fldCharType="separate"/>
        </w:r>
        <w:r w:rsidR="00CD2A91">
          <w:rPr>
            <w:noProof/>
            <w:webHidden/>
          </w:rPr>
          <w:t>vi</w:t>
        </w:r>
        <w:r w:rsidR="008903CF">
          <w:rPr>
            <w:noProof/>
            <w:webHidden/>
          </w:rPr>
          <w:fldChar w:fldCharType="end"/>
        </w:r>
      </w:hyperlink>
    </w:p>
    <w:p w14:paraId="74A7E766" w14:textId="77777777" w:rsidR="008903CF" w:rsidRDefault="009F57AF">
      <w:pPr>
        <w:pStyle w:val="TOC1"/>
        <w:tabs>
          <w:tab w:val="right" w:leader="dot" w:pos="8342"/>
        </w:tabs>
        <w:rPr>
          <w:rFonts w:asciiTheme="minorHAnsi" w:eastAsiaTheme="minorEastAsia" w:hAnsiTheme="minorHAnsi" w:cstheme="minorBidi"/>
          <w:noProof/>
          <w:sz w:val="22"/>
          <w:szCs w:val="22"/>
        </w:rPr>
      </w:pPr>
      <w:hyperlink w:anchor="_Toc27125992" w:history="1">
        <w:r w:rsidR="008903CF" w:rsidRPr="00D42C2B">
          <w:rPr>
            <w:rStyle w:val="Hyperlink"/>
            <w:rFonts w:eastAsia="Georgia"/>
            <w:noProof/>
          </w:rPr>
          <w:t>LIST OF TABLES</w:t>
        </w:r>
        <w:r w:rsidR="008903CF">
          <w:rPr>
            <w:noProof/>
            <w:webHidden/>
          </w:rPr>
          <w:tab/>
        </w:r>
        <w:r w:rsidR="008903CF">
          <w:rPr>
            <w:noProof/>
            <w:webHidden/>
          </w:rPr>
          <w:fldChar w:fldCharType="begin"/>
        </w:r>
        <w:r w:rsidR="008903CF">
          <w:rPr>
            <w:noProof/>
            <w:webHidden/>
          </w:rPr>
          <w:instrText xml:space="preserve"> PAGEREF _Toc27125992 \h </w:instrText>
        </w:r>
        <w:r w:rsidR="008903CF">
          <w:rPr>
            <w:noProof/>
            <w:webHidden/>
          </w:rPr>
        </w:r>
        <w:r w:rsidR="008903CF">
          <w:rPr>
            <w:noProof/>
            <w:webHidden/>
          </w:rPr>
          <w:fldChar w:fldCharType="separate"/>
        </w:r>
        <w:r w:rsidR="00CD2A91">
          <w:rPr>
            <w:noProof/>
            <w:webHidden/>
          </w:rPr>
          <w:t>vii</w:t>
        </w:r>
        <w:r w:rsidR="008903CF">
          <w:rPr>
            <w:noProof/>
            <w:webHidden/>
          </w:rPr>
          <w:fldChar w:fldCharType="end"/>
        </w:r>
      </w:hyperlink>
    </w:p>
    <w:p w14:paraId="686517B5" w14:textId="77777777" w:rsidR="008903CF" w:rsidRDefault="009F57AF">
      <w:pPr>
        <w:pStyle w:val="TOC1"/>
        <w:tabs>
          <w:tab w:val="right" w:leader="dot" w:pos="8342"/>
        </w:tabs>
        <w:rPr>
          <w:rFonts w:asciiTheme="minorHAnsi" w:eastAsiaTheme="minorEastAsia" w:hAnsiTheme="minorHAnsi" w:cstheme="minorBidi"/>
          <w:noProof/>
          <w:sz w:val="22"/>
          <w:szCs w:val="22"/>
        </w:rPr>
      </w:pPr>
      <w:hyperlink w:anchor="_Toc27125993" w:history="1">
        <w:r w:rsidR="008903CF" w:rsidRPr="00D42C2B">
          <w:rPr>
            <w:rStyle w:val="Hyperlink"/>
            <w:rFonts w:eastAsia="Georgia"/>
            <w:noProof/>
          </w:rPr>
          <w:t>LIST OF FIGURES</w:t>
        </w:r>
        <w:r w:rsidR="008903CF">
          <w:rPr>
            <w:noProof/>
            <w:webHidden/>
          </w:rPr>
          <w:tab/>
        </w:r>
        <w:r w:rsidR="008903CF">
          <w:rPr>
            <w:noProof/>
            <w:webHidden/>
          </w:rPr>
          <w:fldChar w:fldCharType="begin"/>
        </w:r>
        <w:r w:rsidR="008903CF">
          <w:rPr>
            <w:noProof/>
            <w:webHidden/>
          </w:rPr>
          <w:instrText xml:space="preserve"> PAGEREF _Toc27125993 \h </w:instrText>
        </w:r>
        <w:r w:rsidR="008903CF">
          <w:rPr>
            <w:noProof/>
            <w:webHidden/>
          </w:rPr>
        </w:r>
        <w:r w:rsidR="008903CF">
          <w:rPr>
            <w:noProof/>
            <w:webHidden/>
          </w:rPr>
          <w:fldChar w:fldCharType="separate"/>
        </w:r>
        <w:r w:rsidR="00CD2A91">
          <w:rPr>
            <w:noProof/>
            <w:webHidden/>
          </w:rPr>
          <w:t>ix</w:t>
        </w:r>
        <w:r w:rsidR="008903CF">
          <w:rPr>
            <w:noProof/>
            <w:webHidden/>
          </w:rPr>
          <w:fldChar w:fldCharType="end"/>
        </w:r>
      </w:hyperlink>
    </w:p>
    <w:p w14:paraId="094B6AED" w14:textId="77777777" w:rsidR="008903CF" w:rsidRDefault="009F57AF">
      <w:pPr>
        <w:pStyle w:val="TOC1"/>
        <w:tabs>
          <w:tab w:val="right" w:leader="dot" w:pos="8342"/>
        </w:tabs>
        <w:rPr>
          <w:rFonts w:asciiTheme="minorHAnsi" w:eastAsiaTheme="minorEastAsia" w:hAnsiTheme="minorHAnsi" w:cstheme="minorBidi"/>
          <w:noProof/>
          <w:sz w:val="22"/>
          <w:szCs w:val="22"/>
        </w:rPr>
      </w:pPr>
      <w:hyperlink w:anchor="_Toc27125994" w:history="1">
        <w:r w:rsidR="008903CF" w:rsidRPr="00D42C2B">
          <w:rPr>
            <w:rStyle w:val="Hyperlink"/>
            <w:rFonts w:eastAsia="Georgia"/>
            <w:noProof/>
          </w:rPr>
          <w:t>LIST OF APPENDICES</w:t>
        </w:r>
        <w:r w:rsidR="008903CF">
          <w:rPr>
            <w:noProof/>
            <w:webHidden/>
          </w:rPr>
          <w:tab/>
        </w:r>
        <w:r w:rsidR="008903CF">
          <w:rPr>
            <w:noProof/>
            <w:webHidden/>
          </w:rPr>
          <w:fldChar w:fldCharType="begin"/>
        </w:r>
        <w:r w:rsidR="008903CF">
          <w:rPr>
            <w:noProof/>
            <w:webHidden/>
          </w:rPr>
          <w:instrText xml:space="preserve"> PAGEREF _Toc27125994 \h </w:instrText>
        </w:r>
        <w:r w:rsidR="008903CF">
          <w:rPr>
            <w:noProof/>
            <w:webHidden/>
          </w:rPr>
        </w:r>
        <w:r w:rsidR="008903CF">
          <w:rPr>
            <w:noProof/>
            <w:webHidden/>
          </w:rPr>
          <w:fldChar w:fldCharType="separate"/>
        </w:r>
        <w:r w:rsidR="00CD2A91">
          <w:rPr>
            <w:noProof/>
            <w:webHidden/>
          </w:rPr>
          <w:t>xii</w:t>
        </w:r>
        <w:r w:rsidR="008903CF">
          <w:rPr>
            <w:noProof/>
            <w:webHidden/>
          </w:rPr>
          <w:fldChar w:fldCharType="end"/>
        </w:r>
      </w:hyperlink>
    </w:p>
    <w:p w14:paraId="2D51B65A" w14:textId="77777777" w:rsidR="008903CF" w:rsidRDefault="009F57AF">
      <w:pPr>
        <w:pStyle w:val="TOC1"/>
        <w:tabs>
          <w:tab w:val="right" w:leader="dot" w:pos="8342"/>
        </w:tabs>
        <w:rPr>
          <w:rFonts w:asciiTheme="minorHAnsi" w:eastAsiaTheme="minorEastAsia" w:hAnsiTheme="minorHAnsi" w:cstheme="minorBidi"/>
          <w:noProof/>
          <w:sz w:val="22"/>
          <w:szCs w:val="22"/>
        </w:rPr>
      </w:pPr>
      <w:hyperlink w:anchor="_Toc27125995" w:history="1">
        <w:r w:rsidR="008903CF" w:rsidRPr="00D42C2B">
          <w:rPr>
            <w:rStyle w:val="Hyperlink"/>
            <w:rFonts w:eastAsia="Georgia"/>
            <w:noProof/>
          </w:rPr>
          <w:t>CHAPTER 1</w:t>
        </w:r>
        <w:r w:rsidR="008903CF">
          <w:rPr>
            <w:noProof/>
            <w:webHidden/>
          </w:rPr>
          <w:tab/>
        </w:r>
        <w:r w:rsidR="008903CF">
          <w:rPr>
            <w:noProof/>
            <w:webHidden/>
          </w:rPr>
          <w:fldChar w:fldCharType="begin"/>
        </w:r>
        <w:r w:rsidR="008903CF">
          <w:rPr>
            <w:noProof/>
            <w:webHidden/>
          </w:rPr>
          <w:instrText xml:space="preserve"> PAGEREF _Toc27125995 \h </w:instrText>
        </w:r>
        <w:r w:rsidR="008903CF">
          <w:rPr>
            <w:noProof/>
            <w:webHidden/>
          </w:rPr>
        </w:r>
        <w:r w:rsidR="008903CF">
          <w:rPr>
            <w:noProof/>
            <w:webHidden/>
          </w:rPr>
          <w:fldChar w:fldCharType="separate"/>
        </w:r>
        <w:r w:rsidR="00CD2A91">
          <w:rPr>
            <w:noProof/>
            <w:webHidden/>
          </w:rPr>
          <w:t>1</w:t>
        </w:r>
        <w:r w:rsidR="008903CF">
          <w:rPr>
            <w:noProof/>
            <w:webHidden/>
          </w:rPr>
          <w:fldChar w:fldCharType="end"/>
        </w:r>
      </w:hyperlink>
    </w:p>
    <w:p w14:paraId="32CD73A3" w14:textId="77777777" w:rsidR="008903CF" w:rsidRDefault="009F57AF">
      <w:pPr>
        <w:pStyle w:val="TOC2"/>
        <w:tabs>
          <w:tab w:val="right" w:leader="dot" w:pos="8342"/>
        </w:tabs>
        <w:rPr>
          <w:rFonts w:asciiTheme="minorHAnsi" w:eastAsiaTheme="minorEastAsia" w:hAnsiTheme="minorHAnsi" w:cstheme="minorBidi"/>
          <w:noProof/>
          <w:sz w:val="22"/>
          <w:szCs w:val="22"/>
        </w:rPr>
      </w:pPr>
      <w:hyperlink w:anchor="_Toc27125996" w:history="1">
        <w:r w:rsidR="008903CF" w:rsidRPr="00D42C2B">
          <w:rPr>
            <w:rStyle w:val="Hyperlink"/>
            <w:rFonts w:eastAsia="Georgia"/>
            <w:noProof/>
          </w:rPr>
          <w:t>Abstract</w:t>
        </w:r>
        <w:r w:rsidR="008903CF">
          <w:rPr>
            <w:noProof/>
            <w:webHidden/>
          </w:rPr>
          <w:tab/>
        </w:r>
        <w:r w:rsidR="008903CF">
          <w:rPr>
            <w:noProof/>
            <w:webHidden/>
          </w:rPr>
          <w:fldChar w:fldCharType="begin"/>
        </w:r>
        <w:r w:rsidR="008903CF">
          <w:rPr>
            <w:noProof/>
            <w:webHidden/>
          </w:rPr>
          <w:instrText xml:space="preserve"> PAGEREF _Toc27125996 \h </w:instrText>
        </w:r>
        <w:r w:rsidR="008903CF">
          <w:rPr>
            <w:noProof/>
            <w:webHidden/>
          </w:rPr>
        </w:r>
        <w:r w:rsidR="008903CF">
          <w:rPr>
            <w:noProof/>
            <w:webHidden/>
          </w:rPr>
          <w:fldChar w:fldCharType="separate"/>
        </w:r>
        <w:r w:rsidR="00CD2A91">
          <w:rPr>
            <w:noProof/>
            <w:webHidden/>
          </w:rPr>
          <w:t>2</w:t>
        </w:r>
        <w:r w:rsidR="008903CF">
          <w:rPr>
            <w:noProof/>
            <w:webHidden/>
          </w:rPr>
          <w:fldChar w:fldCharType="end"/>
        </w:r>
      </w:hyperlink>
    </w:p>
    <w:p w14:paraId="0ED9FEFF" w14:textId="77777777" w:rsidR="008903CF" w:rsidRDefault="009F57AF">
      <w:pPr>
        <w:pStyle w:val="TOC2"/>
        <w:tabs>
          <w:tab w:val="right" w:leader="dot" w:pos="8342"/>
        </w:tabs>
        <w:rPr>
          <w:rFonts w:asciiTheme="minorHAnsi" w:eastAsiaTheme="minorEastAsia" w:hAnsiTheme="minorHAnsi" w:cstheme="minorBidi"/>
          <w:noProof/>
          <w:sz w:val="22"/>
          <w:szCs w:val="22"/>
        </w:rPr>
      </w:pPr>
      <w:hyperlink w:anchor="_Toc27125997" w:history="1">
        <w:r w:rsidR="008903CF" w:rsidRPr="00D42C2B">
          <w:rPr>
            <w:rStyle w:val="Hyperlink"/>
            <w:rFonts w:eastAsia="Georgia"/>
            <w:noProof/>
          </w:rPr>
          <w:t>Introduction</w:t>
        </w:r>
        <w:r w:rsidR="008903CF">
          <w:rPr>
            <w:noProof/>
            <w:webHidden/>
          </w:rPr>
          <w:tab/>
        </w:r>
        <w:r w:rsidR="008903CF">
          <w:rPr>
            <w:noProof/>
            <w:webHidden/>
          </w:rPr>
          <w:fldChar w:fldCharType="begin"/>
        </w:r>
        <w:r w:rsidR="008903CF">
          <w:rPr>
            <w:noProof/>
            <w:webHidden/>
          </w:rPr>
          <w:instrText xml:space="preserve"> PAGEREF _Toc27125997 \h </w:instrText>
        </w:r>
        <w:r w:rsidR="008903CF">
          <w:rPr>
            <w:noProof/>
            <w:webHidden/>
          </w:rPr>
        </w:r>
        <w:r w:rsidR="008903CF">
          <w:rPr>
            <w:noProof/>
            <w:webHidden/>
          </w:rPr>
          <w:fldChar w:fldCharType="separate"/>
        </w:r>
        <w:r w:rsidR="00CD2A91">
          <w:rPr>
            <w:noProof/>
            <w:webHidden/>
          </w:rPr>
          <w:t>3</w:t>
        </w:r>
        <w:r w:rsidR="008903CF">
          <w:rPr>
            <w:noProof/>
            <w:webHidden/>
          </w:rPr>
          <w:fldChar w:fldCharType="end"/>
        </w:r>
      </w:hyperlink>
    </w:p>
    <w:p w14:paraId="5C183AC0" w14:textId="77777777" w:rsidR="008903CF" w:rsidRDefault="009F57AF">
      <w:pPr>
        <w:pStyle w:val="TOC2"/>
        <w:tabs>
          <w:tab w:val="right" w:leader="dot" w:pos="8342"/>
        </w:tabs>
        <w:rPr>
          <w:rFonts w:asciiTheme="minorHAnsi" w:eastAsiaTheme="minorEastAsia" w:hAnsiTheme="minorHAnsi" w:cstheme="minorBidi"/>
          <w:noProof/>
          <w:sz w:val="22"/>
          <w:szCs w:val="22"/>
        </w:rPr>
      </w:pPr>
      <w:hyperlink w:anchor="_Toc27125998" w:history="1">
        <w:r w:rsidR="008903CF" w:rsidRPr="00D42C2B">
          <w:rPr>
            <w:rStyle w:val="Hyperlink"/>
            <w:rFonts w:eastAsia="Georgia"/>
            <w:noProof/>
          </w:rPr>
          <w:t>Material and Methods</w:t>
        </w:r>
        <w:r w:rsidR="008903CF">
          <w:rPr>
            <w:noProof/>
            <w:webHidden/>
          </w:rPr>
          <w:tab/>
        </w:r>
        <w:r w:rsidR="008903CF">
          <w:rPr>
            <w:noProof/>
            <w:webHidden/>
          </w:rPr>
          <w:fldChar w:fldCharType="begin"/>
        </w:r>
        <w:r w:rsidR="008903CF">
          <w:rPr>
            <w:noProof/>
            <w:webHidden/>
          </w:rPr>
          <w:instrText xml:space="preserve"> PAGEREF _Toc27125998 \h </w:instrText>
        </w:r>
        <w:r w:rsidR="008903CF">
          <w:rPr>
            <w:noProof/>
            <w:webHidden/>
          </w:rPr>
        </w:r>
        <w:r w:rsidR="008903CF">
          <w:rPr>
            <w:noProof/>
            <w:webHidden/>
          </w:rPr>
          <w:fldChar w:fldCharType="separate"/>
        </w:r>
        <w:r w:rsidR="00CD2A91">
          <w:rPr>
            <w:noProof/>
            <w:webHidden/>
          </w:rPr>
          <w:t>8</w:t>
        </w:r>
        <w:r w:rsidR="008903CF">
          <w:rPr>
            <w:noProof/>
            <w:webHidden/>
          </w:rPr>
          <w:fldChar w:fldCharType="end"/>
        </w:r>
      </w:hyperlink>
    </w:p>
    <w:p w14:paraId="2892C7D8" w14:textId="77777777" w:rsidR="008903CF" w:rsidRDefault="009F57AF">
      <w:pPr>
        <w:pStyle w:val="TOC2"/>
        <w:tabs>
          <w:tab w:val="right" w:leader="dot" w:pos="8342"/>
        </w:tabs>
        <w:rPr>
          <w:rFonts w:asciiTheme="minorHAnsi" w:eastAsiaTheme="minorEastAsia" w:hAnsiTheme="minorHAnsi" w:cstheme="minorBidi"/>
          <w:noProof/>
          <w:sz w:val="22"/>
          <w:szCs w:val="22"/>
        </w:rPr>
      </w:pPr>
      <w:hyperlink w:anchor="_Toc27125999" w:history="1">
        <w:r w:rsidR="008903CF" w:rsidRPr="00D42C2B">
          <w:rPr>
            <w:rStyle w:val="Hyperlink"/>
            <w:rFonts w:eastAsia="Georgia"/>
            <w:noProof/>
          </w:rPr>
          <w:t>Results</w:t>
        </w:r>
        <w:r w:rsidR="008903CF">
          <w:rPr>
            <w:noProof/>
            <w:webHidden/>
          </w:rPr>
          <w:tab/>
        </w:r>
        <w:r w:rsidR="008903CF">
          <w:rPr>
            <w:noProof/>
            <w:webHidden/>
          </w:rPr>
          <w:fldChar w:fldCharType="begin"/>
        </w:r>
        <w:r w:rsidR="008903CF">
          <w:rPr>
            <w:noProof/>
            <w:webHidden/>
          </w:rPr>
          <w:instrText xml:space="preserve"> PAGEREF _Toc27125999 \h </w:instrText>
        </w:r>
        <w:r w:rsidR="008903CF">
          <w:rPr>
            <w:noProof/>
            <w:webHidden/>
          </w:rPr>
        </w:r>
        <w:r w:rsidR="008903CF">
          <w:rPr>
            <w:noProof/>
            <w:webHidden/>
          </w:rPr>
          <w:fldChar w:fldCharType="separate"/>
        </w:r>
        <w:r w:rsidR="00CD2A91">
          <w:rPr>
            <w:noProof/>
            <w:webHidden/>
          </w:rPr>
          <w:t>14</w:t>
        </w:r>
        <w:r w:rsidR="008903CF">
          <w:rPr>
            <w:noProof/>
            <w:webHidden/>
          </w:rPr>
          <w:fldChar w:fldCharType="end"/>
        </w:r>
      </w:hyperlink>
    </w:p>
    <w:p w14:paraId="2209791F" w14:textId="77777777" w:rsidR="008903CF" w:rsidRDefault="009F57AF">
      <w:pPr>
        <w:pStyle w:val="TOC2"/>
        <w:tabs>
          <w:tab w:val="right" w:leader="dot" w:pos="8342"/>
        </w:tabs>
        <w:rPr>
          <w:rFonts w:asciiTheme="minorHAnsi" w:eastAsiaTheme="minorEastAsia" w:hAnsiTheme="minorHAnsi" w:cstheme="minorBidi"/>
          <w:noProof/>
          <w:sz w:val="22"/>
          <w:szCs w:val="22"/>
        </w:rPr>
      </w:pPr>
      <w:hyperlink w:anchor="_Toc27126000" w:history="1">
        <w:r w:rsidR="008903CF" w:rsidRPr="00D42C2B">
          <w:rPr>
            <w:rStyle w:val="Hyperlink"/>
            <w:rFonts w:eastAsia="Georgia"/>
            <w:noProof/>
          </w:rPr>
          <w:t>Discussion</w:t>
        </w:r>
        <w:r w:rsidR="008903CF">
          <w:rPr>
            <w:noProof/>
            <w:webHidden/>
          </w:rPr>
          <w:tab/>
        </w:r>
        <w:r w:rsidR="008903CF">
          <w:rPr>
            <w:noProof/>
            <w:webHidden/>
          </w:rPr>
          <w:fldChar w:fldCharType="begin"/>
        </w:r>
        <w:r w:rsidR="008903CF">
          <w:rPr>
            <w:noProof/>
            <w:webHidden/>
          </w:rPr>
          <w:instrText xml:space="preserve"> PAGEREF _Toc27126000 \h </w:instrText>
        </w:r>
        <w:r w:rsidR="008903CF">
          <w:rPr>
            <w:noProof/>
            <w:webHidden/>
          </w:rPr>
        </w:r>
        <w:r w:rsidR="008903CF">
          <w:rPr>
            <w:noProof/>
            <w:webHidden/>
          </w:rPr>
          <w:fldChar w:fldCharType="separate"/>
        </w:r>
        <w:r w:rsidR="00CD2A91">
          <w:rPr>
            <w:noProof/>
            <w:webHidden/>
          </w:rPr>
          <w:t>19</w:t>
        </w:r>
        <w:r w:rsidR="008903CF">
          <w:rPr>
            <w:noProof/>
            <w:webHidden/>
          </w:rPr>
          <w:fldChar w:fldCharType="end"/>
        </w:r>
      </w:hyperlink>
    </w:p>
    <w:p w14:paraId="607850F5" w14:textId="77777777" w:rsidR="008903CF" w:rsidRDefault="009F57AF">
      <w:pPr>
        <w:pStyle w:val="TOC2"/>
        <w:tabs>
          <w:tab w:val="right" w:leader="dot" w:pos="8342"/>
        </w:tabs>
        <w:rPr>
          <w:rFonts w:asciiTheme="minorHAnsi" w:eastAsiaTheme="minorEastAsia" w:hAnsiTheme="minorHAnsi" w:cstheme="minorBidi"/>
          <w:noProof/>
          <w:sz w:val="22"/>
          <w:szCs w:val="22"/>
        </w:rPr>
      </w:pPr>
      <w:hyperlink w:anchor="_Toc27126001" w:history="1">
        <w:r w:rsidR="008903CF" w:rsidRPr="00D42C2B">
          <w:rPr>
            <w:rStyle w:val="Hyperlink"/>
            <w:rFonts w:eastAsia="Georgia"/>
            <w:noProof/>
          </w:rPr>
          <w:t>Acknowledgements</w:t>
        </w:r>
        <w:r w:rsidR="008903CF">
          <w:rPr>
            <w:noProof/>
            <w:webHidden/>
          </w:rPr>
          <w:tab/>
        </w:r>
        <w:r w:rsidR="008903CF">
          <w:rPr>
            <w:noProof/>
            <w:webHidden/>
          </w:rPr>
          <w:fldChar w:fldCharType="begin"/>
        </w:r>
        <w:r w:rsidR="008903CF">
          <w:rPr>
            <w:noProof/>
            <w:webHidden/>
          </w:rPr>
          <w:instrText xml:space="preserve"> PAGEREF _Toc27126001 \h </w:instrText>
        </w:r>
        <w:r w:rsidR="008903CF">
          <w:rPr>
            <w:noProof/>
            <w:webHidden/>
          </w:rPr>
        </w:r>
        <w:r w:rsidR="008903CF">
          <w:rPr>
            <w:noProof/>
            <w:webHidden/>
          </w:rPr>
          <w:fldChar w:fldCharType="separate"/>
        </w:r>
        <w:r w:rsidR="00CD2A91">
          <w:rPr>
            <w:noProof/>
            <w:webHidden/>
          </w:rPr>
          <w:t>25</w:t>
        </w:r>
        <w:r w:rsidR="008903CF">
          <w:rPr>
            <w:noProof/>
            <w:webHidden/>
          </w:rPr>
          <w:fldChar w:fldCharType="end"/>
        </w:r>
      </w:hyperlink>
    </w:p>
    <w:p w14:paraId="02C6B7C6" w14:textId="77777777" w:rsidR="008903CF" w:rsidRDefault="009F57AF">
      <w:pPr>
        <w:pStyle w:val="TOC2"/>
        <w:tabs>
          <w:tab w:val="right" w:leader="dot" w:pos="8342"/>
        </w:tabs>
        <w:rPr>
          <w:rFonts w:asciiTheme="minorHAnsi" w:eastAsiaTheme="minorEastAsia" w:hAnsiTheme="minorHAnsi" w:cstheme="minorBidi"/>
          <w:noProof/>
          <w:sz w:val="22"/>
          <w:szCs w:val="22"/>
        </w:rPr>
      </w:pPr>
      <w:hyperlink w:anchor="_Toc27126002" w:history="1">
        <w:r w:rsidR="008903CF" w:rsidRPr="00D42C2B">
          <w:rPr>
            <w:rStyle w:val="Hyperlink"/>
            <w:rFonts w:eastAsia="Georgia"/>
            <w:noProof/>
          </w:rPr>
          <w:t>Literature Cited</w:t>
        </w:r>
        <w:r w:rsidR="008903CF">
          <w:rPr>
            <w:noProof/>
            <w:webHidden/>
          </w:rPr>
          <w:tab/>
        </w:r>
        <w:r w:rsidR="008903CF">
          <w:rPr>
            <w:noProof/>
            <w:webHidden/>
          </w:rPr>
          <w:fldChar w:fldCharType="begin"/>
        </w:r>
        <w:r w:rsidR="008903CF">
          <w:rPr>
            <w:noProof/>
            <w:webHidden/>
          </w:rPr>
          <w:instrText xml:space="preserve"> PAGEREF _Toc27126002 \h </w:instrText>
        </w:r>
        <w:r w:rsidR="008903CF">
          <w:rPr>
            <w:noProof/>
            <w:webHidden/>
          </w:rPr>
        </w:r>
        <w:r w:rsidR="008903CF">
          <w:rPr>
            <w:noProof/>
            <w:webHidden/>
          </w:rPr>
          <w:fldChar w:fldCharType="separate"/>
        </w:r>
        <w:r w:rsidR="00CD2A91">
          <w:rPr>
            <w:noProof/>
            <w:webHidden/>
          </w:rPr>
          <w:t>26</w:t>
        </w:r>
        <w:r w:rsidR="008903CF">
          <w:rPr>
            <w:noProof/>
            <w:webHidden/>
          </w:rPr>
          <w:fldChar w:fldCharType="end"/>
        </w:r>
      </w:hyperlink>
    </w:p>
    <w:p w14:paraId="1C84E892" w14:textId="77777777" w:rsidR="008903CF" w:rsidRDefault="009F57AF">
      <w:pPr>
        <w:pStyle w:val="TOC2"/>
        <w:tabs>
          <w:tab w:val="right" w:leader="dot" w:pos="8342"/>
        </w:tabs>
        <w:rPr>
          <w:rFonts w:asciiTheme="minorHAnsi" w:eastAsiaTheme="minorEastAsia" w:hAnsiTheme="minorHAnsi" w:cstheme="minorBidi"/>
          <w:noProof/>
          <w:sz w:val="22"/>
          <w:szCs w:val="22"/>
        </w:rPr>
      </w:pPr>
      <w:hyperlink w:anchor="_Toc27126003" w:history="1">
        <w:r w:rsidR="008903CF" w:rsidRPr="00D42C2B">
          <w:rPr>
            <w:rStyle w:val="Hyperlink"/>
            <w:rFonts w:eastAsia="Georgia"/>
            <w:noProof/>
          </w:rPr>
          <w:t>Tables</w:t>
        </w:r>
        <w:r w:rsidR="008903CF">
          <w:rPr>
            <w:noProof/>
            <w:webHidden/>
          </w:rPr>
          <w:tab/>
        </w:r>
        <w:r w:rsidR="008903CF">
          <w:rPr>
            <w:noProof/>
            <w:webHidden/>
          </w:rPr>
          <w:fldChar w:fldCharType="begin"/>
        </w:r>
        <w:r w:rsidR="008903CF">
          <w:rPr>
            <w:noProof/>
            <w:webHidden/>
          </w:rPr>
          <w:instrText xml:space="preserve"> PAGEREF _Toc27126003 \h </w:instrText>
        </w:r>
        <w:r w:rsidR="008903CF">
          <w:rPr>
            <w:noProof/>
            <w:webHidden/>
          </w:rPr>
        </w:r>
        <w:r w:rsidR="008903CF">
          <w:rPr>
            <w:noProof/>
            <w:webHidden/>
          </w:rPr>
          <w:fldChar w:fldCharType="separate"/>
        </w:r>
        <w:r w:rsidR="00CD2A91">
          <w:rPr>
            <w:noProof/>
            <w:webHidden/>
          </w:rPr>
          <w:t>36</w:t>
        </w:r>
        <w:r w:rsidR="008903CF">
          <w:rPr>
            <w:noProof/>
            <w:webHidden/>
          </w:rPr>
          <w:fldChar w:fldCharType="end"/>
        </w:r>
      </w:hyperlink>
    </w:p>
    <w:p w14:paraId="31DAE104" w14:textId="77777777" w:rsidR="008903CF" w:rsidRDefault="009F57AF">
      <w:pPr>
        <w:pStyle w:val="TOC2"/>
        <w:tabs>
          <w:tab w:val="right" w:leader="dot" w:pos="8342"/>
        </w:tabs>
        <w:rPr>
          <w:rFonts w:asciiTheme="minorHAnsi" w:eastAsiaTheme="minorEastAsia" w:hAnsiTheme="minorHAnsi" w:cstheme="minorBidi"/>
          <w:noProof/>
          <w:sz w:val="22"/>
          <w:szCs w:val="22"/>
        </w:rPr>
      </w:pPr>
      <w:hyperlink w:anchor="_Toc27126004" w:history="1">
        <w:r w:rsidR="008903CF" w:rsidRPr="00D42C2B">
          <w:rPr>
            <w:rStyle w:val="Hyperlink"/>
            <w:rFonts w:eastAsia="Georgia"/>
            <w:noProof/>
          </w:rPr>
          <w:t>Figures</w:t>
        </w:r>
        <w:r w:rsidR="008903CF">
          <w:rPr>
            <w:noProof/>
            <w:webHidden/>
          </w:rPr>
          <w:tab/>
        </w:r>
        <w:r w:rsidR="008903CF">
          <w:rPr>
            <w:noProof/>
            <w:webHidden/>
          </w:rPr>
          <w:fldChar w:fldCharType="begin"/>
        </w:r>
        <w:r w:rsidR="008903CF">
          <w:rPr>
            <w:noProof/>
            <w:webHidden/>
          </w:rPr>
          <w:instrText xml:space="preserve"> PAGEREF _Toc27126004 \h </w:instrText>
        </w:r>
        <w:r w:rsidR="008903CF">
          <w:rPr>
            <w:noProof/>
            <w:webHidden/>
          </w:rPr>
        </w:r>
        <w:r w:rsidR="008903CF">
          <w:rPr>
            <w:noProof/>
            <w:webHidden/>
          </w:rPr>
          <w:fldChar w:fldCharType="separate"/>
        </w:r>
        <w:r w:rsidR="00CD2A91">
          <w:rPr>
            <w:noProof/>
            <w:webHidden/>
          </w:rPr>
          <w:t>44</w:t>
        </w:r>
        <w:r w:rsidR="008903CF">
          <w:rPr>
            <w:noProof/>
            <w:webHidden/>
          </w:rPr>
          <w:fldChar w:fldCharType="end"/>
        </w:r>
      </w:hyperlink>
    </w:p>
    <w:p w14:paraId="34F714DF" w14:textId="77777777" w:rsidR="008903CF" w:rsidRDefault="009F57AF">
      <w:pPr>
        <w:pStyle w:val="TOC2"/>
        <w:tabs>
          <w:tab w:val="right" w:leader="dot" w:pos="8342"/>
        </w:tabs>
        <w:rPr>
          <w:rFonts w:asciiTheme="minorHAnsi" w:eastAsiaTheme="minorEastAsia" w:hAnsiTheme="minorHAnsi" w:cstheme="minorBidi"/>
          <w:noProof/>
          <w:sz w:val="22"/>
          <w:szCs w:val="22"/>
        </w:rPr>
      </w:pPr>
      <w:hyperlink w:anchor="_Toc27126005" w:history="1">
        <w:r w:rsidR="008903CF" w:rsidRPr="00D42C2B">
          <w:rPr>
            <w:rStyle w:val="Hyperlink"/>
            <w:rFonts w:eastAsia="Georgia"/>
            <w:noProof/>
          </w:rPr>
          <w:t>Appendices</w:t>
        </w:r>
        <w:r w:rsidR="008903CF">
          <w:rPr>
            <w:noProof/>
            <w:webHidden/>
          </w:rPr>
          <w:tab/>
        </w:r>
        <w:r w:rsidR="008903CF">
          <w:rPr>
            <w:noProof/>
            <w:webHidden/>
          </w:rPr>
          <w:fldChar w:fldCharType="begin"/>
        </w:r>
        <w:r w:rsidR="008903CF">
          <w:rPr>
            <w:noProof/>
            <w:webHidden/>
          </w:rPr>
          <w:instrText xml:space="preserve"> PAGEREF _Toc27126005 \h </w:instrText>
        </w:r>
        <w:r w:rsidR="008903CF">
          <w:rPr>
            <w:noProof/>
            <w:webHidden/>
          </w:rPr>
        </w:r>
        <w:r w:rsidR="008903CF">
          <w:rPr>
            <w:noProof/>
            <w:webHidden/>
          </w:rPr>
          <w:fldChar w:fldCharType="separate"/>
        </w:r>
        <w:r w:rsidR="00CD2A91">
          <w:rPr>
            <w:noProof/>
            <w:webHidden/>
          </w:rPr>
          <w:t>56</w:t>
        </w:r>
        <w:r w:rsidR="008903CF">
          <w:rPr>
            <w:noProof/>
            <w:webHidden/>
          </w:rPr>
          <w:fldChar w:fldCharType="end"/>
        </w:r>
      </w:hyperlink>
    </w:p>
    <w:p w14:paraId="3659F7F1" w14:textId="77777777" w:rsidR="00FD751A" w:rsidRPr="007D1B38" w:rsidRDefault="007E383A" w:rsidP="00FD751A">
      <w:pPr>
        <w:pStyle w:val="Heading1"/>
      </w:pPr>
      <w:r>
        <w:fldChar w:fldCharType="end"/>
      </w:r>
      <w:r w:rsidR="007D1B38">
        <w:br w:type="page"/>
      </w:r>
      <w:bookmarkStart w:id="6" w:name="_Toc27125992"/>
      <w:r w:rsidR="00FD751A">
        <w:lastRenderedPageBreak/>
        <w:t>LIST OF TABLES</w:t>
      </w:r>
      <w:bookmarkEnd w:id="6"/>
    </w:p>
    <w:p w14:paraId="3489A6DA" w14:textId="7F1D1872" w:rsidR="00FD751A" w:rsidRDefault="00FD751A" w:rsidP="00FD751A">
      <w:pPr>
        <w:spacing w:after="200" w:line="276" w:lineRule="auto"/>
        <w:ind w:firstLine="0"/>
      </w:pPr>
      <w:r w:rsidRPr="00F12CFC">
        <w:t>Table 1. AICc table of models with coral richness as the response variable (target) and the candidate surrogates as predictors.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rsidR="001E5C78">
        <w:t>3</w:t>
      </w:r>
      <w:r w:rsidR="0002013E">
        <w:t>6</w:t>
      </w:r>
    </w:p>
    <w:p w14:paraId="1FD2CBEB" w14:textId="1C895A88" w:rsidR="00FD751A" w:rsidRDefault="00FD751A" w:rsidP="00FD751A">
      <w:pPr>
        <w:spacing w:after="200" w:line="276" w:lineRule="auto"/>
        <w:ind w:firstLine="0"/>
      </w:pPr>
      <w:proofErr w:type="gramStart"/>
      <w:r>
        <w:t>Table 2.</w:t>
      </w:r>
      <w:proofErr w:type="gramEnd"/>
      <w:r>
        <w:t xml:space="preserve"> AICc table of models with sponge richness as the response variable (target) and the candidate surrogates</w:t>
      </w:r>
      <w:r w:rsidRPr="00D93B1C">
        <w:t xml:space="preserve"> </w:t>
      </w:r>
      <w:r>
        <w:t xml:space="preserve">as predictors. </w:t>
      </w:r>
      <w:r w:rsidRPr="00F12CFC">
        <w:t>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w:t>
      </w:r>
      <w:r w:rsidR="0002013E">
        <w:t>7</w:t>
      </w:r>
    </w:p>
    <w:p w14:paraId="74E5BE39" w14:textId="549FBBD5" w:rsidR="00FD751A" w:rsidRDefault="00FD751A" w:rsidP="00FD751A">
      <w:pPr>
        <w:spacing w:after="200" w:line="276" w:lineRule="auto"/>
        <w:ind w:firstLine="0"/>
      </w:pPr>
      <w:proofErr w:type="gramStart"/>
      <w:r>
        <w:t>Table 3.</w:t>
      </w:r>
      <w:proofErr w:type="gramEnd"/>
      <w:r>
        <w:t xml:space="preserve"> AICc table of models with fish richness as the response variable (target) and the candidate surrogates</w:t>
      </w:r>
      <w:r w:rsidRPr="00D93B1C">
        <w:t xml:space="preserve"> </w:t>
      </w:r>
      <w:r>
        <w:t>as predictors.</w:t>
      </w:r>
      <w:r w:rsidRPr="00F12CFC">
        <w:t xml:space="preserve">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w:t>
      </w:r>
      <w:r w:rsidR="0002013E">
        <w:t>8</w:t>
      </w:r>
    </w:p>
    <w:p w14:paraId="2CBF9854" w14:textId="2BAA39BE" w:rsidR="00FD751A" w:rsidRDefault="00FD751A" w:rsidP="00FD751A">
      <w:pPr>
        <w:spacing w:after="200" w:line="276" w:lineRule="auto"/>
        <w:ind w:firstLine="0"/>
      </w:pPr>
      <w:proofErr w:type="gramStart"/>
      <w:r>
        <w:t>Table 4.</w:t>
      </w:r>
      <w:proofErr w:type="gramEnd"/>
      <w:r>
        <w:t xml:space="preserve"> AICc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 xml:space="preserve">as predictors. </w:t>
      </w:r>
      <w:r w:rsidRPr="00F12CFC">
        <w:t xml:space="preserve">The intercept model represents the null with no surrogates. All models use the negative binomial distribution and include the parameter, theta (θ). Data were collected from 8 coral reefs around </w:t>
      </w:r>
      <w:r>
        <w:t>Guana Island, BVI from 1992-2018</w:t>
      </w:r>
      <w:r>
        <w:ptab w:relativeTo="margin" w:alignment="right" w:leader="dot"/>
      </w:r>
      <w:r w:rsidR="0002013E">
        <w:t>39</w:t>
      </w:r>
    </w:p>
    <w:p w14:paraId="4D439F83" w14:textId="14B156A3" w:rsidR="00FD751A" w:rsidRDefault="00FD751A" w:rsidP="00FD751A">
      <w:pPr>
        <w:spacing w:after="200" w:line="276" w:lineRule="auto"/>
        <w:ind w:firstLine="0"/>
      </w:pPr>
      <w:r>
        <w:t xml:space="preserve">Table 5. </w:t>
      </w:r>
      <w:r w:rsidR="001E5C78">
        <w:t xml:space="preserve">This figure helps to visualize large differences in sponge richness among sites for a given amount of coral cover. </w:t>
      </w:r>
      <w:r w:rsidR="001E5C78">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 xml:space="preserve">Points represent observed values colored by year. Data were collected from 1992-2018 </w:t>
      </w:r>
      <w:r w:rsidR="001E5C78">
        <w:t>at 8 coral reefs</w:t>
      </w:r>
      <w:r w:rsidR="001E5C78" w:rsidRPr="00516C2E">
        <w:rPr>
          <w:rStyle w:val="TableheadingChar"/>
        </w:rPr>
        <w:t xml:space="preserve"> </w:t>
      </w:r>
      <w:r w:rsidR="001E5C78">
        <w:rPr>
          <w:rStyle w:val="TableheadingChar"/>
        </w:rPr>
        <w:t>around Guana Island, BVI.</w:t>
      </w:r>
      <w:r>
        <w:ptab w:relativeTo="margin" w:alignment="right" w:leader="dot"/>
      </w:r>
      <w:r w:rsidR="008903CF">
        <w:t>4</w:t>
      </w:r>
      <w:r w:rsidR="0002013E">
        <w:t>0</w:t>
      </w:r>
    </w:p>
    <w:p w14:paraId="364B4BFE" w14:textId="4FFBFF86" w:rsidR="00FD751A" w:rsidRDefault="00FD751A" w:rsidP="00FD751A">
      <w:pPr>
        <w:spacing w:after="200" w:line="276" w:lineRule="auto"/>
        <w:ind w:firstLine="0"/>
      </w:pPr>
      <w:r>
        <w:t>Table 6. AICc table of models with sponge richness as the response variable (target) an</w:t>
      </w:r>
      <w:r w:rsidR="00784CEF">
        <w:t>d percent coral cover as the best</w:t>
      </w:r>
      <w:r>
        <w:t xml:space="preserve">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w:t>
      </w:r>
      <w:r w:rsidR="0002013E">
        <w:t>1</w:t>
      </w:r>
    </w:p>
    <w:p w14:paraId="01AF1C3B" w14:textId="74219A9F" w:rsidR="00FD751A" w:rsidRDefault="00FD751A" w:rsidP="00FD751A">
      <w:pPr>
        <w:spacing w:after="200" w:line="276" w:lineRule="auto"/>
        <w:ind w:firstLine="0"/>
      </w:pPr>
      <w:r>
        <w:t xml:space="preserve">Table 7. AICc table of models with fish richness as the response variable (target) and rugosity (in cm) as the </w:t>
      </w:r>
      <w:r w:rsidR="00784CEF">
        <w:t>best</w:t>
      </w:r>
      <w:r>
        <w:t xml:space="preserve"> candidate surrogate.</w:t>
      </w:r>
      <w:r w:rsidRPr="00F12CFC">
        <w:t xml:space="preserve"> All models use the negative binomial </w:t>
      </w:r>
      <w:r w:rsidRPr="00F12CFC">
        <w:lastRenderedPageBreak/>
        <w:t>distribution and include the parameter, theta (θ). Data were collected from 8 coral reefs around Guana Island, BVI from 1992-2018</w:t>
      </w:r>
      <w:r>
        <w:ptab w:relativeTo="margin" w:alignment="right" w:leader="dot"/>
      </w:r>
      <w:r>
        <w:t>4</w:t>
      </w:r>
      <w:r w:rsidR="0002013E">
        <w:t>2</w:t>
      </w:r>
    </w:p>
    <w:p w14:paraId="35DAA574" w14:textId="50717811" w:rsidR="00FD751A" w:rsidRDefault="00FD751A" w:rsidP="00FD751A">
      <w:pPr>
        <w:spacing w:after="200" w:line="276" w:lineRule="auto"/>
        <w:ind w:firstLine="0"/>
      </w:pPr>
      <w:r>
        <w:t>Table 8. AICc table of models with combined richness</w:t>
      </w:r>
      <w:r w:rsidR="00B26C89">
        <w:t xml:space="preserve"> (</w:t>
      </w:r>
      <w:r>
        <w:t>the sum of coral, fish, and sponge richness</w:t>
      </w:r>
      <w:r w:rsidR="00B26C89">
        <w:t>)</w:t>
      </w:r>
      <w:r>
        <w:t xml:space="preserve"> as the response variable (target) and rugosity (in cm) as the </w:t>
      </w:r>
      <w:r w:rsidR="00784CEF">
        <w:t>best</w:t>
      </w:r>
      <w:r>
        <w:t xml:space="preserve">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w:t>
      </w:r>
      <w:r w:rsidR="0002013E">
        <w:t>3</w:t>
      </w:r>
    </w:p>
    <w:p w14:paraId="200A1874" w14:textId="77777777" w:rsidR="00FD751A" w:rsidRDefault="00FD751A" w:rsidP="00FD751A">
      <w:pPr>
        <w:spacing w:after="200" w:line="276" w:lineRule="auto"/>
        <w:ind w:firstLine="0"/>
      </w:pPr>
      <w:r>
        <w:br w:type="page"/>
      </w:r>
    </w:p>
    <w:p w14:paraId="03D56795" w14:textId="77777777" w:rsidR="00FD751A" w:rsidRPr="007D1B38" w:rsidRDefault="00FD751A" w:rsidP="00FD751A">
      <w:pPr>
        <w:pStyle w:val="Heading1"/>
      </w:pPr>
      <w:bookmarkStart w:id="7" w:name="_Toc27125993"/>
      <w:r>
        <w:lastRenderedPageBreak/>
        <w:t>LIST OF FIGURES</w:t>
      </w:r>
      <w:bookmarkEnd w:id="7"/>
    </w:p>
    <w:p w14:paraId="0C9EA2ED" w14:textId="2E33DFBD" w:rsidR="00982442" w:rsidRDefault="00982442" w:rsidP="00982442">
      <w:pPr>
        <w:spacing w:after="200" w:line="276" w:lineRule="auto"/>
        <w:ind w:firstLine="0"/>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rsidR="00906CED">
        <w:t>4</w:t>
      </w:r>
      <w:r w:rsidR="0002013E">
        <w:t>4</w:t>
      </w:r>
    </w:p>
    <w:p w14:paraId="3CDD11B9" w14:textId="09B4EAC5" w:rsidR="00982442" w:rsidRDefault="00982442" w:rsidP="00982442">
      <w:pPr>
        <w:spacing w:after="200" w:line="276" w:lineRule="auto"/>
        <w:ind w:firstLine="0"/>
      </w:pPr>
      <w:r>
        <w:t xml:space="preserve">Figure 2. </w:t>
      </w:r>
      <w:r w:rsidR="00C33DE3">
        <w:rPr>
          <w:rStyle w:val="TableheadingChar"/>
        </w:rPr>
        <w:t xml:space="preserve">Potential surrogate-target relationships. Lines represent smoothed conditional means using the negative binomial distribution and the formula y ~ x, where y is a target (rows) and x is a surrogate (columns). Shaded portions represent </w:t>
      </w:r>
      <w:r w:rsidR="00C33DE3" w:rsidRPr="00402890">
        <w:rPr>
          <w:rStyle w:val="TableheadingChar"/>
        </w:rPr>
        <w:t>95% confidence</w:t>
      </w:r>
      <w:r w:rsidR="00C33DE3">
        <w:rPr>
          <w:rStyle w:val="TableheadingChar"/>
        </w:rPr>
        <w:t xml:space="preserve"> intervals of fitted values.</w:t>
      </w:r>
      <w:r w:rsidR="00C33DE3" w:rsidRPr="00402890">
        <w:rPr>
          <w:rStyle w:val="TableheadingChar"/>
        </w:rPr>
        <w:t xml:space="preserve"> </w:t>
      </w:r>
      <w:proofErr w:type="spellStart"/>
      <w:r w:rsidR="00C33DE3" w:rsidRPr="00402890">
        <w:rPr>
          <w:rStyle w:val="TableheadingChar"/>
        </w:rPr>
        <w:t>Nagelkerke’s</w:t>
      </w:r>
      <w:proofErr w:type="spellEnd"/>
      <w:r w:rsidR="00C33DE3" w:rsidRPr="00402890">
        <w:rPr>
          <w:rStyle w:val="TableheadingChar"/>
        </w:rPr>
        <w:t xml:space="preserve"> pseudo-r-squared values (</w:t>
      </w:r>
      <w:r w:rsidR="00C33DE3" w:rsidRPr="00114084">
        <w:rPr>
          <w:rStyle w:val="TableheadingChar"/>
          <w:i/>
        </w:rPr>
        <w:t>R</w:t>
      </w:r>
      <w:r w:rsidR="00C33DE3" w:rsidRPr="00114084">
        <w:rPr>
          <w:rStyle w:val="TableheadingChar"/>
          <w:vertAlign w:val="subscript"/>
        </w:rPr>
        <w:t>N</w:t>
      </w:r>
      <w:r w:rsidR="00C33DE3" w:rsidRPr="00114084">
        <w:rPr>
          <w:rStyle w:val="TableheadingChar"/>
          <w:vertAlign w:val="superscript"/>
        </w:rPr>
        <w:t>2</w:t>
      </w:r>
      <w:r w:rsidR="00C33DE3" w:rsidRPr="00402890">
        <w:rPr>
          <w:rStyle w:val="TableheadingChar"/>
        </w:rPr>
        <w:t xml:space="preserve">) are shown for the </w:t>
      </w:r>
      <w:r w:rsidR="00C33DE3">
        <w:rPr>
          <w:rStyle w:val="TableheadingChar"/>
        </w:rPr>
        <w:t>best</w:t>
      </w:r>
      <w:r w:rsidR="00C33DE3" w:rsidRPr="00402890">
        <w:rPr>
          <w:rStyle w:val="TableheadingChar"/>
        </w:rPr>
        <w:t xml:space="preserve"> surrogate for each </w:t>
      </w:r>
      <w:r w:rsidR="00C33DE3">
        <w:rPr>
          <w:rStyle w:val="TableheadingChar"/>
        </w:rPr>
        <w:t>target</w:t>
      </w:r>
      <w:r w:rsidR="00C33DE3" w:rsidRPr="00402890">
        <w:rPr>
          <w:rStyle w:val="TableheadingChar"/>
        </w:rPr>
        <w:t>.</w:t>
      </w:r>
      <w:r w:rsidR="00C33DE3">
        <w:rPr>
          <w:rStyle w:val="TableheadingChar"/>
        </w:rPr>
        <w:t xml:space="preserve"> Rugosity measured in centimeters. Data were collected from 8 coral reefs around Guana Island, BVI from 1992-2018.</w:t>
      </w:r>
      <w:r>
        <w:ptab w:relativeTo="margin" w:alignment="right" w:leader="dot"/>
      </w:r>
      <w:r w:rsidR="00906CED">
        <w:t>4</w:t>
      </w:r>
      <w:r w:rsidR="0002013E">
        <w:t>5</w:t>
      </w:r>
    </w:p>
    <w:p w14:paraId="07FDC5D2" w14:textId="03B18649" w:rsidR="00982442" w:rsidRDefault="00982442" w:rsidP="00982442">
      <w:pPr>
        <w:spacing w:after="200" w:line="276" w:lineRule="auto"/>
        <w:ind w:firstLine="0"/>
      </w:pPr>
      <w:r>
        <w:t xml:space="preserve">Figure 3. </w:t>
      </w:r>
      <w:r w:rsidR="001E5C78">
        <w:t xml:space="preserve">Competitive models for predicting coral richness included a term for year. </w:t>
      </w:r>
      <w:r w:rsidR="001E5C78">
        <w:rPr>
          <w:rStyle w:val="TableheadingChar"/>
        </w:rPr>
        <w:t xml:space="preserve">Solid lines represent predictions using the negative binomial distribution and the formula y ~ x + year (top panel) and y ~ x + year + x * year (bottom panel), where y coral richness, x is coral cover, and year is a trend.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r w:rsidR="00662C05" w:rsidRPr="00662C05">
        <w:t>.</w:t>
      </w:r>
      <w:r>
        <w:ptab w:relativeTo="margin" w:alignment="right" w:leader="dot"/>
      </w:r>
      <w:r w:rsidR="00906CED">
        <w:t>4</w:t>
      </w:r>
      <w:r w:rsidR="0002013E">
        <w:t>6</w:t>
      </w:r>
    </w:p>
    <w:p w14:paraId="2D9AB413" w14:textId="6362CB4B" w:rsidR="00982442" w:rsidRDefault="00982442" w:rsidP="00982442">
      <w:pPr>
        <w:spacing w:after="200" w:line="276" w:lineRule="auto"/>
        <w:ind w:firstLine="0"/>
      </w:pPr>
      <w:r>
        <w:t xml:space="preserve">Figure 4. </w:t>
      </w:r>
      <w:r w:rsidR="001E5C78">
        <w:t xml:space="preserve">This figure helps to visualize changes in coral richness for a given amount of coral cover over a 27 year period. </w:t>
      </w:r>
      <w:r w:rsidR="001E5C78">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r>
        <w:ptab w:relativeTo="margin" w:alignment="right" w:leader="dot"/>
      </w:r>
      <w:r w:rsidR="00906CED">
        <w:t>4</w:t>
      </w:r>
      <w:r w:rsidR="0002013E">
        <w:t>7</w:t>
      </w:r>
    </w:p>
    <w:p w14:paraId="22FB0BE1" w14:textId="751ACB1B" w:rsidR="00982442" w:rsidRDefault="00982442" w:rsidP="00982442">
      <w:pPr>
        <w:spacing w:after="200" w:line="276" w:lineRule="auto"/>
        <w:ind w:firstLine="0"/>
      </w:pPr>
      <w:r>
        <w:t xml:space="preserve">Figure 5. </w:t>
      </w:r>
      <w:r w:rsidR="001E5C78">
        <w:t xml:space="preserve">This figure helps to visualize large differences in sponge richness among sites for a given amount of coral cover. </w:t>
      </w:r>
      <w:r w:rsidR="001E5C78">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 xml:space="preserve">Points represent observed values colored by year. Data were collected from 1992-2018 </w:t>
      </w:r>
      <w:r w:rsidR="001E5C78">
        <w:t>at 8 coral reefs</w:t>
      </w:r>
      <w:r w:rsidR="001E5C78" w:rsidRPr="00516C2E">
        <w:rPr>
          <w:rStyle w:val="TableheadingChar"/>
        </w:rPr>
        <w:t xml:space="preserve"> </w:t>
      </w:r>
      <w:r w:rsidR="001E5C78">
        <w:rPr>
          <w:rStyle w:val="TableheadingChar"/>
        </w:rPr>
        <w:t>around Guana Island, BVI.</w:t>
      </w:r>
      <w:r w:rsidR="00662C05">
        <w:t>.</w:t>
      </w:r>
      <w:r>
        <w:ptab w:relativeTo="margin" w:alignment="right" w:leader="dot"/>
      </w:r>
      <w:r>
        <w:t>4</w:t>
      </w:r>
      <w:r w:rsidR="0002013E">
        <w:t>8</w:t>
      </w:r>
    </w:p>
    <w:p w14:paraId="14037B73" w14:textId="48017FC3" w:rsidR="00982442" w:rsidRDefault="00982442" w:rsidP="00982442">
      <w:pPr>
        <w:spacing w:after="200" w:line="276" w:lineRule="auto"/>
        <w:ind w:firstLine="0"/>
      </w:pPr>
      <w:r>
        <w:t xml:space="preserve">Figure 6. </w:t>
      </w:r>
      <w:r w:rsidR="001E5C78">
        <w:t>The most competitive model for predicting sponge richness included terms for year and site. Each panel represents one of 8 coral reefs</w:t>
      </w:r>
      <w:r w:rsidR="001E5C78" w:rsidRPr="0053549E">
        <w:rPr>
          <w:rStyle w:val="TableheadingChar"/>
        </w:rPr>
        <w:t xml:space="preserve"> </w:t>
      </w:r>
      <w:r w:rsidR="001E5C78">
        <w:rPr>
          <w:rStyle w:val="TableheadingChar"/>
        </w:rPr>
        <w:t>around Guana Island, BVI</w:t>
      </w:r>
      <w:r w:rsidR="001E5C78">
        <w:t xml:space="preserve">. </w:t>
      </w:r>
      <w:r w:rsidR="001E5C78">
        <w:rPr>
          <w:rStyle w:val="TableheadingChar"/>
        </w:rPr>
        <w:t xml:space="preserve">Solid lines represent predictions using the negative binomial distribution and the formula y ~ x + year + site, where y is sponge richness, x is coral cover, year is a </w:t>
      </w:r>
      <w:r w:rsidR="001E5C78">
        <w:rPr>
          <w:rStyle w:val="TableheadingChar"/>
        </w:rPr>
        <w:lastRenderedPageBreak/>
        <w:t xml:space="preserve">trend, and site is a categorical predictor.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colored by year. Data were collected from 1992-2018.</w:t>
      </w:r>
      <w:r>
        <w:ptab w:relativeTo="margin" w:alignment="right" w:leader="dot"/>
      </w:r>
      <w:r w:rsidR="0002013E">
        <w:t>49</w:t>
      </w:r>
    </w:p>
    <w:p w14:paraId="64A3B3E8" w14:textId="1BC9345F" w:rsidR="00982442" w:rsidRDefault="00982442" w:rsidP="00982442">
      <w:pPr>
        <w:spacing w:after="200" w:line="276" w:lineRule="auto"/>
        <w:ind w:firstLine="0"/>
      </w:pPr>
      <w:r>
        <w:t xml:space="preserve">Figure 7. </w:t>
      </w:r>
      <w:r w:rsidR="001E5C78">
        <w:t xml:space="preserve">This figure helps to visualize changes in sponge richness for a given amount of coral cover over a 27 year period. </w:t>
      </w:r>
      <w:r w:rsidR="001E5C78">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r>
        <w:ptab w:relativeTo="margin" w:alignment="right" w:leader="dot"/>
      </w:r>
      <w:r w:rsidR="008903CF">
        <w:t>5</w:t>
      </w:r>
      <w:r w:rsidR="0002013E">
        <w:t>0</w:t>
      </w:r>
    </w:p>
    <w:p w14:paraId="12CAC54F" w14:textId="1BF0214B" w:rsidR="001E5C78" w:rsidRDefault="00982442" w:rsidP="001E5C78">
      <w:pPr>
        <w:spacing w:after="200" w:line="276" w:lineRule="auto"/>
        <w:ind w:firstLine="0"/>
      </w:pPr>
      <w:r>
        <w:t xml:space="preserve">Figure 8. </w:t>
      </w:r>
      <w:r w:rsidR="001E5C78">
        <w:t>The most competitive model for predicting fish richness included a term for site. Each panel represents one of 8 coral reefs</w:t>
      </w:r>
      <w:r w:rsidR="001E5C78" w:rsidRPr="0053549E">
        <w:rPr>
          <w:rStyle w:val="TableheadingChar"/>
        </w:rPr>
        <w:t xml:space="preserve"> </w:t>
      </w:r>
      <w:r w:rsidR="001E5C78">
        <w:rPr>
          <w:rStyle w:val="TableheadingChar"/>
        </w:rPr>
        <w:t>around Guana Island, BVI</w:t>
      </w:r>
      <w:r w:rsidR="001E5C78">
        <w:t xml:space="preserve">. </w:t>
      </w:r>
      <w:r w:rsidR="001E5C78">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Data were collected from 1992-2018.</w:t>
      </w:r>
      <w:r w:rsidR="00662C05" w:rsidRPr="00662C05">
        <w:t>.</w:t>
      </w:r>
      <w:r>
        <w:ptab w:relativeTo="margin" w:alignment="right" w:leader="dot"/>
      </w:r>
      <w:r w:rsidR="00906CED">
        <w:t>5</w:t>
      </w:r>
      <w:r w:rsidR="0002013E">
        <w:t>1</w:t>
      </w:r>
      <w:r w:rsidR="001E5C78" w:rsidRPr="001E5C78">
        <w:t xml:space="preserve"> </w:t>
      </w:r>
    </w:p>
    <w:p w14:paraId="0786E8BC" w14:textId="56E32991" w:rsidR="001E5C78" w:rsidRDefault="001E5C78" w:rsidP="001E5C78">
      <w:pPr>
        <w:spacing w:after="200" w:line="276" w:lineRule="auto"/>
        <w:ind w:firstLine="0"/>
      </w:pPr>
      <w:r>
        <w:t>Figure 9. This figure helps to visualize differences in fish richness for a given amount of rugosity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r w:rsidRPr="00662C05">
        <w:t>.</w:t>
      </w:r>
      <w:r>
        <w:ptab w:relativeTo="margin" w:alignment="right" w:leader="dot"/>
      </w:r>
      <w:r w:rsidR="00906CED">
        <w:t>5</w:t>
      </w:r>
      <w:r w:rsidR="0002013E">
        <w:t>2</w:t>
      </w:r>
    </w:p>
    <w:p w14:paraId="25790351" w14:textId="21649F4B" w:rsidR="001E5C78" w:rsidRDefault="001E5C78" w:rsidP="001E5C78">
      <w:pPr>
        <w:spacing w:after="200" w:line="276" w:lineRule="auto"/>
        <w:ind w:firstLine="0"/>
      </w:pPr>
      <w:r>
        <w:t xml:space="preserve">Figure </w:t>
      </w:r>
      <w:r w:rsidR="00177267">
        <w:t>10</w:t>
      </w:r>
      <w:r>
        <w:t xml:space="preserve">. </w:t>
      </w:r>
      <w:r w:rsidR="00177267">
        <w:t>This figure helps to visualize differences in combined richness (the sum of coral, fish, and sponge richness) for a given amount of rugosity among 8 coral reefs</w:t>
      </w:r>
      <w:r w:rsidR="00177267" w:rsidRPr="00516C2E">
        <w:rPr>
          <w:rStyle w:val="TableheadingChar"/>
        </w:rPr>
        <w:t xml:space="preserve"> </w:t>
      </w:r>
      <w:r w:rsidR="00177267">
        <w:rPr>
          <w:rStyle w:val="TableheadingChar"/>
        </w:rPr>
        <w:t>around Guana Island, BVI</w:t>
      </w:r>
      <w:r w:rsidR="00177267">
        <w:t xml:space="preserve">. </w:t>
      </w:r>
      <w:r w:rsidR="00177267">
        <w:rPr>
          <w:rStyle w:val="TableheadingChar"/>
        </w:rPr>
        <w:t xml:space="preserve">Solid lines represent predictions colored by site using the negative binomial distribution and the formula y ~ x + site, where y is combined richness, x is rugosity in cm, and site is a categorical predictor. </w:t>
      </w:r>
      <w:r w:rsidR="00177267">
        <w:t xml:space="preserve">Lines are truncated to correspond with the observed ranges of rugosity for each site. </w:t>
      </w:r>
      <w:r w:rsidR="00177267">
        <w:rPr>
          <w:rStyle w:val="TableheadingChar"/>
        </w:rPr>
        <w:t>The formula y ~ x + year + site, with year as a trend, was the most competitive model to predict combined richness. Confidence intervals are not shown.</w:t>
      </w:r>
      <w:r w:rsidR="00177267" w:rsidRPr="00402890">
        <w:rPr>
          <w:rStyle w:val="TableheadingChar"/>
        </w:rPr>
        <w:t xml:space="preserve"> </w:t>
      </w:r>
      <w:r w:rsidR="00177267">
        <w:rPr>
          <w:rStyle w:val="TableheadingChar"/>
        </w:rPr>
        <w:t>Points represent observed values colored by year. Data were collected from 1992-2018.</w:t>
      </w:r>
      <w:r>
        <w:ptab w:relativeTo="margin" w:alignment="right" w:leader="dot"/>
      </w:r>
      <w:r w:rsidR="00906CED">
        <w:t>5</w:t>
      </w:r>
      <w:r w:rsidR="0002013E">
        <w:t>3</w:t>
      </w:r>
    </w:p>
    <w:p w14:paraId="245B9B45" w14:textId="26BB6565" w:rsidR="001E5C78" w:rsidRDefault="001E5C78" w:rsidP="001E5C78">
      <w:pPr>
        <w:spacing w:after="200" w:line="276" w:lineRule="auto"/>
        <w:ind w:firstLine="0"/>
      </w:pPr>
      <w:r>
        <w:t xml:space="preserve">Figure </w:t>
      </w:r>
      <w:r w:rsidR="00177267">
        <w:t>11</w:t>
      </w:r>
      <w:r>
        <w:t xml:space="preserve">. </w:t>
      </w:r>
      <w:r w:rsidR="00177267">
        <w:t>The most competitive model for predicting combined richness (the sum of coral, fish, and sponge richness) included terms for year and site. Each panel represents one of 8 coral reefs</w:t>
      </w:r>
      <w:r w:rsidR="00177267" w:rsidRPr="0053549E">
        <w:rPr>
          <w:rStyle w:val="TableheadingChar"/>
        </w:rPr>
        <w:t xml:space="preserve"> </w:t>
      </w:r>
      <w:r w:rsidR="00177267">
        <w:rPr>
          <w:rStyle w:val="TableheadingChar"/>
        </w:rPr>
        <w:t>around Guana Island, BVI</w:t>
      </w:r>
      <w:r w:rsidR="00177267">
        <w:t xml:space="preserve">. </w:t>
      </w:r>
      <w:r w:rsidR="00177267">
        <w:rPr>
          <w:rStyle w:val="TableheadingChar"/>
        </w:rPr>
        <w:t xml:space="preserve">Solid lines represent </w:t>
      </w:r>
      <w:r w:rsidR="00177267">
        <w:rPr>
          <w:rStyle w:val="TableheadingChar"/>
        </w:rPr>
        <w:lastRenderedPageBreak/>
        <w:t xml:space="preserve">predictions using the negative binomial distribution and the formula y ~ x + year + site, where y is combined richness, x is rugosity in cm, year is a trend, and site is a categorical predictor. Dashed lines represent </w:t>
      </w:r>
      <w:r w:rsidR="00177267" w:rsidRPr="00402890">
        <w:rPr>
          <w:rStyle w:val="TableheadingChar"/>
        </w:rPr>
        <w:t>95% confidence</w:t>
      </w:r>
      <w:r w:rsidR="00177267">
        <w:rPr>
          <w:rStyle w:val="TableheadingChar"/>
        </w:rPr>
        <w:t xml:space="preserve"> intervals of fitted values.</w:t>
      </w:r>
      <w:r w:rsidR="00177267" w:rsidRPr="00402890">
        <w:rPr>
          <w:rStyle w:val="TableheadingChar"/>
        </w:rPr>
        <w:t xml:space="preserve"> </w:t>
      </w:r>
      <w:r w:rsidR="00177267">
        <w:rPr>
          <w:rStyle w:val="TableheadingChar"/>
        </w:rPr>
        <w:t>Points represent observed values colored by year. Data were collected from 1992-2018</w:t>
      </w:r>
      <w:r>
        <w:ptab w:relativeTo="margin" w:alignment="right" w:leader="dot"/>
      </w:r>
      <w:r w:rsidR="00906CED">
        <w:t>5</w:t>
      </w:r>
      <w:r w:rsidR="0002013E">
        <w:t>4</w:t>
      </w:r>
    </w:p>
    <w:p w14:paraId="7EA5DB3D" w14:textId="33DB0BF7" w:rsidR="001E5C78" w:rsidRDefault="001E5C78" w:rsidP="001E5C78">
      <w:pPr>
        <w:spacing w:after="200" w:line="276" w:lineRule="auto"/>
        <w:ind w:firstLine="0"/>
      </w:pPr>
      <w:r>
        <w:t xml:space="preserve">Figure </w:t>
      </w:r>
      <w:r w:rsidR="00177267">
        <w:t>12</w:t>
      </w:r>
      <w:r>
        <w:t xml:space="preserve">. </w:t>
      </w:r>
      <w:r w:rsidR="00177267">
        <w:t xml:space="preserve">This figure helps to visualize changes in combined richness (the sum of coral, fish, and sponge richness) for a given amount of rugosity over a 27 year period. </w:t>
      </w:r>
      <w:r w:rsidR="00177267">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00177267" w:rsidRPr="00402890">
        <w:rPr>
          <w:rStyle w:val="TableheadingChar"/>
        </w:rPr>
        <w:t xml:space="preserve"> </w:t>
      </w:r>
      <w:r w:rsidR="00177267">
        <w:rPr>
          <w:rStyle w:val="TableheadingChar"/>
        </w:rPr>
        <w:t>Points represent observed values colored by year. Data were collected from 8 coral reefs around Guana Island, BVI from 1992-2018.</w:t>
      </w:r>
      <w:r>
        <w:rPr>
          <w:rStyle w:val="TableheadingChar"/>
        </w:rPr>
        <w:t>.</w:t>
      </w:r>
      <w:r w:rsidRPr="00662C05">
        <w:t>.</w:t>
      </w:r>
      <w:r>
        <w:ptab w:relativeTo="margin" w:alignment="right" w:leader="dot"/>
      </w:r>
      <w:r w:rsidR="00906CED">
        <w:t>5</w:t>
      </w:r>
      <w:r w:rsidR="0002013E">
        <w:t>5</w:t>
      </w:r>
    </w:p>
    <w:p w14:paraId="7739AFE8" w14:textId="3C5F5CA3" w:rsidR="00982442" w:rsidRDefault="00982442" w:rsidP="00982442">
      <w:pPr>
        <w:spacing w:after="200" w:line="276" w:lineRule="auto"/>
        <w:ind w:firstLine="0"/>
      </w:pPr>
    </w:p>
    <w:p w14:paraId="33FE1544" w14:textId="77777777" w:rsidR="00D43B73" w:rsidRPr="007D1B38" w:rsidRDefault="007D1B38" w:rsidP="00D43B73">
      <w:pPr>
        <w:pStyle w:val="Heading1"/>
      </w:pPr>
      <w:r>
        <w:br w:type="page"/>
      </w:r>
      <w:bookmarkStart w:id="8" w:name="_Toc27125994"/>
      <w:r w:rsidR="00D43B73">
        <w:lastRenderedPageBreak/>
        <w:t>LIST OF APPENDICES</w:t>
      </w:r>
      <w:bookmarkEnd w:id="8"/>
    </w:p>
    <w:p w14:paraId="358298D0" w14:textId="06791B18" w:rsidR="00D43B73" w:rsidRDefault="00D43B73" w:rsidP="00D43B73">
      <w:pPr>
        <w:spacing w:after="200" w:line="276" w:lineRule="auto"/>
        <w:ind w:firstLine="0"/>
      </w:pPr>
      <w:r w:rsidRPr="0018320D">
        <w:t>Table A.1</w:t>
      </w:r>
      <w:r>
        <w:t>. Fish species included in richness calculations</w:t>
      </w:r>
      <w:r>
        <w:ptab w:relativeTo="margin" w:alignment="right" w:leader="dot"/>
      </w:r>
      <w:r>
        <w:t>5</w:t>
      </w:r>
      <w:r w:rsidR="0002013E">
        <w:t>7</w:t>
      </w:r>
    </w:p>
    <w:p w14:paraId="6E2D257F" w14:textId="7E306020" w:rsidR="00D43B73" w:rsidRDefault="00D43B73" w:rsidP="00D43B73">
      <w:pPr>
        <w:spacing w:after="200" w:line="276" w:lineRule="auto"/>
        <w:ind w:firstLine="0"/>
      </w:pPr>
      <w:r w:rsidRPr="0018320D">
        <w:t>Table A.</w:t>
      </w:r>
      <w:r>
        <w:t>2. Benthic species included in richness calculations</w:t>
      </w:r>
      <w:r>
        <w:ptab w:relativeTo="margin" w:alignment="right" w:leader="dot"/>
      </w:r>
      <w:r>
        <w:t>5</w:t>
      </w:r>
      <w:r w:rsidR="0002013E">
        <w:t>8</w:t>
      </w:r>
    </w:p>
    <w:p w14:paraId="55047358" w14:textId="1C3716B4" w:rsidR="00D43B73" w:rsidRDefault="00D43B73" w:rsidP="00D43B73">
      <w:pPr>
        <w:spacing w:after="200" w:line="276" w:lineRule="auto"/>
        <w:ind w:firstLine="0"/>
      </w:pPr>
      <w:r>
        <w:t>Figure A.3. Conceptual flow diagram of model sets for addressing objectives 1 (identify the best candidate surrogate for each target) and 2 (evaluate the best surrogate-target relationship for consistency among sites and over time).</w:t>
      </w:r>
      <w:r>
        <w:ptab w:relativeTo="margin" w:alignment="right" w:leader="dot"/>
      </w:r>
      <w:r w:rsidR="0002013E">
        <w:t>59</w:t>
      </w:r>
    </w:p>
    <w:p w14:paraId="26C9DAB3" w14:textId="180E1ECA" w:rsidR="00D43B73" w:rsidRDefault="00D43B73" w:rsidP="00D43B73">
      <w:pPr>
        <w:spacing w:after="200" w:line="276" w:lineRule="auto"/>
        <w:ind w:firstLine="0"/>
      </w:pPr>
      <w:r>
        <w:t>Figure</w:t>
      </w:r>
      <w:r w:rsidRPr="0018320D">
        <w:t xml:space="preserve"> A.</w:t>
      </w:r>
      <w:r>
        <w:t>4</w:t>
      </w:r>
      <w:r w:rsidRPr="00177267">
        <w:t xml:space="preserve"> </w:t>
      </w:r>
      <w:r>
        <w:t>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 xml:space="preserve">Traditional r-squared </w:t>
      </w:r>
      <w:r w:rsidRPr="00402890">
        <w:rPr>
          <w:rStyle w:val="TableheadingChar"/>
        </w:rPr>
        <w:t>(</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 from 1992-2018.</w:t>
      </w:r>
      <w:r>
        <w:ptab w:relativeTo="margin" w:alignment="right" w:leader="dot"/>
      </w:r>
      <w:r w:rsidR="008903CF">
        <w:t>6</w:t>
      </w:r>
      <w:r w:rsidR="0002013E">
        <w:t>0</w:t>
      </w:r>
    </w:p>
    <w:p w14:paraId="28D7D5CD" w14:textId="0DE657CD" w:rsidR="00D43B73" w:rsidRDefault="00D43B73" w:rsidP="00D43B73">
      <w:pPr>
        <w:spacing w:after="200" w:line="276" w:lineRule="auto"/>
        <w:ind w:firstLine="0"/>
      </w:pPr>
      <w:r>
        <w:t>Table</w:t>
      </w:r>
      <w:r w:rsidRPr="0018320D">
        <w:t xml:space="preserve"> A.</w:t>
      </w:r>
      <w:r>
        <w:t>5. Summary statistics of 3 randomly selected transects for each site and year combination.</w:t>
      </w:r>
      <w:r>
        <w:rPr>
          <w:rStyle w:val="TableheadingChar"/>
        </w:rPr>
        <w:t xml:space="preserve"> </w:t>
      </w:r>
      <w:r w:rsidRPr="005C1F91">
        <w:t>Targets are cumulative in that rich</w:t>
      </w:r>
      <w:r>
        <w:t xml:space="preserve">ness is not averaged across </w:t>
      </w:r>
      <w:r w:rsidRPr="005C1F91">
        <w:t xml:space="preserve">3 transects, but accounts for all species </w:t>
      </w:r>
      <w:r>
        <w:t xml:space="preserve">within the respective taxon </w:t>
      </w:r>
      <w:r w:rsidRPr="005C1F91">
        <w:t xml:space="preserve">found on all </w:t>
      </w:r>
      <w:r>
        <w:t>3</w:t>
      </w:r>
      <w:r w:rsidRPr="005C1F91">
        <w:t xml:space="preserve"> transects.</w:t>
      </w:r>
      <w:r>
        <w:t xml:space="preserve"> </w:t>
      </w:r>
      <w:r w:rsidRPr="005C1F91">
        <w:t>Surrogates are means of the 3 randomly selected transects per site per year</w:t>
      </w:r>
      <w:r>
        <w:t>.</w:t>
      </w:r>
      <w:r>
        <w:rPr>
          <w:rStyle w:val="TableheadingChar"/>
        </w:rPr>
        <w:t xml:space="preserve"> Data were collected from 8 coral reefs around Guana Island, BVI from 1992-2018.</w:t>
      </w:r>
      <w:r>
        <w:ptab w:relativeTo="margin" w:alignment="right" w:leader="dot"/>
      </w:r>
      <w:r>
        <w:t>6</w:t>
      </w:r>
      <w:r w:rsidR="0002013E">
        <w:t>1</w:t>
      </w:r>
    </w:p>
    <w:p w14:paraId="7B31EBF7" w14:textId="4E361B35" w:rsidR="00D43B73" w:rsidRDefault="00D43B73" w:rsidP="00D43B73">
      <w:pPr>
        <w:spacing w:after="200" w:line="276" w:lineRule="auto"/>
        <w:ind w:firstLine="0"/>
      </w:pPr>
      <w:r>
        <w:t>Figure</w:t>
      </w:r>
      <w:r w:rsidRPr="0018320D">
        <w:t xml:space="preserve"> A.</w:t>
      </w:r>
      <w:r>
        <w:t>6. Percent coral cover</w:t>
      </w:r>
      <w:r w:rsidRPr="00153AA4">
        <w:t xml:space="preserve"> over the 27 year study period from 1992-2018, where year 0 is 1992. Each panel represents one of 8 coral reefs around Guana Island, BVI. Solid line represents smoothed conditional means using a generalized linear model and the formula y ~ x, where x is year as a trend. Shaded portions represent 95% confidence intervals of fitted values.</w:t>
      </w:r>
      <w:r>
        <w:ptab w:relativeTo="margin" w:alignment="right" w:leader="dot"/>
      </w:r>
      <w:r>
        <w:t>6</w:t>
      </w:r>
      <w:r w:rsidR="0002013E">
        <w:t>2</w:t>
      </w:r>
    </w:p>
    <w:p w14:paraId="45366269" w14:textId="05AEED77" w:rsidR="00D43B73" w:rsidRDefault="00D43B73" w:rsidP="00D43B73">
      <w:pPr>
        <w:spacing w:after="200" w:line="276" w:lineRule="auto"/>
        <w:ind w:firstLine="0"/>
      </w:pPr>
      <w:r>
        <w:t>Figure</w:t>
      </w:r>
      <w:r w:rsidRPr="0018320D">
        <w:t xml:space="preserve"> A.</w:t>
      </w:r>
      <w:r>
        <w:t>7. Percent sponge cover</w:t>
      </w:r>
      <w:r w:rsidRPr="00153AA4">
        <w:t xml:space="preserve"> over the 27 year study period from 1992-2018, where year 0 is 1992. Each panel represents one of 8 coral reefs around Guana Island, BVI. Solid line represents smoothed conditional means using a generalized linear model and the formula y ~ x, where x is year as a trend. Shaded portions represent 95% confidence intervals of fitted values.</w:t>
      </w:r>
      <w:r>
        <w:ptab w:relativeTo="margin" w:alignment="right" w:leader="dot"/>
      </w:r>
      <w:r>
        <w:t>6</w:t>
      </w:r>
      <w:r w:rsidR="0002013E">
        <w:t>3</w:t>
      </w:r>
    </w:p>
    <w:p w14:paraId="526A1D67" w14:textId="6CB7A34D" w:rsidR="00D43B73" w:rsidRDefault="00D43B73" w:rsidP="00D43B73">
      <w:pPr>
        <w:spacing w:after="200" w:line="276" w:lineRule="auto"/>
        <w:ind w:firstLine="0"/>
      </w:pPr>
      <w:r>
        <w:t>Figure</w:t>
      </w:r>
      <w:r w:rsidRPr="0018320D">
        <w:t xml:space="preserve"> A.</w:t>
      </w:r>
      <w:r>
        <w:t xml:space="preserve">8. </w:t>
      </w:r>
      <w:r w:rsidRPr="00153AA4">
        <w:t>Rugosity (in cm) over the 27 year study period from 1992-2018, where year 0 is 1992. Each panel represents one of 8 coral reefs around Guana Island, BVI. Solid line represents smoothed conditional means using a generalized linear model and the formula y ~ x, where x is year as a trend. Shaded portions represent 95% confidence intervals of fitted values.</w:t>
      </w:r>
      <w:r>
        <w:ptab w:relativeTo="margin" w:alignment="right" w:leader="dot"/>
      </w:r>
      <w:r>
        <w:t>6</w:t>
      </w:r>
      <w:r w:rsidR="0002013E">
        <w:t>4</w:t>
      </w:r>
    </w:p>
    <w:p w14:paraId="4BF6C84B" w14:textId="228FBDA6" w:rsidR="00D43B73" w:rsidRDefault="00D43B73" w:rsidP="00D43B73">
      <w:pPr>
        <w:spacing w:after="200" w:line="276" w:lineRule="auto"/>
        <w:ind w:firstLine="0"/>
      </w:pPr>
      <w:r>
        <w:t>Figure</w:t>
      </w:r>
      <w:r w:rsidRPr="0018320D">
        <w:t xml:space="preserve"> A.</w:t>
      </w:r>
      <w:r>
        <w:t xml:space="preserve">9. Percent coral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w:t>
      </w:r>
      <w:r>
        <w:rPr>
          <w:rStyle w:val="TableheadingChar"/>
        </w:rPr>
        <w:lastRenderedPageBreak/>
        <w:t xml:space="preserve">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ptab w:relativeTo="margin" w:alignment="right" w:leader="dot"/>
      </w:r>
      <w:r>
        <w:t>6</w:t>
      </w:r>
      <w:r w:rsidR="0002013E">
        <w:t>5</w:t>
      </w:r>
    </w:p>
    <w:p w14:paraId="556EB0D9" w14:textId="5551796A" w:rsidR="00D43B73" w:rsidRDefault="00D43B73" w:rsidP="00D43B73">
      <w:pPr>
        <w:spacing w:after="200" w:line="276" w:lineRule="auto"/>
        <w:ind w:firstLine="0"/>
      </w:pPr>
      <w:r>
        <w:t>Figure</w:t>
      </w:r>
      <w:r w:rsidRPr="0018320D">
        <w:t xml:space="preserve"> A.</w:t>
      </w:r>
      <w:r>
        <w:t xml:space="preserve">10. Percent sponge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ptab w:relativeTo="margin" w:alignment="right" w:leader="dot"/>
      </w:r>
      <w:r>
        <w:t>6</w:t>
      </w:r>
      <w:r w:rsidR="0002013E">
        <w:t>6</w:t>
      </w:r>
    </w:p>
    <w:p w14:paraId="1283593D" w14:textId="25041AE2" w:rsidR="00D43B73" w:rsidRDefault="00D43B73" w:rsidP="00D43B73">
      <w:pPr>
        <w:spacing w:after="200" w:line="276" w:lineRule="auto"/>
        <w:ind w:firstLine="0"/>
      </w:pPr>
      <w:r>
        <w:t>Figure</w:t>
      </w:r>
      <w:r w:rsidRPr="0018320D">
        <w:t xml:space="preserve"> A.</w:t>
      </w:r>
      <w:r>
        <w:t xml:space="preserve">11. Rugosity (in cm) over the 27 year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t>.</w:t>
      </w:r>
      <w:r>
        <w:ptab w:relativeTo="margin" w:alignment="right" w:leader="dot"/>
      </w:r>
      <w:r>
        <w:t>6</w:t>
      </w:r>
      <w:r w:rsidR="0002013E">
        <w:t>7</w:t>
      </w:r>
    </w:p>
    <w:p w14:paraId="54033BEC" w14:textId="63A7834C" w:rsidR="00D43B73" w:rsidRDefault="00D43B73" w:rsidP="00D43B73">
      <w:pPr>
        <w:spacing w:after="200" w:line="276" w:lineRule="auto"/>
        <w:ind w:firstLine="0"/>
      </w:pPr>
      <w:r>
        <w:t>Figure</w:t>
      </w:r>
      <w:r w:rsidRPr="0018320D">
        <w:t xml:space="preserve"> A.</w:t>
      </w:r>
      <w:r>
        <w:t xml:space="preserve">12. Basic associations between the targets.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 from 1992-2018.</w:t>
      </w:r>
      <w:r>
        <w:ptab w:relativeTo="margin" w:alignment="right" w:leader="dot"/>
      </w:r>
      <w:r>
        <w:t>6</w:t>
      </w:r>
      <w:r w:rsidR="0002013E">
        <w:t>8</w:t>
      </w:r>
    </w:p>
    <w:p w14:paraId="1B1EA082" w14:textId="334C4923" w:rsidR="00D43B73" w:rsidRDefault="00D43B73" w:rsidP="00D43B73">
      <w:pPr>
        <w:spacing w:after="200" w:line="276" w:lineRule="auto"/>
        <w:ind w:firstLine="0"/>
      </w:pPr>
      <w:r>
        <w:t>Figure</w:t>
      </w:r>
      <w:r w:rsidRPr="0018320D">
        <w:t xml:space="preserve"> A.</w:t>
      </w:r>
      <w:r>
        <w:t>13. Coral richness over the 27 year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ptab w:relativeTo="margin" w:alignment="right" w:leader="dot"/>
      </w:r>
      <w:r w:rsidR="0002013E">
        <w:t>69</w:t>
      </w:r>
    </w:p>
    <w:p w14:paraId="0100518E" w14:textId="30E6B88F" w:rsidR="00D43B73" w:rsidRDefault="00D43B73" w:rsidP="00D43B73">
      <w:pPr>
        <w:spacing w:after="200" w:line="276" w:lineRule="auto"/>
        <w:ind w:firstLine="0"/>
      </w:pPr>
      <w:r>
        <w:t>Figure</w:t>
      </w:r>
      <w:r w:rsidRPr="0018320D">
        <w:t xml:space="preserve"> A.</w:t>
      </w:r>
      <w:r>
        <w:t>14. Sponge richness over the 27 year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ptab w:relativeTo="margin" w:alignment="right" w:leader="dot"/>
      </w:r>
      <w:r w:rsidR="008903CF">
        <w:t>7</w:t>
      </w:r>
      <w:r w:rsidR="0002013E">
        <w:t>0</w:t>
      </w:r>
    </w:p>
    <w:p w14:paraId="04455C27" w14:textId="0FC2BE96" w:rsidR="00D43B73" w:rsidRDefault="00D43B73" w:rsidP="00D43B73">
      <w:pPr>
        <w:spacing w:after="200" w:line="276" w:lineRule="auto"/>
        <w:ind w:firstLine="0"/>
      </w:pPr>
      <w:r>
        <w:t>Figure</w:t>
      </w:r>
      <w:r w:rsidRPr="0018320D">
        <w:t xml:space="preserve"> A.</w:t>
      </w:r>
      <w:r>
        <w:t>15. Fish richness over the 27 year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ptab w:relativeTo="margin" w:alignment="right" w:leader="dot"/>
      </w:r>
      <w:r>
        <w:t>7</w:t>
      </w:r>
      <w:r w:rsidR="0002013E">
        <w:t>1</w:t>
      </w:r>
    </w:p>
    <w:p w14:paraId="73ECF40C" w14:textId="1661B374" w:rsidR="00D43B73" w:rsidRDefault="00D43B73" w:rsidP="00D43B73">
      <w:pPr>
        <w:spacing w:after="200" w:line="276" w:lineRule="auto"/>
        <w:ind w:firstLine="0"/>
      </w:pPr>
      <w:r>
        <w:t>Figure</w:t>
      </w:r>
      <w:r w:rsidRPr="0018320D">
        <w:t xml:space="preserve"> A.</w:t>
      </w:r>
      <w:r>
        <w:t xml:space="preserve">16. Coral richness over the 27 year study period from 1992-2018, where year 0 is 1992. </w:t>
      </w:r>
      <w:r>
        <w:rPr>
          <w:rStyle w:val="TableheadingChar"/>
        </w:rPr>
        <w:t xml:space="preserve">Solid line represents smoothed conditional means using a generalized linear </w:t>
      </w:r>
      <w:r>
        <w:rPr>
          <w:rStyle w:val="TableheadingChar"/>
        </w:rPr>
        <w:lastRenderedPageBreak/>
        <w:t xml:space="preserve">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ptab w:relativeTo="margin" w:alignment="right" w:leader="dot"/>
      </w:r>
      <w:r>
        <w:t>7</w:t>
      </w:r>
      <w:r w:rsidR="0002013E">
        <w:t>2</w:t>
      </w:r>
    </w:p>
    <w:p w14:paraId="645B5852" w14:textId="2C29954A" w:rsidR="00D43B73" w:rsidRDefault="00D43B73" w:rsidP="00D43B73">
      <w:pPr>
        <w:spacing w:after="200" w:line="276" w:lineRule="auto"/>
        <w:ind w:firstLine="0"/>
      </w:pPr>
      <w:r>
        <w:t>Figure</w:t>
      </w:r>
      <w:r w:rsidRPr="0018320D">
        <w:t xml:space="preserve"> A.</w:t>
      </w:r>
      <w:r>
        <w:t xml:space="preserve">17. </w:t>
      </w:r>
      <w:r w:rsidRPr="006E1238">
        <w:t>Sponge richness over the 27 year study period from 1992-2018, where year 0 is 1992.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r>
        <w:t>.</w:t>
      </w:r>
      <w:r>
        <w:ptab w:relativeTo="margin" w:alignment="right" w:leader="dot"/>
      </w:r>
      <w:r>
        <w:t>7</w:t>
      </w:r>
      <w:r w:rsidR="0002013E">
        <w:t>3</w:t>
      </w:r>
    </w:p>
    <w:p w14:paraId="1F582FDC" w14:textId="081C7AAC" w:rsidR="00D43B73" w:rsidRDefault="00D43B73" w:rsidP="00D43B73">
      <w:pPr>
        <w:spacing w:after="200" w:line="276" w:lineRule="auto"/>
        <w:ind w:firstLine="0"/>
      </w:pPr>
      <w:r>
        <w:t>Figure</w:t>
      </w:r>
      <w:r w:rsidRPr="0018320D">
        <w:t xml:space="preserve"> A.</w:t>
      </w:r>
      <w:r>
        <w:t>18. Fish</w:t>
      </w:r>
      <w:r w:rsidRPr="006E1238">
        <w:t xml:space="preserve"> richness over the 27 year study period from 1992-2018, where year 0 is 1992.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r>
        <w:t>.</w:t>
      </w:r>
      <w:r>
        <w:ptab w:relativeTo="margin" w:alignment="right" w:leader="dot"/>
      </w:r>
      <w:r>
        <w:t>7</w:t>
      </w:r>
      <w:r w:rsidR="0002013E">
        <w:t>4</w:t>
      </w:r>
    </w:p>
    <w:p w14:paraId="1530DE3F" w14:textId="17E5D5AC" w:rsidR="00D43B73" w:rsidRDefault="00D43B73" w:rsidP="00D43B73">
      <w:pPr>
        <w:spacing w:after="200" w:line="276" w:lineRule="auto"/>
        <w:ind w:firstLine="0"/>
      </w:pPr>
      <w:r>
        <w:t>Table</w:t>
      </w:r>
      <w:r w:rsidRPr="0018320D">
        <w:t xml:space="preserve"> A.</w:t>
      </w:r>
      <w:r>
        <w:t xml:space="preserve">19. Model output for the most competitive model for predicting coral richness including a term for year. </w:t>
      </w:r>
      <w:r>
        <w:rPr>
          <w:rStyle w:val="TableheadingChar"/>
        </w:rPr>
        <w:t>Estimates calculated using the negative binomial distribution and the formula y ~ x + year, where y coral richness, x is coral cover, and year is a trend. Data were collected from 8 coral reefs around Guana Island, BVI from 1992-2018.</w:t>
      </w:r>
      <w:r>
        <w:ptab w:relativeTo="margin" w:alignment="right" w:leader="dot"/>
      </w:r>
      <w:r>
        <w:t>7</w:t>
      </w:r>
      <w:r w:rsidR="0002013E">
        <w:t>5</w:t>
      </w:r>
    </w:p>
    <w:p w14:paraId="0ECAC9C4" w14:textId="0CB6EB72" w:rsidR="00D43B73" w:rsidRDefault="00D43B73" w:rsidP="00D43B73">
      <w:pPr>
        <w:spacing w:after="200" w:line="276" w:lineRule="auto"/>
        <w:ind w:firstLine="0"/>
      </w:pPr>
      <w:r>
        <w:t>Table</w:t>
      </w:r>
      <w:r w:rsidRPr="0018320D">
        <w:t xml:space="preserve"> A.</w:t>
      </w:r>
      <w:r>
        <w:t xml:space="preserve">20. Model output for the most competitive model for predicting coral richness including terms for year and the interaction between coral cover and year. </w:t>
      </w:r>
      <w:r>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r>
        <w:ptab w:relativeTo="margin" w:alignment="right" w:leader="dot"/>
      </w:r>
      <w:r>
        <w:t>7</w:t>
      </w:r>
      <w:r w:rsidR="0002013E">
        <w:t>6</w:t>
      </w:r>
    </w:p>
    <w:p w14:paraId="14AB247F" w14:textId="3D160444" w:rsidR="00D43B73" w:rsidRDefault="00D43B73" w:rsidP="00D43B73">
      <w:pPr>
        <w:spacing w:after="200" w:line="276" w:lineRule="auto"/>
        <w:ind w:firstLine="0"/>
      </w:pPr>
      <w:r>
        <w:t>Table</w:t>
      </w:r>
      <w:r w:rsidRPr="0018320D">
        <w:t xml:space="preserve"> A.</w:t>
      </w:r>
      <w:r>
        <w:t xml:space="preserve">21. Model output for the most competitive model for predicting sponge richness including terms for year and site. </w:t>
      </w:r>
      <w:r>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r>
        <w:ptab w:relativeTo="margin" w:alignment="right" w:leader="dot"/>
      </w:r>
      <w:r>
        <w:t>7</w:t>
      </w:r>
      <w:r w:rsidR="0002013E">
        <w:t>7</w:t>
      </w:r>
    </w:p>
    <w:p w14:paraId="04A3C9C6" w14:textId="12F6F820" w:rsidR="00D43B73" w:rsidRDefault="00D43B73" w:rsidP="00D43B73">
      <w:pPr>
        <w:spacing w:after="200" w:line="276" w:lineRule="auto"/>
        <w:ind w:firstLine="0"/>
      </w:pPr>
      <w:r>
        <w:t>Table</w:t>
      </w:r>
      <w:r w:rsidRPr="0018320D">
        <w:t xml:space="preserve"> A.</w:t>
      </w:r>
      <w:r>
        <w:t xml:space="preserve">22. Model output for the most competitive model for predicting fish richness including terms for site. </w:t>
      </w:r>
      <w:r>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r>
        <w:ptab w:relativeTo="margin" w:alignment="right" w:leader="dot"/>
      </w:r>
      <w:r>
        <w:t>7</w:t>
      </w:r>
      <w:r w:rsidR="0002013E">
        <w:t>8</w:t>
      </w:r>
    </w:p>
    <w:p w14:paraId="1A8055CC" w14:textId="15F5F160" w:rsidR="00D43B73" w:rsidRDefault="00D43B73" w:rsidP="00D43B73">
      <w:pPr>
        <w:spacing w:after="200" w:line="276" w:lineRule="auto"/>
        <w:ind w:firstLine="0"/>
      </w:pPr>
      <w:r>
        <w:t>Table</w:t>
      </w:r>
      <w:r w:rsidRPr="0018320D">
        <w:t xml:space="preserve"> A.</w:t>
      </w:r>
      <w:r>
        <w:t xml:space="preserve">23. Model output for the most competitive model for predicting combined richness (the sum of coral, fish, and sponge richness) including terms for year and site. </w:t>
      </w:r>
      <w:r>
        <w:rPr>
          <w:rStyle w:val="TableheadingChar"/>
        </w:rPr>
        <w:lastRenderedPageBreak/>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r>
        <w:ptab w:relativeTo="margin" w:alignment="right" w:leader="dot"/>
      </w:r>
      <w:r w:rsidR="0002013E">
        <w:t>79</w:t>
      </w:r>
    </w:p>
    <w:p w14:paraId="486834AC" w14:textId="1B75ABC3" w:rsidR="00D43B73" w:rsidRDefault="00D43B73" w:rsidP="00D43B73">
      <w:pPr>
        <w:spacing w:after="200" w:line="276" w:lineRule="auto"/>
        <w:ind w:firstLine="0"/>
      </w:pPr>
      <w:r>
        <w:t>Figure</w:t>
      </w:r>
      <w:r w:rsidRPr="0018320D">
        <w:t xml:space="preserve"> A.</w:t>
      </w:r>
      <w:r>
        <w:t>24. Combined richness</w:t>
      </w:r>
      <w:r w:rsidRPr="006E1238">
        <w:t xml:space="preserve"> </w:t>
      </w:r>
      <w:r>
        <w:t>(the sum of coral, fish, and sponge richness)</w:t>
      </w:r>
      <w:r w:rsidRPr="006E1238">
        <w:t xml:space="preserve"> over the 27 year study period from 1992-2018, where year 0 is 1992.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r>
        <w:ptab w:relativeTo="margin" w:alignment="right" w:leader="dot"/>
      </w:r>
      <w:r w:rsidR="008903CF">
        <w:t>8</w:t>
      </w:r>
      <w:r w:rsidR="0002013E">
        <w:t>0</w:t>
      </w:r>
    </w:p>
    <w:p w14:paraId="60B981D9" w14:textId="77777777" w:rsidR="00D43B73" w:rsidRDefault="00D43B73" w:rsidP="00D43B73">
      <w:pPr>
        <w:spacing w:after="200" w:line="276" w:lineRule="auto"/>
        <w:ind w:firstLine="0"/>
      </w:pPr>
      <w:r>
        <w:br w:type="page"/>
      </w:r>
    </w:p>
    <w:p w14:paraId="47B75A17" w14:textId="77777777" w:rsidR="00D43B73" w:rsidRDefault="00D43B73" w:rsidP="00D43B73">
      <w:pPr>
        <w:spacing w:after="200" w:line="276" w:lineRule="auto"/>
        <w:ind w:firstLine="0"/>
        <w:sectPr w:rsidR="00D43B73" w:rsidSect="002272B7">
          <w:footerReference w:type="default" r:id="rId12"/>
          <w:footnotePr>
            <w:numFmt w:val="lowerLetter"/>
          </w:footnotePr>
          <w:pgSz w:w="12240" w:h="15840"/>
          <w:pgMar w:top="1440" w:right="1440" w:bottom="1440" w:left="2448" w:header="720" w:footer="720" w:gutter="0"/>
          <w:pgNumType w:fmt="lowerRoman" w:start="3"/>
          <w:cols w:space="720"/>
        </w:sectPr>
      </w:pPr>
    </w:p>
    <w:p w14:paraId="380026A4" w14:textId="52DE44B1" w:rsidR="003474A6" w:rsidRPr="003474A6" w:rsidRDefault="003474A6" w:rsidP="00D43B73">
      <w:pPr>
        <w:pStyle w:val="Heading1"/>
      </w:pPr>
      <w:bookmarkStart w:id="9" w:name="_Toc27125995"/>
      <w:r w:rsidRPr="003474A6">
        <w:lastRenderedPageBreak/>
        <w:t>CHAPTER 1</w:t>
      </w:r>
      <w:bookmarkEnd w:id="9"/>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0" w:name="_Toc27125996"/>
      <w:r w:rsidRPr="00B42A1E">
        <w:lastRenderedPageBreak/>
        <w:t>Abstract</w:t>
      </w:r>
      <w:bookmarkEnd w:id="10"/>
    </w:p>
    <w:p w14:paraId="1D980721" w14:textId="7694FD50" w:rsidR="00FE2FA4" w:rsidRDefault="00C32A8C"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w:t>
      </w:r>
      <w:r w:rsidR="00053C7B">
        <w:t xml:space="preserve"> such as</w:t>
      </w:r>
      <w:r w:rsidRPr="00DF3AD8">
        <w:t xml:space="preserve"> fish and corals. Due to logistical challenges of species identification, there have been efforts to estimate species richness on reefs using landscape features as surrogates</w:t>
      </w:r>
      <w:r>
        <w:t xml:space="preserve">, simple indicators that provide an estimate of a target component of biodiversity, often referred </w:t>
      </w:r>
      <w:r w:rsidR="00053C7B">
        <w:t>to</w:t>
      </w:r>
      <w:r>
        <w:t xml:space="preserve"> as a target</w:t>
      </w:r>
      <w:r w:rsidRPr="00DF3AD8">
        <w:t>. Many of these efforts are limited in spatial or temporal scope, focus on rugosity and coral cover as predictors, and use coral and fish richnesses as proxies for total species richness. Here we examine how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1" w:name="_Toc27125997"/>
      <w:r>
        <w:lastRenderedPageBreak/>
        <w:t>Introduction</w:t>
      </w:r>
      <w:bookmarkEnd w:id="11"/>
      <w:r>
        <w:t xml:space="preserve"> </w:t>
      </w:r>
    </w:p>
    <w:p w14:paraId="44C1DF3E" w14:textId="64C91CC5" w:rsidR="00A679EA" w:rsidRDefault="00A679EA" w:rsidP="00CC386C">
      <w:bookmarkStart w:id="12" w:name="_gjdgxs" w:colFirst="0" w:colLast="0"/>
      <w:bookmarkEnd w:id="12"/>
      <w:r>
        <w:t xml:space="preserve">Biodiversity declines associated with increasing levels of anthropogenic </w:t>
      </w:r>
      <w:r w:rsidR="00367168">
        <w:t>impact</w:t>
      </w:r>
      <w:r>
        <w:t xml:space="preserve"> are of great concern because they reflect loss of species, disruption of community dynamics and diminished ecosystem function</w:t>
      </w:r>
      <w:r w:rsidR="00CD5F38">
        <w:t xml:space="preserve"> </w:t>
      </w:r>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r>
        <w:t xml:space="preserve">. </w:t>
      </w:r>
      <w:r w:rsidR="00367168">
        <w:t>Documenting</w:t>
      </w:r>
      <w:r>
        <w:t xml:space="preserve"> these declines</w:t>
      </w:r>
      <w:r w:rsidR="00367168">
        <w:t xml:space="preserve"> is based on tracking </w:t>
      </w:r>
      <w:r>
        <w:t xml:space="preserve">different aspects of biodiversity </w:t>
      </w:r>
      <w:r w:rsidR="00BF35E9">
        <w:t>(</w:t>
      </w:r>
      <w:r w:rsidR="00367168">
        <w:t xml:space="preserve">i.e. </w:t>
      </w:r>
      <w:r w:rsidR="00BF35E9">
        <w:t xml:space="preserve">landscape, ecosystem, taxonomic, and genetic) </w:t>
      </w:r>
      <w:r>
        <w:t xml:space="preserve">over time and space </w:t>
      </w:r>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r w:rsidR="00367168">
        <w:t>asure</w:t>
      </w:r>
      <w:r>
        <w:t xml:space="preserve"> </w:t>
      </w:r>
      <w:r w:rsidR="00BF35E9">
        <w:t xml:space="preserve">of biodiversity </w:t>
      </w:r>
      <w:r>
        <w:t xml:space="preserve">that can be readily compared across similar environments </w:t>
      </w:r>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r>
        <w:t>.</w:t>
      </w:r>
    </w:p>
    <w:p w14:paraId="17B674DA" w14:textId="510A81ED" w:rsidR="00FB6DD0" w:rsidRDefault="00FB6DD0" w:rsidP="00FB6DD0">
      <w:r>
        <w:t xml:space="preserve">Monitoring species richness requires substantial </w:t>
      </w:r>
      <w:r w:rsidR="00AF1D7B">
        <w:t xml:space="preserve">effort and </w:t>
      </w:r>
      <w:r>
        <w:t xml:space="preserve">taxonomic expertise </w:t>
      </w:r>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r>
        <w:t xml:space="preserve">. Even for taxonomic groups that can be completely inventoried in principle, monitoring strategies that could detect all species in a given habitat are often prohibitively expensive and time-consuming </w:t>
      </w:r>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r>
        <w:t xml:space="preserve">. Because a complete inventory of species present in an area is unattainable in many ecosystems, particularly in high diversity systems, surrogates are often used </w:t>
      </w:r>
      <w:r w:rsidR="00AF1D7B">
        <w:t>instead</w:t>
      </w:r>
      <w:r>
        <w:t xml:space="preserve">. Surrogates are simple indicators that provide an estimate of a target component of biodiversity, often referred to more simply as a target </w:t>
      </w:r>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r>
        <w:t>.</w:t>
      </w:r>
    </w:p>
    <w:p w14:paraId="16F464A2" w14:textId="7FF3E3B6" w:rsidR="00A74D35" w:rsidRDefault="00A74D35" w:rsidP="00FB6DD0">
      <w:r>
        <w:t xml:space="preserve">Several types of biological and abiotic surrogate have been developed as indicators of species richness targets. Biological surrogates can be </w:t>
      </w:r>
      <w:r w:rsidR="00FE2D2F">
        <w:t>classified</w:t>
      </w:r>
      <w:r>
        <w:t xml:space="preserve"> as </w:t>
      </w:r>
      <w:r>
        <w:lastRenderedPageBreak/>
        <w:t>“higher-taxa</w:t>
      </w:r>
      <w:r w:rsidR="00F31459">
        <w:t xml:space="preserve"> surrogates</w:t>
      </w:r>
      <w:r>
        <w:t xml:space="preserve">”, when </w:t>
      </w:r>
      <w:r w:rsidR="001C0F3A">
        <w:t>a</w:t>
      </w:r>
      <w:r>
        <w:t xml:space="preserve"> </w:t>
      </w:r>
      <w:r w:rsidR="00B04172">
        <w:t xml:space="preserve">high-level </w:t>
      </w:r>
      <w:r>
        <w:t xml:space="preserve">taxon is used as a surrogate for the species richness of </w:t>
      </w:r>
      <w:r w:rsidR="00F31459">
        <w:t>taxa at lower taxonomic levels</w:t>
      </w:r>
      <w:r>
        <w:t>, “cross-taxa</w:t>
      </w:r>
      <w:r w:rsidR="00F31459">
        <w:t xml:space="preserve"> surrogates</w:t>
      </w:r>
      <w:r>
        <w:t>”, when species richness of one taxon is used as a surrogate for species richness of another taxon at the same taxonomic level</w:t>
      </w:r>
      <w:r w:rsidR="00F31459">
        <w:t xml:space="preserve">, or “subset-taxa surrogates” </w:t>
      </w:r>
      <w:r w:rsidR="001C0F3A">
        <w:t>when one taxon acts as a surrogate for a larger target group of which it is a part</w:t>
      </w:r>
      <w:r w:rsidR="00126F94">
        <w:t xml:space="preserve"> </w:t>
      </w:r>
      <w:r w:rsidR="00126F94">
        <w:fldChar w:fldCharType="begin" w:fldLock="1"/>
      </w:r>
      <w:r w:rsidR="00126F94">
        <w:instrText>ADDIN CSL_CITATION {"citationItems":[{"id":"ITEM-1","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1","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Mellin et al., 2011)","plainTextFormattedCitation":"(Mellin et al., 2011)","previouslyFormattedCitation":"(Mellin et al., 2011)"},"properties":{"noteIndex":0},"schema":"https://github.com/citation-style-language/schema/raw/master/csl-citation.json"}</w:instrText>
      </w:r>
      <w:r w:rsidR="00126F94">
        <w:fldChar w:fldCharType="separate"/>
      </w:r>
      <w:r w:rsidR="00126F94" w:rsidRPr="00126F94">
        <w:rPr>
          <w:noProof/>
        </w:rPr>
        <w:t>(Mellin et al., 2011)</w:t>
      </w:r>
      <w:r w:rsidR="00126F94">
        <w:fldChar w:fldCharType="end"/>
      </w:r>
      <w:r w:rsidR="001C0F3A">
        <w:t xml:space="preserve">. Abiotic surrogates </w:t>
      </w:r>
      <w:r w:rsidR="00FE2D2F">
        <w:t xml:space="preserve">include variables related to resource use (e.g. light, nutrients), variables influencing physiological tolerances (e.g. temperature), and variables indirectly related to either of these </w:t>
      </w:r>
      <w:r w:rsidR="00126F94">
        <w:fldChar w:fldCharType="begin" w:fldLock="1"/>
      </w:r>
      <w:r w:rsidR="00126F94">
        <w:instrText>ADDIN CSL_CITATION {"citationItems":[{"id":"ITEM-1","itemData":{"author":[{"dropping-particle":"","family":"McArthur","given":"M. A.","non-dropping-particle":"","parse-names":false,"suffix":""},{"dropping-particle":"","family":"Brooke","given":"B. P.","non-dropping-particle":"","parse-names":false,"suffix":""},{"dropping-particle":"","family":"Przeslawski","given":"R.","non-dropping-particle":"","parse-names":false,"suffix":""},{"dropping-particle":"","family":"Ryan","given":"D. A.","non-dropping-particle":"","parse-names":false,"suffix":""},{"dropping-particle":"","family":"Lucieer","given":"V. L.","non-dropping-particle":"","parse-names":false,"suffix":""},{"dropping-particle":"","family":"Nichol","given":"S.","non-dropping-particle":"","parse-names":false,"suffix":""},{"dropping-particle":"","family":"McCallum","given":"A. W.","non-dropping-particle":"","parse-names":false,"suffix":""},{"dropping-particle":"","family":"Mellin","given":"C.","non-dropping-particle":"","parse-names":false,"suffix":""},{"dropping-particle":"","family":"Cresswell","given":"I. D.","non-dropping-particle":"","parse-names":false,"suffix":""},{"dropping-particle":"","family":"Radke","given":"L. C.","non-dropping-particle":"","parse-names":false,"suffix":""}],"container-title":"Estuarine, Coastal and Shelf Science","id":"ITEM-1","issued":{"date-parts":[["2010"]]},"note":"-discusses time as an important factor and how little is known about effectiveness of surrogates over time\n-mentions some neg. anthropogenic factors on benthic community","page":"21-32","title":"On the use of abiotic surrogates to describe marine benthic biodiversity","type":"article-journal","volume":"88"},"label":"figure","prefix":"e.g. depth, latitude; ","uris":["http://www.mendeley.com/documents/?uuid=2b664691-5db4-355a-8486-f3e00bad17c5"]}],"mendeley":{"formattedCitation":"(e.g. depth, latitude; McArthur et al., 2010)","plainTextFormattedCitation":"(e.g. depth, latitude; McArthur et al., 2010)","previouslyFormattedCitation":"(e.g. depth, latitude; McArthur et al., 2010)"},"properties":{"noteIndex":0},"schema":"https://github.com/citation-style-language/schema/raw/master/csl-citation.json"}</w:instrText>
      </w:r>
      <w:r w:rsidR="00126F94">
        <w:fldChar w:fldCharType="separate"/>
      </w:r>
      <w:r w:rsidR="00126F94" w:rsidRPr="00126F94">
        <w:rPr>
          <w:noProof/>
        </w:rPr>
        <w:t>(e.g. depth, latitude; McArthur et al., 2010)</w:t>
      </w:r>
      <w:r w:rsidR="00126F94">
        <w:fldChar w:fldCharType="end"/>
      </w:r>
      <w:r w:rsidR="001D464E">
        <w:t>.</w:t>
      </w:r>
    </w:p>
    <w:p w14:paraId="1BBB1F82" w14:textId="56551766" w:rsidR="00A0565F" w:rsidRDefault="00FE2D2F" w:rsidP="00A0565F">
      <w:r>
        <w:t xml:space="preserve">An effective surrogate has two essential features: first, it takes less time, money, and experience to measure than the target and second, it maintains a consistently strong correlation with the target over space and time </w:t>
      </w:r>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r>
        <w:t>.</w:t>
      </w:r>
      <w:r w:rsidR="00A0565F">
        <w:t xml:space="preserve"> </w:t>
      </w:r>
      <w:r w:rsidR="003157A0">
        <w:t>Several</w:t>
      </w:r>
      <w:r w:rsidR="00A0565F">
        <w:t xml:space="preserve"> studies have </w:t>
      </w:r>
      <w:r w:rsidR="003157A0">
        <w:t>evaluated</w:t>
      </w:r>
      <w:r w:rsidR="00A0565F">
        <w:t xml:space="preserve"> </w:t>
      </w:r>
      <w:r w:rsidR="00E53F7F">
        <w:t>how effectively</w:t>
      </w:r>
      <w:r w:rsidR="00A0565F">
        <w:t xml:space="preserve"> surrogates </w:t>
      </w:r>
      <w:r w:rsidR="001D464E">
        <w:t>predict patterns of</w:t>
      </w:r>
      <w:r w:rsidR="003157A0">
        <w:t xml:space="preserve"> species richness across sites</w:t>
      </w:r>
      <w:r w:rsidR="00A0565F">
        <w:t xml:space="preserve"> </w:t>
      </w:r>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r w:rsidR="00A0565F">
        <w:t xml:space="preserve">. The </w:t>
      </w:r>
      <w:r w:rsidR="00AF1D7B">
        <w:t>frequency</w:t>
      </w:r>
      <w:r w:rsidR="00A0565F">
        <w:t xml:space="preserve"> of studies </w:t>
      </w:r>
      <w:r w:rsidR="003157A0">
        <w:t>analyzing the spatial predi</w:t>
      </w:r>
      <w:r w:rsidR="00F10053">
        <w:t>c</w:t>
      </w:r>
      <w:r w:rsidR="003157A0">
        <w:t>tability of surrogates</w:t>
      </w:r>
      <w:r w:rsidR="00A0565F">
        <w:t xml:space="preserve"> may </w:t>
      </w:r>
      <w:r w:rsidR="00AF1D7B">
        <w:t>reflect</w:t>
      </w:r>
      <w:r w:rsidR="00A0565F">
        <w:t xml:space="preserve"> the</w:t>
      </w:r>
      <w:r w:rsidR="003157A0">
        <w:t>ir</w:t>
      </w:r>
      <w:r w:rsidR="00A0565F">
        <w:t xml:space="preserve"> widespread use to identify priority conservation areas; this task requires an understanding of how the size and dispersion of the areas being conserved affects the relationship between the surrogate and </w:t>
      </w:r>
      <w:r w:rsidR="003157A0">
        <w:t xml:space="preserve">the </w:t>
      </w:r>
      <w:r w:rsidR="00A0565F">
        <w:t xml:space="preserve">target </w:t>
      </w:r>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r w:rsidR="00A0565F">
        <w:t xml:space="preserve">. </w:t>
      </w:r>
      <w:r w:rsidR="00AF1D7B">
        <w:t>F</w:t>
      </w:r>
      <w:r w:rsidR="00A0565F">
        <w:t>ew studies</w:t>
      </w:r>
      <w:r w:rsidR="00AF1D7B">
        <w:t>, however,</w:t>
      </w:r>
      <w:r w:rsidR="00A0565F">
        <w:t xml:space="preserve"> have explicitly investigated surrogate effectiveness </w:t>
      </w:r>
      <w:r w:rsidR="003157A0">
        <w:t>over time</w:t>
      </w:r>
      <w:r w:rsidR="00A0565F">
        <w:t xml:space="preserve">, and those that have are typically quite short </w:t>
      </w:r>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changes that influence the target must have a qualitatively similar influence on the surrogate </w:t>
      </w:r>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r w:rsidR="00A0565F">
        <w:t xml:space="preserve">. </w:t>
      </w:r>
    </w:p>
    <w:p w14:paraId="0842E37A" w14:textId="75EC5428" w:rsidR="008B6706" w:rsidRDefault="00B25C9B">
      <w:r>
        <w:t xml:space="preserve">Our main aim was thus to </w:t>
      </w:r>
      <w:r w:rsidR="00032E80">
        <w:t>study</w:t>
      </w:r>
      <w:r>
        <w:t xml:space="preserve"> how surrogate-target relationships vary </w:t>
      </w:r>
      <w:r w:rsidR="00032E80">
        <w:t xml:space="preserve">in space and time, with a particular emphasis on </w:t>
      </w:r>
      <w:r w:rsidR="00E53F7F">
        <w:t>multi-deca</w:t>
      </w:r>
      <w:r w:rsidR="00093B23">
        <w:t>d</w:t>
      </w:r>
      <w:r w:rsidR="00E53F7F">
        <w:t>al</w:t>
      </w:r>
      <w:r w:rsidR="00032E80">
        <w:t xml:space="preserve"> temporal changes</w:t>
      </w:r>
      <w:r>
        <w:t>. We used coral reefs as a study system becaus</w:t>
      </w:r>
      <w:r w:rsidR="008B6706">
        <w:t xml:space="preserve">e they </w:t>
      </w:r>
      <w:r w:rsidR="00032E80">
        <w:t>s</w:t>
      </w:r>
      <w:bookmarkStart w:id="13" w:name="_q2hepsd6fli" w:colFirst="0" w:colLast="0"/>
      <w:bookmarkEnd w:id="13"/>
      <w:r w:rsidR="00BF35E9">
        <w:t>upport high biodiversity and</w:t>
      </w:r>
      <w:r w:rsidR="00357248">
        <w:t xml:space="preserve"> </w:t>
      </w:r>
      <w:r w:rsidR="00032E80">
        <w:t xml:space="preserve">have been strongly affected </w:t>
      </w:r>
      <w:r w:rsidR="00A679EA">
        <w:t xml:space="preserve">globally </w:t>
      </w:r>
      <w:r w:rsidR="00032E80">
        <w:t xml:space="preserve">over the past several decades </w:t>
      </w:r>
      <w:r w:rsidR="00BF35E9">
        <w:t>by</w:t>
      </w:r>
      <w:r w:rsidR="00A679EA">
        <w:t xml:space="preserve"> </w:t>
      </w:r>
      <w:r w:rsidR="00367168">
        <w:t xml:space="preserve">natural </w:t>
      </w:r>
      <w:r w:rsidR="00A679EA">
        <w:t xml:space="preserve">and anthropogenic </w:t>
      </w:r>
      <w:r w:rsidR="00BF35E9">
        <w:t>stressors</w:t>
      </w:r>
      <w:r w:rsidR="00A679EA">
        <w:t xml:space="preserve">, including </w:t>
      </w:r>
      <w:r w:rsidR="00DE59B9">
        <w:t xml:space="preserve">storms, </w:t>
      </w:r>
      <w:r w:rsidR="00A679EA">
        <w:t xml:space="preserve">ocean acidification, persistent high temperatures, </w:t>
      </w:r>
      <w:r w:rsidR="00DE59B9">
        <w:t>coastal development</w:t>
      </w:r>
      <w:r w:rsidR="00FB6C3D">
        <w:t>,</w:t>
      </w:r>
      <w:r w:rsidR="00DE59B9">
        <w:t xml:space="preserve"> </w:t>
      </w:r>
      <w:r w:rsidR="00A679EA">
        <w:t xml:space="preserve">and overfishing </w:t>
      </w:r>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r w:rsidR="00A679EA">
        <w:t xml:space="preserve">. </w:t>
      </w:r>
    </w:p>
    <w:p w14:paraId="26DC28A9" w14:textId="2C82BA4A" w:rsidR="004D4A2E" w:rsidRDefault="00D91671" w:rsidP="004D4A2E">
      <w:r>
        <w:t xml:space="preserve">As is true for most ecosystems, the monitoring of species richness on coral reefs has been biased towards </w:t>
      </w:r>
      <w:r w:rsidR="004D4A2E">
        <w:t>a few taxonomic</w:t>
      </w:r>
      <w:r>
        <w:t xml:space="preserve"> group</w:t>
      </w:r>
      <w:r w:rsidR="004D4A2E">
        <w:t>s. F</w:t>
      </w:r>
      <w:r>
        <w:t>ishes and hard corals (Scleractinia)</w:t>
      </w:r>
      <w:r w:rsidR="004D4A2E">
        <w:t xml:space="preserve"> dominate assessments of biodiversity on coral reefs</w:t>
      </w:r>
      <w:r w:rsidR="00BF4B5F">
        <w:t>, which is</w:t>
      </w:r>
      <w:r>
        <w:t xml:space="preserve"> understandable because these groups </w:t>
      </w:r>
      <w:r w:rsidR="00A679EA">
        <w:t xml:space="preserve">are </w:t>
      </w:r>
      <w:r>
        <w:t>of functional importance ecologically</w:t>
      </w:r>
      <w:r w:rsidR="00A679EA">
        <w:t xml:space="preserve"> </w:t>
      </w:r>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r>
        <w:t xml:space="preserve"> and</w:t>
      </w:r>
      <w:r w:rsidR="004D4A2E">
        <w:t xml:space="preserve"> </w:t>
      </w:r>
      <w:r w:rsidR="00A679EA">
        <w:t>economic</w:t>
      </w:r>
      <w:r w:rsidR="00BF4B5F">
        <w:t>ally</w:t>
      </w:r>
      <w:r w:rsidR="00A679EA">
        <w:t xml:space="preserve"> </w:t>
      </w:r>
      <w:r>
        <w:t>importan</w:t>
      </w:r>
      <w:r w:rsidR="00BF4B5F">
        <w:t>t</w:t>
      </w:r>
      <w:r>
        <w:t xml:space="preserve"> to humans</w:t>
      </w:r>
      <w:r w:rsidR="00A679EA">
        <w:t xml:space="preserve"> </w:t>
      </w:r>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r w:rsidR="00A679EA">
        <w:t xml:space="preserve">. Concerns regarding declines </w:t>
      </w:r>
      <w:r w:rsidR="004D4A2E">
        <w:t xml:space="preserve">in the total abundance of </w:t>
      </w:r>
      <w:r w:rsidR="00A679EA">
        <w:t>corals and fish</w:t>
      </w:r>
      <w:r w:rsidR="004D4A2E">
        <w:t xml:space="preserve"> have </w:t>
      </w:r>
      <w:r w:rsidR="00A679EA">
        <w:t>motivate</w:t>
      </w:r>
      <w:r w:rsidR="004D4A2E">
        <w:t xml:space="preserve">d </w:t>
      </w:r>
      <w:r w:rsidR="00703A7A">
        <w:t>research</w:t>
      </w:r>
      <w:r w:rsidR="00A679EA">
        <w:t xml:space="preserve"> </w:t>
      </w:r>
      <w:r w:rsidR="004D4A2E">
        <w:t>documenting</w:t>
      </w:r>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w:t>
      </w:r>
      <w:r w:rsidR="000E5EE4">
        <w:t xml:space="preserve">patterns and </w:t>
      </w:r>
      <w:r w:rsidR="00BF35E9">
        <w:t>causes of decline</w:t>
      </w:r>
      <w:r w:rsidR="00697406">
        <w:t xml:space="preserve"> </w:t>
      </w:r>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r w:rsidR="00A679EA">
        <w:t>.</w:t>
      </w:r>
      <w:r w:rsidR="004D4A2E">
        <w:t xml:space="preserve"> </w:t>
      </w:r>
      <w:r w:rsidR="000F4993">
        <w:t>However, r</w:t>
      </w:r>
      <w:r w:rsidR="005475B1">
        <w:t xml:space="preserve">ecent studies, particularly those using </w:t>
      </w:r>
      <w:r w:rsidR="002B5899" w:rsidRPr="002B5899">
        <w:t xml:space="preserve">environmental DNA </w:t>
      </w:r>
      <w:r w:rsidR="00126F94">
        <w:fldChar w:fldCharType="begin" w:fldLock="1"/>
      </w:r>
      <w:r w:rsidR="00E864AB">
        <w:instrText>ADDIN CSL_CITATION {"citationItems":[{"id":"ITEM-1","itemData":{"ISSN":"1365294X","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non-dropping-particle":"","parse-names":false,"suffix":""},{"dropping-particle":"","family":"Bik","given":"H. M.","non-dropping-particle":"","parse-names":false,"suffix":""},{"dropping-particle":"","family":"Mächler","given":"E.","non-dropping-particle":"","parse-names":false,"suffix":""},{"dropping-particle":"","family":"Seymour","given":"M.","non-dropping-particle":"","parse-names":false,"suffix":""},{"dropping-particle":"","family":"Lacoursière-Roussel","given":"A.","non-dropping-particle":"","parse-names":false,"suffix":""},{"dropping-particle":"","family":"Altermatt","given":"F.","non-dropping-particle":"","parse-names":false,"suffix":""},{"dropping-particle":"","family":"Creer","given":"S.","non-dropping-particle":"","parse-names":false,"suffix":""},{"dropping-particle":"","family":"Bista","given":"I.","non-dropping-particle":"","parse-names":false,"suffix":""},{"dropping-particle":"","family":"Lodge","given":"D. M.","non-dropping-particle":"","parse-names":false,"suffix":""},{"dropping-particle":"","family":"Vere","given":"N.","non-dropping-particle":"de","parse-names":false,"suffix":""},{"dropping-particle":"","family":"Pfrender","given":"M. E.","non-dropping-particle":"","parse-names":false,"suffix":""},{"dropping-particle":"","family":"Bernatchez","given":"L.","non-dropping-particle":"","parse-names":false,"suffix":""}],"container-title":"Molecular Ecology","id":"ITEM-1","issued":{"date-parts":[["2017"]]},"page":"5872-5895","title":"Environmental DNA metabarcoding: Transforming how we survey animal and plant communities","type":"article-journal","volume":"26"},"label":"figure","prefix":"eDNA; ","uris":["http://www.mendeley.com/documents/?uuid=6427389a-58e4-4b36-8fe7-c14b2a44e5eb"]}],"mendeley":{"formattedCitation":"(eDNA; Deiner et al., 2017)","plainTextFormattedCitation":"(eDNA; Deiner et al., 2017)","previouslyFormattedCitation":"(eDNA; Deiner et al., 2017)"},"properties":{"noteIndex":0},"schema":"https://github.com/citation-style-language/schema/raw/master/csl-citation.json"}</w:instrText>
      </w:r>
      <w:r w:rsidR="00126F94">
        <w:fldChar w:fldCharType="separate"/>
      </w:r>
      <w:r w:rsidR="00E864AB" w:rsidRPr="00E864AB">
        <w:rPr>
          <w:noProof/>
        </w:rPr>
        <w:t>(eDNA; Deiner et al., 2017)</w:t>
      </w:r>
      <w:r w:rsidR="00126F94">
        <w:fldChar w:fldCharType="end"/>
      </w:r>
      <w:r w:rsidR="005475B1">
        <w:t xml:space="preserve">, have </w:t>
      </w:r>
      <w:r w:rsidR="000F4993">
        <w:t>highlighted</w:t>
      </w:r>
      <w:r w:rsidR="005475B1">
        <w:t xml:space="preserve"> the presence of many other taxa on </w:t>
      </w:r>
      <w:r w:rsidR="005475B1">
        <w:lastRenderedPageBreak/>
        <w:t>coral reefs</w:t>
      </w:r>
      <w:r w:rsidR="000F4993">
        <w:t xml:space="preserve"> that are typically small or cryptic</w:t>
      </w:r>
      <w:r w:rsidR="000E5EE4">
        <w:t>,</w:t>
      </w:r>
      <w:r w:rsidR="005475B1">
        <w:t xml:space="preserve"> whose </w:t>
      </w:r>
      <w:r w:rsidR="000F4993">
        <w:t>presence has not been well-documented</w:t>
      </w:r>
      <w:r w:rsidR="00C727D7">
        <w:t>,</w:t>
      </w:r>
      <w:r w:rsidR="000F4993">
        <w:t xml:space="preserve"> but </w:t>
      </w:r>
      <w:r w:rsidR="00AF1D7B">
        <w:t>comprise a large fraction of</w:t>
      </w:r>
      <w:r w:rsidR="000F4993" w:rsidRPr="000F4993">
        <w:t xml:space="preserve"> </w:t>
      </w:r>
      <w:r w:rsidR="000F4993">
        <w:t>overall species</w:t>
      </w:r>
      <w:r w:rsidR="00E864AB">
        <w:t xml:space="preserve"> </w:t>
      </w:r>
      <w:r w:rsidR="000F4993">
        <w:t>richness</w:t>
      </w:r>
      <w:r w:rsidR="00126F94">
        <w:t xml:space="preserve"> </w:t>
      </w:r>
      <w:r w:rsidR="00126F94">
        <w:fldChar w:fldCharType="begin" w:fldLock="1"/>
      </w:r>
      <w:r w:rsidR="00126F94">
        <w:instrText>ADDIN CSL_CITATION {"citationItems":[{"id":"ITEM-1","itemData":{"ISSN":"20452322","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non-dropping-particle":"","parse-names":false,"suffix":""},{"dropping-particle":"","family":"Huggett","given":"M. J.","non-dropping-particle":"","parse-names":false,"suffix":""},{"dropping-particle":"","family":"Bernasconi","given":"R.","non-dropping-particle":"","parse-names":false,"suffix":""},{"dropping-particle":"","family":"DiBattista","given":"J. D.","non-dropping-particle":"","parse-names":false,"suffix":""},{"dropping-particle":"","family":"Berry","given":"T. E.","non-dropping-particle":"","parse-names":false,"suffix":""},{"dropping-particle":"","family":"Newman","given":"S. J.","non-dropping-particle":"","parse-names":false,"suffix":""},{"dropping-particle":"","family":"Harvey","given":"E. S.","non-dropping-particle":"","parse-names":false,"suffix":""},{"dropping-particle":"","family":"Bunce","given":"M.","non-dropping-particle":"","parse-names":false,"suffix":""}],"container-title":"Scientific Reports","id":"ITEM-1","issued":{"date-parts":[["2017"]]},"page":"1-11","publisher":"Springer US","title":"Ecosystem biomonitoring with eDNA: Metabarcoding across the tree of life in a tropical marine environment","type":"article-journal","volume":"7"},"uris":["http://www.mendeley.com/documents/?uuid=7a27a036-413d-4e25-94ba-9b09e6a5b4e5"]},{"id":"ITEM-2","itemData":{"ISSN":"20452322","abstract":"Coral reefs harbor diverse assemblages of organisms yet the majority of this diversity is hidden within the three dimensional structure of the reef and neglected using standard visual surveys. This study uses Autonomous Reef Monitoring Structures (ARMS) and amplicon sequencing methodologies, targeting mitochondrial cytochrome oxidase I and 18S rRNA genes, to investigate changes in the cryptic reef biodiversity. ARMS, deployed at 11 sites across a near-to off-shore gradient in the Red Sea were dominated by Porifera (sessile fraction), Arthropoda and Annelida (mobile fractions). The two primer sets detected different taxa lists, but patterns in community composition and structure were similar. While the microhabitat of the ARMS deployment affected the community structure, a clear cross-shelf gradient was observed for all fractions investigated. The partitioning of beta-diversity revealed that replacement (i.e.The substitution of species) made the highest contribution with richness playing a smaller role. Hence, different reef habitats across the shelf are relevant to regional diversity, as they harbor different communities, a result with clear implications for the design of Marine Protected Areas. ARMS can be vital tools to assess biodiversity patterns in the generally neglected but species-rich cryptic benthos, providing invaluable information for the management and conservation of hard-bottomed habitats over local and global scales.","author":[{"dropping-particle":"","family":"Pearman","given":"J. K.","non-dropping-particle":"","parse-names":false,"suffix":""},{"dropping-particle":"","family":"Leray","given":"M.","non-dropping-particle":"","parse-names":false,"suffix":""},{"dropping-particle":"","family":"Villalobos","given":"R.","non-dropping-particle":"","parse-names":false,"suffix":""},{"dropping-particle":"","family":"Machida","given":"R. J.","non-dropping-particle":"","parse-names":false,"suffix":""},{"dropping-particle":"","family":"Berumen","given":"M. L.","non-dropping-particle":"","parse-names":false,"suffix":""},{"dropping-particle":"","family":"Knowlton","given":"N.","non-dropping-particle":"","parse-names":false,"suffix":""},{"dropping-particle":"","family":"Carvalho","given":"S.","non-dropping-particle":"","parse-names":false,"suffix":""}],"container-title":"Scientific Reports","id":"ITEM-2","issued":{"date-parts":[["2018"]]},"page":"1-17","publisher":"Springer US","title":"Cross-shelf investigation of coral reef cryptic benthic organisms reveals diversity patterns of the hidden majority","type":"article-journal","volume":"8"},"uris":["http://www.mendeley.com/documents/?uuid=c8231ff3-acfb-4e3d-bb6f-b748f8561e97"]}],"mendeley":{"formattedCitation":"(Pearman et al., 2018; Stat et al., 2017)","plainTextFormattedCitation":"(Pearman et al., 2018; Stat et al., 2017)","previouslyFormattedCitation":"(Pearman et al., 2018; Stat et al., 2017)"},"properties":{"noteIndex":0},"schema":"https://github.com/citation-style-language/schema/raw/master/csl-citation.json"}</w:instrText>
      </w:r>
      <w:r w:rsidR="00126F94">
        <w:fldChar w:fldCharType="separate"/>
      </w:r>
      <w:r w:rsidR="00126F94" w:rsidRPr="00126F94">
        <w:rPr>
          <w:noProof/>
        </w:rPr>
        <w:t>(Pearman et al., 2018; Stat et al., 2017)</w:t>
      </w:r>
      <w:r w:rsidR="00126F94">
        <w:fldChar w:fldCharType="end"/>
      </w:r>
      <w:r w:rsidR="000F4993">
        <w:t>.</w:t>
      </w:r>
    </w:p>
    <w:p w14:paraId="16B0C601" w14:textId="012CCCE0" w:rsidR="0091385A" w:rsidRDefault="00BF4B5F" w:rsidP="004D4A2E">
      <w:r>
        <w:t>Because c</w:t>
      </w:r>
      <w:r w:rsidR="004D4A2E">
        <w:t>orals and fish are such conspicuous, well-studied taxonomic groups</w:t>
      </w:r>
      <w:r>
        <w:t xml:space="preserve">, </w:t>
      </w:r>
      <w:r w:rsidR="000038E2">
        <w:t>they have been used as cross-taxa surrogates</w:t>
      </w:r>
      <w:r>
        <w:t xml:space="preserve"> (</w:t>
      </w:r>
      <w:r w:rsidR="004D4A2E">
        <w:t>the</w:t>
      </w:r>
      <w:r w:rsidR="000038E2">
        <w:t>ir</w:t>
      </w:r>
      <w:r w:rsidR="004D4A2E">
        <w:t xml:space="preserve"> </w:t>
      </w:r>
      <w:r w:rsidR="000038E2">
        <w:t xml:space="preserve">species </w:t>
      </w:r>
      <w:r w:rsidR="004D4A2E">
        <w:t xml:space="preserve">richness </w:t>
      </w:r>
      <w:r w:rsidR="0091385A">
        <w:t>is</w:t>
      </w:r>
      <w:r w:rsidR="004D4A2E">
        <w:t xml:space="preserve"> extrapolated to represent the richness of </w:t>
      </w:r>
      <w:r w:rsidR="000038E2">
        <w:t>other</w:t>
      </w:r>
      <w:r w:rsidR="004D4A2E">
        <w:t xml:space="preserve"> </w:t>
      </w:r>
      <w:r>
        <w:t>coral reef taxa) or subset-taxa surrogates (</w:t>
      </w:r>
      <w:r w:rsidR="0091385A">
        <w:t>their richness is extrapolated to represent total species richness)</w:t>
      </w:r>
      <w:r>
        <w:t xml:space="preserve"> </w:t>
      </w:r>
      <w:r w:rsidR="004D4A2E">
        <w:fldChar w:fldCharType="begin" w:fldLock="1"/>
      </w:r>
      <w:r w:rsidR="004D4A2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4D4A2E">
        <w:fldChar w:fldCharType="separate"/>
      </w:r>
      <w:r w:rsidR="004D4A2E" w:rsidRPr="00B95EAD">
        <w:rPr>
          <w:noProof/>
        </w:rPr>
        <w:t>(Graham et al., 2006)</w:t>
      </w:r>
      <w:r w:rsidR="004D4A2E">
        <w:fldChar w:fldCharType="end"/>
      </w:r>
      <w:r w:rsidR="004D4A2E">
        <w:t>. The reliability of th</w:t>
      </w:r>
      <w:r w:rsidR="0091385A">
        <w:t>ese</w:t>
      </w:r>
      <w:r w:rsidR="004D4A2E">
        <w:t xml:space="preserve"> extrapolation</w:t>
      </w:r>
      <w:r w:rsidR="0091385A">
        <w:t>s</w:t>
      </w:r>
      <w:r w:rsidR="004D4A2E">
        <w:t xml:space="preserve"> </w:t>
      </w:r>
      <w:r w:rsidR="000E5EE4">
        <w:t xml:space="preserve">is </w:t>
      </w:r>
      <w:r w:rsidR="004D4A2E">
        <w:t>not well-studied, and we used sponges as</w:t>
      </w:r>
      <w:r w:rsidR="00357248">
        <w:t xml:space="preserve"> a</w:t>
      </w:r>
      <w:r w:rsidR="004D4A2E">
        <w:t xml:space="preserve"> </w:t>
      </w:r>
      <w:r w:rsidR="00CD7D1D">
        <w:t xml:space="preserve">case study </w:t>
      </w:r>
      <w:r w:rsidR="004D4A2E">
        <w:t xml:space="preserve">in order to assess whether surrogates for fish and coral species richness can be used to predict </w:t>
      </w:r>
      <w:r w:rsidR="00193D00">
        <w:t>the richne</w:t>
      </w:r>
      <w:r w:rsidR="00CD7D1D">
        <w:t>ss of other groups</w:t>
      </w:r>
      <w:r w:rsidR="004D4A2E">
        <w:t xml:space="preserve">. We selected sponges because they </w:t>
      </w:r>
      <w:r w:rsidR="007F2B9D">
        <w:t>represent a common benthic group that is</w:t>
      </w:r>
      <w:r w:rsidR="0091385A">
        <w:t xml:space="preserve"> of functional importance </w:t>
      </w:r>
      <w:r w:rsidR="004D4A2E">
        <w:fldChar w:fldCharType="begin" w:fldLock="1"/>
      </w:r>
      <w:r w:rsidR="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4D4A2E">
        <w:fldChar w:fldCharType="separate"/>
      </w:r>
      <w:r w:rsidR="004D4A2E" w:rsidRPr="009933F1">
        <w:rPr>
          <w:noProof/>
        </w:rPr>
        <w:t>(Bell, 2008)</w:t>
      </w:r>
      <w:r w:rsidR="004D4A2E">
        <w:fldChar w:fldCharType="end"/>
      </w:r>
      <w:r w:rsidR="00357248">
        <w:t xml:space="preserve">, yet </w:t>
      </w:r>
      <w:r w:rsidR="007F2B9D">
        <w:t xml:space="preserve">relatively </w:t>
      </w:r>
      <w:r w:rsidR="00357248">
        <w:t xml:space="preserve">few </w:t>
      </w:r>
      <w:r w:rsidR="004D4A2E">
        <w:t xml:space="preserve">studies have investigated </w:t>
      </w:r>
      <w:r w:rsidR="0091385A">
        <w:t>temporal</w:t>
      </w:r>
      <w:r w:rsidR="007F2B9D">
        <w:t xml:space="preserve"> </w:t>
      </w:r>
      <w:r w:rsidR="0091385A">
        <w:t>patterns in their abundance or species richness</w:t>
      </w:r>
      <w:r w:rsidR="004D4A2E">
        <w:t xml:space="preserve"> </w:t>
      </w:r>
      <w:r w:rsidR="004D4A2E">
        <w:fldChar w:fldCharType="begin" w:fldLock="1"/>
      </w:r>
      <w:r w:rsidR="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4D4A2E">
        <w:fldChar w:fldCharType="separate"/>
      </w:r>
      <w:r w:rsidR="004D4A2E" w:rsidRPr="009933F1">
        <w:rPr>
          <w:noProof/>
        </w:rPr>
        <w:t>(Berman et al., 2013; Wulff, 2006)</w:t>
      </w:r>
      <w:r w:rsidR="004D4A2E">
        <w:fldChar w:fldCharType="end"/>
      </w:r>
      <w:r w:rsidR="004D4A2E">
        <w:t xml:space="preserve">. </w:t>
      </w:r>
    </w:p>
    <w:p w14:paraId="29D5AE2E" w14:textId="13A8C571" w:rsidR="00836B4A" w:rsidRDefault="00DF46D1" w:rsidP="00836B4A">
      <w:r>
        <w:t>Researchers have used a variety of criteria when selecting surrogates</w:t>
      </w:r>
      <w:r w:rsidR="00126F94">
        <w:t xml:space="preserve"> </w:t>
      </w:r>
      <w:r w:rsidR="00126F94">
        <w:fldChar w:fldCharType="begin" w:fldLock="1"/>
      </w:r>
      <w:r w:rsidR="00126F94">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126F94">
        <w:fldChar w:fldCharType="separate"/>
      </w:r>
      <w:r w:rsidR="00126F94" w:rsidRPr="00126F94">
        <w:rPr>
          <w:noProof/>
        </w:rPr>
        <w:t>(Noss, 1990)</w:t>
      </w:r>
      <w:r w:rsidR="00126F94">
        <w:fldChar w:fldCharType="end"/>
      </w:r>
      <w:r>
        <w:t xml:space="preserve">. </w:t>
      </w:r>
      <w:r w:rsidR="00C9205B">
        <w:t xml:space="preserve">We selected two simple biotic surrogates (total coral cover and total sponge cover) and one abiotic surrogate (reef rugosity) for </w:t>
      </w:r>
      <w:r w:rsidR="000E5EE4">
        <w:t xml:space="preserve">largely </w:t>
      </w:r>
      <w:r w:rsidR="00C9205B">
        <w:t xml:space="preserve">practical reasons. </w:t>
      </w:r>
      <w:r w:rsidR="006A0D2E">
        <w:t>Total coral cover (</w:t>
      </w:r>
      <w:r w:rsidR="006A0D2E" w:rsidRPr="006A0D2E">
        <w:t xml:space="preserve">the proportion of reef surface covered by live </w:t>
      </w:r>
      <w:r w:rsidR="006A0D2E">
        <w:t>Scleractinian</w:t>
      </w:r>
      <w:r w:rsidR="006A0D2E" w:rsidRPr="006A0D2E">
        <w:t xml:space="preserve"> coral</w:t>
      </w:r>
      <w:r w:rsidR="006A0D2E">
        <w:t xml:space="preserve">) is the simplest potential higher-taxa surrogate for coral species richness and is arguably the most widely-monitored variable in this ecosystem </w:t>
      </w:r>
      <w:r w:rsidR="006A0D2E">
        <w:fldChar w:fldCharType="begin" w:fldLock="1"/>
      </w:r>
      <w:r w:rsidR="00F571F3">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id":"ITEM-3","itemData":{"author":[{"dropping-particle":"","family":"Jackson","given":"J.","non-dropping-particle":"","parse-names":false,"suffix":""},{"dropping-particle":"","family":"Donovan","given":"M.","non-dropping-particle":"","parse-names":false,"suffix":""},{"dropping-particle":"","family":"Cramer","given":"K.","non-dropping-particle":"","parse-names":false,"suffix":""},{"dropping-particle":"","family":"Lam","given":"V.","non-dropping-particle":"","parse-names":false,"suffix":""}],"id":"ITEM-3","issued":{"date-parts":[["2014"]]},"publisher-place":"Washington, D.C.","title":"Status and trends of Caribbean coral reefs: 1970-2012","type":"article"},"uris":["http://www.mendeley.com/documents/?uuid=0e434e02-3bcd-4325-a1b8-db17e980cf33"]}],"mendeley":{"formattedCitation":"(Alvarez-Filip, Dulvy, Gill, Côté, &amp; Watkinson, 2009; Gardner, Côté, Gill, Grant, &amp; Watkinson, 2003; Jackson, Donovan, Cramer, &amp; Lam, 2014)","plainTextFormattedCitation":"(Alvarez-Filip, Dulvy, Gill, Côté, &amp; Watkinson, 2009; Gardner, Côté, Gill, Grant, &amp; Watkinson, 2003; Jackson, Donovan, Cramer, &amp; Lam, 2014)","previouslyFormattedCitation":"(Alvarez-Filip, Dulvy, Gill, Côté, &amp; Watkinson, 2009; Gardner, Côté, Gill, Grant, &amp; Watkinson, 2003; Jackson, Donovan, Cramer, &amp; Lam, 2014)"},"properties":{"noteIndex":0},"schema":"https://github.com/citation-style-language/schema/raw/master/csl-citation.json"}</w:instrText>
      </w:r>
      <w:r w:rsidR="006A0D2E">
        <w:fldChar w:fldCharType="separate"/>
      </w:r>
      <w:r w:rsidR="00126F94" w:rsidRPr="00126F94">
        <w:rPr>
          <w:noProof/>
        </w:rPr>
        <w:t>(Alvarez-Filip, Dulvy, Gill, Côté, &amp; Watkinson, 2009; Gardner, Côté, Gill, Grant, &amp; Watkinson, 2003; Jackson, Donovan, Cramer, &amp; Lam, 2014)</w:t>
      </w:r>
      <w:r w:rsidR="006A0D2E">
        <w:fldChar w:fldCharType="end"/>
      </w:r>
      <w:r w:rsidR="006A0D2E">
        <w:t>.</w:t>
      </w:r>
      <w:r w:rsidR="00836B4A">
        <w:t xml:space="preserve"> </w:t>
      </w:r>
      <w:r w:rsidR="00043545">
        <w:t>Reef r</w:t>
      </w:r>
      <w:r w:rsidR="00836B4A">
        <w:t xml:space="preserve">ugosity </w:t>
      </w:r>
      <w:r w:rsidR="00043545">
        <w:t xml:space="preserve">(a simple measure of </w:t>
      </w:r>
      <w:r w:rsidR="00043545" w:rsidRPr="00043545">
        <w:t>surface roughness</w:t>
      </w:r>
      <w:r w:rsidR="00043545">
        <w:t xml:space="preserve">) has also been monitored routinely </w:t>
      </w:r>
      <w:r w:rsidR="00043545" w:rsidRPr="00043545">
        <w:t>by coral reef biologists</w:t>
      </w:r>
      <w:r w:rsidR="005703FE">
        <w:t>,</w:t>
      </w:r>
      <w:r w:rsidR="00043545" w:rsidRPr="00043545">
        <w:t xml:space="preserve"> </w:t>
      </w:r>
      <w:r w:rsidR="00043545">
        <w:t xml:space="preserve">and </w:t>
      </w:r>
      <w:r w:rsidR="00836B4A">
        <w:t xml:space="preserve">is expected to be a good </w:t>
      </w:r>
      <w:r w:rsidR="0091216C">
        <w:t xml:space="preserve">resource-related </w:t>
      </w:r>
      <w:r w:rsidR="00043545">
        <w:t xml:space="preserve">abiotic </w:t>
      </w:r>
      <w:r w:rsidR="00836B4A">
        <w:t xml:space="preserve">surrogate for fish species richness because </w:t>
      </w:r>
      <w:r w:rsidR="00043545">
        <w:t xml:space="preserve">the habitat </w:t>
      </w:r>
      <w:r w:rsidR="00043545">
        <w:lastRenderedPageBreak/>
        <w:t xml:space="preserve">requirements of many fishes include structural reef features. Higher </w:t>
      </w:r>
      <w:r w:rsidR="00836B4A">
        <w:t xml:space="preserve">rugosity should </w:t>
      </w:r>
      <w:r w:rsidR="00043545">
        <w:t xml:space="preserve">thus </w:t>
      </w:r>
      <w:r w:rsidR="00836B4A">
        <w:t>provide structur</w:t>
      </w:r>
      <w:r w:rsidR="00043545">
        <w:t>e</w:t>
      </w:r>
      <w:r w:rsidR="00836B4A">
        <w:t xml:space="preserve"> that may be utilized by a greater </w:t>
      </w:r>
      <w:r w:rsidR="000E5EE4">
        <w:t xml:space="preserve">number </w:t>
      </w:r>
      <w:r w:rsidR="00836B4A">
        <w:t xml:space="preserve">of fish species </w:t>
      </w:r>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r w:rsidR="00836B4A">
        <w:t xml:space="preserve">. </w:t>
      </w:r>
      <w:r w:rsidR="00833173">
        <w:t>R</w:t>
      </w:r>
      <w:r w:rsidR="00836B4A">
        <w:t>ugosity is a</w:t>
      </w:r>
      <w:r w:rsidR="00833173">
        <w:t>lso potentially a</w:t>
      </w:r>
      <w:r w:rsidR="00836B4A">
        <w:t xml:space="preserve"> better surrogate for fish </w:t>
      </w:r>
      <w:r w:rsidR="00833173">
        <w:t xml:space="preserve">species </w:t>
      </w:r>
      <w:r w:rsidR="00836B4A">
        <w:t xml:space="preserve">richness than </w:t>
      </w:r>
      <w:r w:rsidR="00833173">
        <w:t xml:space="preserve">live </w:t>
      </w:r>
      <w:r w:rsidR="00836B4A">
        <w:t>coral cover because</w:t>
      </w:r>
      <w:r w:rsidR="00833173">
        <w:t xml:space="preserve">, even though corals create </w:t>
      </w:r>
      <w:r w:rsidR="00AF1D7B">
        <w:t xml:space="preserve">reef </w:t>
      </w:r>
      <w:r w:rsidR="00833173">
        <w:t xml:space="preserve">structure, </w:t>
      </w:r>
      <w:r w:rsidR="00836B4A">
        <w:t>many fishes utilize structur</w:t>
      </w:r>
      <w:r w:rsidR="00AF1D7B">
        <w:t>al</w:t>
      </w:r>
      <w:r w:rsidR="00833173">
        <w:t xml:space="preserve"> features</w:t>
      </w:r>
      <w:r w:rsidR="00836B4A">
        <w:t xml:space="preserve"> even when the coral is dead </w:t>
      </w:r>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r w:rsidR="00A56F8A">
        <w:t>. Although less-widely monitored than coral cover or rugosity, we also selected sponge cover (</w:t>
      </w:r>
      <w:r w:rsidR="00A56F8A" w:rsidRPr="006A0D2E">
        <w:t xml:space="preserve">the proportion of reef surface covered by live </w:t>
      </w:r>
      <w:r w:rsidR="00A56F8A">
        <w:t>sponges) as the simplest potential higher-taxa surrogate for sponge species richness.</w:t>
      </w:r>
    </w:p>
    <w:p w14:paraId="237EDFB0" w14:textId="47E6986D" w:rsidR="00BF406D" w:rsidRDefault="00A56F8A" w:rsidP="003B5B34">
      <w:r w:rsidRPr="00804C84">
        <w:t xml:space="preserve">Our goal </w:t>
      </w:r>
      <w:r>
        <w:t>wa</w:t>
      </w:r>
      <w:r w:rsidRPr="00804C84">
        <w:t xml:space="preserve">s to understand whether monitoring of cost-effective surrogates </w:t>
      </w:r>
      <w:r>
        <w:t>is</w:t>
      </w:r>
      <w:r w:rsidRPr="00804C84">
        <w:t xml:space="preserve"> appropriate in tracking changes in </w:t>
      </w:r>
      <w:r>
        <w:t xml:space="preserve">the species richness of </w:t>
      </w:r>
      <w:r w:rsidRPr="00804C84">
        <w:t xml:space="preserve">coral </w:t>
      </w:r>
      <w:r>
        <w:t xml:space="preserve">reef </w:t>
      </w:r>
      <w:r w:rsidRPr="00804C84">
        <w:t>communities. We speci</w:t>
      </w:r>
      <w:r>
        <w:t>fi</w:t>
      </w:r>
      <w:r w:rsidRPr="00804C84">
        <w:t>cally</w:t>
      </w:r>
      <w:r>
        <w:t xml:space="preserve"> tested</w:t>
      </w:r>
      <w:r w:rsidDel="00A56F8A">
        <w:t xml:space="preserve"> </w:t>
      </w:r>
      <w:r w:rsidR="003573F9">
        <w:t xml:space="preserve">how surrogate-target </w:t>
      </w:r>
      <w:r w:rsidR="0081750B">
        <w:t>relationship</w:t>
      </w:r>
      <w:r w:rsidR="001F3420">
        <w:t>s</w:t>
      </w:r>
      <w:r w:rsidR="0081750B">
        <w:t xml:space="preserve"> var</w:t>
      </w:r>
      <w:r w:rsidR="001F3420">
        <w:t>y</w:t>
      </w:r>
      <w:r w:rsidR="003573F9">
        <w:t xml:space="preserve"> over time and space</w:t>
      </w:r>
      <w:r w:rsidR="000E5EE4">
        <w:t xml:space="preserve"> using 27 years of monitoring data from eight sites around Guana Island in the British Virgin Islands </w:t>
      </w:r>
      <w:r w:rsidR="000E5EE4">
        <w:fldChar w:fldCharType="begin" w:fldLock="1"/>
      </w:r>
      <w:r w:rsidR="000E5EE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0E5EE4">
        <w:fldChar w:fldCharType="separate"/>
      </w:r>
      <w:r w:rsidR="000E5EE4" w:rsidRPr="00C26A73">
        <w:rPr>
          <w:noProof/>
        </w:rPr>
        <w:t>(Forrester et al., 2015)</w:t>
      </w:r>
      <w:r w:rsidR="000E5EE4">
        <w:fldChar w:fldCharType="end"/>
      </w:r>
      <w:r w:rsidR="000E5EE4">
        <w:t xml:space="preserve">. Our first objective was to determine which of three candidate surrogates (coral cover, sponge cover, rugosity) </w:t>
      </w:r>
      <w:r w:rsidR="00FB34DE">
        <w:t>was most strongly correlated with</w:t>
      </w:r>
      <w:r w:rsidR="000E5EE4">
        <w:t xml:space="preserve"> each of four separate targets (species richness of corals, fishes, sponges, and richness of the three groups pooled). Our second objective was to determine if the relationships between </w:t>
      </w:r>
      <w:r w:rsidR="00FB34DE">
        <w:t xml:space="preserve">the </w:t>
      </w:r>
      <w:r w:rsidR="000E5EE4">
        <w:t xml:space="preserve">surrogate and corresponding target remain consistent </w:t>
      </w:r>
      <w:r w:rsidR="00A21177">
        <w:t>among sites</w:t>
      </w:r>
      <w:r w:rsidR="000E5EE4">
        <w:t xml:space="preserve"> and</w:t>
      </w:r>
      <w:r w:rsidR="00FB34DE">
        <w:t xml:space="preserve">, most importantly, </w:t>
      </w:r>
      <w:r w:rsidR="00AF1D7B">
        <w:t xml:space="preserve">are stable </w:t>
      </w:r>
      <w:r w:rsidR="00FB34DE">
        <w:t>over</w:t>
      </w:r>
      <w:r w:rsidR="000E5EE4">
        <w:t xml:space="preserve"> time. </w:t>
      </w:r>
    </w:p>
    <w:p w14:paraId="1896A12D" w14:textId="280A1330" w:rsidR="00A679EA" w:rsidRDefault="00A679EA" w:rsidP="0029035A">
      <w:pPr>
        <w:ind w:firstLine="0"/>
      </w:pPr>
      <w:r>
        <w:br w:type="page"/>
      </w:r>
    </w:p>
    <w:p w14:paraId="65B1F5CA" w14:textId="77777777" w:rsidR="00A679EA" w:rsidRDefault="00A679EA" w:rsidP="00E74719">
      <w:pPr>
        <w:pStyle w:val="Heading2"/>
      </w:pPr>
      <w:bookmarkStart w:id="14" w:name="_Toc27125998"/>
      <w:r>
        <w:lastRenderedPageBreak/>
        <w:t>Material and Methods</w:t>
      </w:r>
      <w:bookmarkEnd w:id="14"/>
    </w:p>
    <w:p w14:paraId="772F3A4B" w14:textId="77777777" w:rsidR="00A679EA" w:rsidRPr="00E74719" w:rsidRDefault="00A679EA" w:rsidP="00E74719">
      <w:pPr>
        <w:pStyle w:val="Heading3"/>
      </w:pPr>
      <w:r w:rsidRPr="00E74719">
        <w:t>Field study design</w:t>
      </w:r>
    </w:p>
    <w:p w14:paraId="69DC4F5F" w14:textId="7945B1D2"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w:t>
      </w:r>
      <w:r w:rsidR="008D26FF">
        <w:t xml:space="preserve">sloping </w:t>
      </w:r>
      <w:r w:rsidR="00A679EA">
        <w:t xml:space="preserve">fringing coral reef adjacent to the island at a depth of 9-10 m. Sites varied in exposure to prevailing weather; sites on the windward north side of the island are more exposed </w:t>
      </w:r>
      <w:r w:rsidR="00A65E3D">
        <w:t xml:space="preserve">to prevailing winds and swell </w:t>
      </w:r>
      <w:r w:rsidR="00A679EA">
        <w:t xml:space="preserve">than those on the southern leeward side (Fig. 1). </w:t>
      </w:r>
      <w:r w:rsidR="00A65E3D">
        <w:t xml:space="preserve">Although distributed across a gradient of prevailing wave exposure, the sites were similar </w:t>
      </w:r>
      <w:r w:rsidR="00246B4C">
        <w:t>enough in</w:t>
      </w:r>
      <w:r w:rsidR="00A65E3D">
        <w:t xml:space="preserve"> other respects </w:t>
      </w:r>
      <w:r w:rsidR="00246B4C">
        <w:t xml:space="preserve">that they represent broadly similar habitats. In other words, we assume that </w:t>
      </w:r>
      <w:r w:rsidR="00906B80">
        <w:t>spati</w:t>
      </w:r>
      <w:r w:rsidR="00A21177">
        <w:t>o</w:t>
      </w:r>
      <w:r w:rsidR="00906B80">
        <w:t>-temporal shifts in</w:t>
      </w:r>
      <w:r w:rsidR="00246B4C">
        <w:t xml:space="preserve"> species richness primarily reflect changes in </w:t>
      </w:r>
      <w:r w:rsidR="00246B4C">
        <w:sym w:font="Symbol" w:char="F061"/>
      </w:r>
      <w:r w:rsidR="00246B4C">
        <w:t xml:space="preserve"> (local) diversity, rather than differences </w:t>
      </w:r>
      <w:r w:rsidR="00E864AB">
        <w:t xml:space="preserve">in </w:t>
      </w:r>
      <w:r w:rsidR="00E864AB">
        <w:sym w:font="Symbol" w:char="F062"/>
      </w:r>
      <w:r w:rsidR="00E864AB">
        <w:t xml:space="preserve">-diversity </w:t>
      </w:r>
      <w:r w:rsidR="00126F94">
        <w:fldChar w:fldCharType="begin" w:fldLock="1"/>
      </w:r>
      <w:r w:rsidR="00420F87">
        <w:instrText>ADDIN CSL_CITATION {"citationItems":[{"id":"ITEM-1","itemData":{"author":[{"dropping-particle":"","family":"Whittaker","given":"R. H.","non-dropping-particle":"","parse-names":false,"suffix":""}],"container-title":"Ecological Monographs","id":"ITEM-1","issue":"3","issued":{"date-parts":[["1960"]]},"page":"279-338","title":"Vegetation of the Siskiyou Mountains, Oregon and California","type":"article-journal","volume":"30"},"label":"figure","prefix":"between habitats; ","uris":["http://www.mendeley.com/documents/?uuid=c2354c09-e7b0-478e-baaf-29c55751bd0e"]}],"mendeley":{"formattedCitation":"(between habitats; Whittaker, 1960)","plainTextFormattedCitation":"(between habitats; Whittaker, 1960)","previouslyFormattedCitation":"(between habitats; Whittaker, 1960)"},"properties":{"noteIndex":0},"schema":"https://github.com/citation-style-language/schema/raw/master/csl-citation.json"}</w:instrText>
      </w:r>
      <w:r w:rsidR="00126F94">
        <w:fldChar w:fldCharType="separate"/>
      </w:r>
      <w:r w:rsidR="00E864AB" w:rsidRPr="00E864AB">
        <w:rPr>
          <w:noProof/>
        </w:rPr>
        <w:t>(between habitats; Whittaker, 1960)</w:t>
      </w:r>
      <w:r w:rsidR="00126F94">
        <w:fldChar w:fldCharType="end"/>
      </w:r>
      <w:r w:rsidR="00246B4C">
        <w:t xml:space="preserve">. </w:t>
      </w:r>
      <w:r w:rsidR="00A679EA">
        <w:t xml:space="preserve">Corals, fishes, and </w:t>
      </w:r>
      <w:r w:rsidR="00EA353C">
        <w:t xml:space="preserve">reef </w:t>
      </w:r>
      <w:r w:rsidR="00A679EA">
        <w:t>rugosity</w:t>
      </w:r>
      <w:r w:rsidR="00115801">
        <w:t xml:space="preserve"> </w:t>
      </w:r>
      <w:r w:rsidR="00A679EA">
        <w:t>were sampled annually between June and August from 1992-2018</w:t>
      </w:r>
      <w:r w:rsidR="00906B80">
        <w:t>. Logistical constraints meant that s</w:t>
      </w:r>
      <w:r w:rsidR="00A679EA">
        <w:t>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w:t>
      </w:r>
      <w:r w:rsidR="00FA28C6">
        <w:t>. However, because species</w:t>
      </w:r>
      <w:r w:rsidR="00E864AB">
        <w:t xml:space="preserve"> </w:t>
      </w:r>
      <w:r w:rsidR="00FA28C6">
        <w:t xml:space="preserve">richness estimates are dependent on sampling effort, we opted to standardize to </w:t>
      </w:r>
      <w:r w:rsidR="00A679EA">
        <w:t>three transects per site per year</w:t>
      </w:r>
      <w:r w:rsidR="0036707E">
        <w:t xml:space="preserve">. </w:t>
      </w:r>
      <w:r w:rsidR="00A21177">
        <w:t>The three t</w:t>
      </w:r>
      <w:r w:rsidR="0036707E">
        <w:t>ransects for analysis were</w:t>
      </w:r>
      <w:r w:rsidR="00A679EA">
        <w:t xml:space="preserve"> selected at random</w:t>
      </w:r>
      <w:r w:rsidR="00FA28C6">
        <w:t xml:space="preserve">. </w:t>
      </w:r>
    </w:p>
    <w:p w14:paraId="43DDE0BA" w14:textId="77777777" w:rsidR="00A679EA" w:rsidRDefault="00A679EA" w:rsidP="00E74719">
      <w:pPr>
        <w:pStyle w:val="Heading3"/>
      </w:pPr>
      <w:bookmarkStart w:id="15" w:name="_fwntfdganz29" w:colFirst="0" w:colLast="0"/>
      <w:bookmarkEnd w:id="15"/>
      <w:r>
        <w:t>Survey methods</w:t>
      </w:r>
    </w:p>
    <w:p w14:paraId="779DF9D5" w14:textId="400BF006" w:rsidR="000D069B" w:rsidRDefault="00A679EA" w:rsidP="000D069B">
      <w:r>
        <w:t>Corals</w:t>
      </w:r>
      <w:r w:rsidR="007C20DF">
        <w:t xml:space="preserve"> (Scleractinia)</w:t>
      </w:r>
      <w:r>
        <w:t>, sponges</w:t>
      </w:r>
      <w:r w:rsidR="007C20DF">
        <w:t xml:space="preserve"> (Porifera)</w:t>
      </w:r>
      <w:r>
        <w:t>, fishes</w:t>
      </w:r>
      <w:r w:rsidR="004E096C">
        <w:t xml:space="preserve"> (</w:t>
      </w:r>
      <w:r w:rsidR="004E096C" w:rsidRPr="004E096C">
        <w:t>Actinopterygii</w:t>
      </w:r>
      <w:r w:rsidR="004E096C">
        <w:t>)</w:t>
      </w:r>
      <w:r>
        <w:t xml:space="preserve">, and rugosity were sampled using well-established visual survey methods. </w:t>
      </w:r>
      <w:r w:rsidR="000D069B">
        <w:t xml:space="preserve">Because identifying taxa </w:t>
      </w:r>
      <w:r w:rsidR="000D069B">
        <w:lastRenderedPageBreak/>
        <w:t>to species is not always possible or practical in field surveys, corals, sponges</w:t>
      </w:r>
      <w:r w:rsidR="00CE52D2">
        <w:t>,</w:t>
      </w:r>
      <w:r w:rsidR="000D069B">
        <w:t xml:space="preserve"> and fish were identified to the lowest taxonomic group possible (</w:t>
      </w:r>
      <w:r w:rsidR="000D069B" w:rsidRPr="0018320D">
        <w:t>Table</w:t>
      </w:r>
      <w:r w:rsidR="000D069B">
        <w:t>s</w:t>
      </w:r>
      <w:r w:rsidR="000D069B" w:rsidRPr="0018320D">
        <w:t xml:space="preserve"> A.1</w:t>
      </w:r>
      <w:r w:rsidR="000D069B">
        <w:t xml:space="preserve">-A.2). All fish were identified to species, while corals and sponges were sometimes identified as multi-species recognizable taxonomic units </w:t>
      </w:r>
      <w:r w:rsidR="000D069B">
        <w:fldChar w:fldCharType="begin" w:fldLock="1"/>
      </w:r>
      <w:r w:rsidR="000D069B">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0D069B">
        <w:fldChar w:fldCharType="separate"/>
      </w:r>
      <w:r w:rsidR="000D069B" w:rsidRPr="004C5F85">
        <w:rPr>
          <w:noProof/>
        </w:rPr>
        <w:t>(D. F. Ward &amp; Stanley, 2004)</w:t>
      </w:r>
      <w:r w:rsidR="000D069B">
        <w:fldChar w:fldCharType="end"/>
      </w:r>
      <w:r w:rsidR="000D069B">
        <w:t>, or RTU’s, for the following reasons: (1) taxonomists either split or grouped taxa during the 27 years of the study, or (2) several species are visually indistinguishable in the field. In all cases, the lowest re</w:t>
      </w:r>
      <w:r w:rsidR="00CE52D2">
        <w:t>solution RTU was used</w:t>
      </w:r>
      <w:r w:rsidR="000D069B">
        <w:t xml:space="preserve"> and</w:t>
      </w:r>
      <w:r w:rsidR="00CE52D2">
        <w:t>,</w:t>
      </w:r>
      <w:r w:rsidR="000D069B">
        <w:t xml:space="preserve"> for simplicity</w:t>
      </w:r>
      <w:r w:rsidR="00CE52D2">
        <w:t>,</w:t>
      </w:r>
      <w:r w:rsidR="000D069B">
        <w:t xml:space="preserve"> RTU’s are referred to as “species” hereafter. Surveys</w:t>
      </w:r>
      <w:r w:rsidR="000D069B" w:rsidRPr="00F31CF6">
        <w:t xml:space="preserve"> </w:t>
      </w:r>
      <w:r w:rsidR="000D069B">
        <w:t xml:space="preserve">were </w:t>
      </w:r>
      <w:r w:rsidR="000D069B" w:rsidRPr="00F31CF6">
        <w:t>conducted with the approval of the BVI Department of Conservation and Fisheries, and fish counts were approved by the URI Institutional Animal Care and Use Committee</w:t>
      </w:r>
      <w:r w:rsidR="000D069B">
        <w:t xml:space="preserve"> </w:t>
      </w:r>
      <w:r w:rsidR="000D069B" w:rsidRPr="00F31CF6">
        <w:t>(protocol AN13-04-016).</w:t>
      </w:r>
    </w:p>
    <w:p w14:paraId="3E96246D" w14:textId="53A900E0" w:rsidR="00A679EA" w:rsidRDefault="00F31CF6" w:rsidP="00F31CF6">
      <w:r>
        <w:t xml:space="preserve"> </w:t>
      </w:r>
      <w:r w:rsidR="00A679EA">
        <w:t xml:space="preserve">Fishes were counted within a belt transect 30 m long x 1.5 m wide, and a T-shaped bar was used to determine the transect width as the diver swam along </w:t>
      </w:r>
      <w:r w:rsidR="00FD2107">
        <w:t xml:space="preserve">a 30-m </w:t>
      </w:r>
      <w:r w:rsidR="00A679EA">
        <w:t xml:space="preserve">transect </w:t>
      </w:r>
      <w:r w:rsidR="007C20DF">
        <w:t>tape</w:t>
      </w:r>
      <w:r w:rsidR="00A679EA">
        <w:t xml:space="preserve">. </w:t>
      </w:r>
      <w:r w:rsidR="008D5E72">
        <w:t>Like all visual surveys, the underwater f</w:t>
      </w:r>
      <w:r w:rsidR="00A679EA">
        <w:t xml:space="preserve">ish counts were </w:t>
      </w:r>
      <w:r w:rsidR="007C20DF">
        <w:t xml:space="preserve">limited </w:t>
      </w:r>
      <w:r w:rsidR="00A679EA">
        <w:t xml:space="preserve">to species that are amenable to </w:t>
      </w:r>
      <w:r w:rsidR="008D5E72">
        <w:t>detection using this method</w:t>
      </w:r>
      <w:r w:rsidR="00A679EA">
        <w:t>;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rsidR="00A679EA">
        <w:t>. Nocturnal species, highly mobile groups such as mackerels (Scombridae) and jacks (Carangidae) that are transient visitors to the sites, and small cryptic groups like gobies (Gobiidae) and blennies (Blennioidei)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rsidR="00A679EA">
        <w:t xml:space="preserve">. Because fish were the only mobile organisms surveyed, the fish survey was conducted first for each transect in order to reduce </w:t>
      </w:r>
      <w:r w:rsidR="00A21177">
        <w:t xml:space="preserve">any </w:t>
      </w:r>
      <w:r w:rsidR="00A679EA">
        <w:t>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rsidR="00A679EA">
        <w:t xml:space="preserve">. </w:t>
      </w:r>
    </w:p>
    <w:p w14:paraId="20AF624E" w14:textId="0FB089D9" w:rsidR="00A679EA" w:rsidRDefault="00A679EA" w:rsidP="00017553">
      <w:r>
        <w:lastRenderedPageBreak/>
        <w:t xml:space="preserve">Corals </w:t>
      </w:r>
      <w:r w:rsidR="009818C2">
        <w:t>w</w:t>
      </w:r>
      <w:r>
        <w:t xml:space="preserve">ere surveyed using </w:t>
      </w:r>
      <w:r w:rsidR="003406B6">
        <w:t>a</w:t>
      </w:r>
      <w:r>
        <w:t xml:space="preserve"> linear point-intercept method, wherein a diver swam along the </w:t>
      </w:r>
      <w:r w:rsidR="007C20DF">
        <w:t xml:space="preserve">30-m transect </w:t>
      </w:r>
      <w:r>
        <w:t>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w:t>
      </w:r>
      <w:r w:rsidR="007C20DF">
        <w:t xml:space="preserve"> All corals were identified to </w:t>
      </w:r>
      <w:r w:rsidR="00FD2107">
        <w:t>species</w:t>
      </w:r>
      <w:r>
        <w:t xml:space="preserve">, </w:t>
      </w:r>
      <w:r w:rsidR="007C20DF">
        <w:t xml:space="preserve">whereas </w:t>
      </w:r>
      <w:r>
        <w:t xml:space="preserve">other taxa </w:t>
      </w:r>
      <w:r w:rsidR="009818C2">
        <w:t xml:space="preserve">encountered </w:t>
      </w:r>
      <w:r>
        <w:t>were classified into broader groupings</w:t>
      </w:r>
      <w:r w:rsidR="007C20DF">
        <w:t xml:space="preserve"> (</w:t>
      </w:r>
      <w:r w:rsidR="004E096C">
        <w:t>all sponges were counted as one group)</w:t>
      </w:r>
      <w:r>
        <w:t xml:space="preserve">. The point-intercept data was thus used to estimate coral species richness as well as the total </w:t>
      </w:r>
      <w:r w:rsidR="003406B6">
        <w:t>cover (%</w:t>
      </w:r>
      <w:r>
        <w:t xml:space="preserve">) of corals and </w:t>
      </w:r>
      <w:r w:rsidR="009818C2">
        <w:t xml:space="preserve">total cover </w:t>
      </w:r>
      <w:r w:rsidR="003406B6">
        <w:t xml:space="preserve">(%) </w:t>
      </w:r>
      <w:r w:rsidR="009818C2">
        <w:t xml:space="preserve">of </w:t>
      </w:r>
      <w:r>
        <w:t>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r w:rsidR="003406B6">
        <w:t>Because sponge cover was lower than coral cover</w:t>
      </w:r>
      <w:r w:rsidR="00017553">
        <w:t xml:space="preserve">, we used a different method to estimate sponge richness designed to sample a greater number of sponge colonies </w:t>
      </w:r>
      <w:r w:rsidR="00A21177">
        <w:t>along each transect</w:t>
      </w:r>
      <w:r w:rsidR="004E096C">
        <w:t xml:space="preserve"> tape</w:t>
      </w:r>
      <w:r w:rsidR="00017553">
        <w:t xml:space="preserve">. </w:t>
      </w:r>
      <w:r w:rsidR="00D06B08">
        <w:t>S</w:t>
      </w:r>
      <w:r>
        <w:t>ponge species richness</w:t>
      </w:r>
      <w:r w:rsidR="00D06B08">
        <w:t xml:space="preserve"> was</w:t>
      </w:r>
      <w:r w:rsidR="003406B6">
        <w:t>, therefore,</w:t>
      </w:r>
      <w:r w:rsidR="00D06B08">
        <w:t xml:space="preserve"> estimated </w:t>
      </w:r>
      <w:r>
        <w:t xml:space="preserve">using a </w:t>
      </w:r>
      <w:r w:rsidR="005E279A">
        <w:t>line-</w:t>
      </w:r>
      <w:r>
        <w:t>intercept method</w:t>
      </w:r>
      <w:r w:rsidR="005E279A">
        <w:t>,</w:t>
      </w:r>
      <w:r>
        <w:t xml:space="preserve"> in which any sponge that intercepted the </w:t>
      </w:r>
      <w:r w:rsidR="004E096C">
        <w:t xml:space="preserve">tape </w:t>
      </w:r>
      <w:r>
        <w:t>was recorded and identified to species.</w:t>
      </w:r>
    </w:p>
    <w:p w14:paraId="035B0023" w14:textId="11A0420D" w:rsidR="00A679EA" w:rsidRDefault="00381984" w:rsidP="00CC386C">
      <w:r>
        <w:t xml:space="preserve">Reef </w:t>
      </w:r>
      <w:r w:rsidR="001C5B44">
        <w:t xml:space="preserve">rugosity </w:t>
      </w:r>
      <w:r w:rsidR="00A679EA">
        <w:t>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rsidR="00CE52D2">
        <w:t>, where a diver recorded</w:t>
      </w:r>
      <w:r w:rsidR="00A679EA">
        <w:t xml:space="preserve"> the difference between the height of the transect tape and the substrate at 1 m intervals along the first 10 m of e</w:t>
      </w:r>
      <w:r w:rsidR="00CE52D2">
        <w:t>ach transect. Rugosity (in cm) wa</w:t>
      </w:r>
      <w:r w:rsidR="00A679EA">
        <w:t>s calculated as the square root of the sum of the squared differences between successive height measurements</w:t>
      </w:r>
      <w:r w:rsidR="00A21177">
        <w:t>. A</w:t>
      </w:r>
      <w:r w:rsidR="00A679EA">
        <w:t xml:space="preserve"> </w:t>
      </w:r>
      <w:r w:rsidR="00A21177">
        <w:t xml:space="preserve">rugosity </w:t>
      </w:r>
      <w:r w:rsidR="00A679EA">
        <w:t>value of 0 is flat and vertical complexity increases as the rugosity value increases.</w:t>
      </w:r>
    </w:p>
    <w:p w14:paraId="55210239" w14:textId="78484C2F"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rsidR="00A21177">
        <w:t>. Both observers, however, c</w:t>
      </w:r>
      <w:r>
        <w:t>ompare</w:t>
      </w:r>
      <w:r w:rsidR="00A21177">
        <w:t>d</w:t>
      </w:r>
      <w:r>
        <w:t xml:space="preserve"> their counts to those of another </w:t>
      </w:r>
      <w:r w:rsidR="00A21177">
        <w:t xml:space="preserve">fish and sponge </w:t>
      </w:r>
      <w:r>
        <w:t xml:space="preserve">expert </w:t>
      </w:r>
      <w:r w:rsidR="00A21177">
        <w:t xml:space="preserve">respectively. These </w:t>
      </w:r>
      <w:r w:rsidR="006113CF">
        <w:t xml:space="preserve">two </w:t>
      </w:r>
      <w:r w:rsidR="00C14731">
        <w:lastRenderedPageBreak/>
        <w:t xml:space="preserve">observers </w:t>
      </w:r>
      <w:r w:rsidR="00A21177">
        <w:t>independent</w:t>
      </w:r>
      <w:r w:rsidR="00C14731">
        <w:t>ly</w:t>
      </w:r>
      <w:r w:rsidR="00A21177">
        <w:t xml:space="preserve"> surveyed the same transects as the authors </w:t>
      </w:r>
      <w:r w:rsidR="003406B6">
        <w:t>for</w:t>
      </w:r>
      <w:r w:rsidR="00A21177">
        <w:t xml:space="preserve"> one year</w:t>
      </w:r>
      <w:r w:rsidR="006113CF">
        <w:t>,</w:t>
      </w:r>
      <w:r w:rsidR="00A21177">
        <w:t xml:space="preserve"> and their species identifications were consistent with the authors</w:t>
      </w:r>
      <w:r w:rsidR="00C14731">
        <w:t>’</w:t>
      </w:r>
      <w:r w:rsidR="00A21177">
        <w:t xml:space="preserve"> </w:t>
      </w:r>
      <w:r>
        <w:t>(data not shown). Coral data were collected by three observers, but new observers’ species identifications and counts were calibrated with those of another observer during a training period of at least 15 dives before their data were incorporated into the study.</w:t>
      </w:r>
    </w:p>
    <w:p w14:paraId="55EC66F3" w14:textId="77777777" w:rsidR="00A679EA" w:rsidRDefault="00A679EA" w:rsidP="00E74719">
      <w:pPr>
        <w:pStyle w:val="Heading3"/>
      </w:pPr>
      <w:bookmarkStart w:id="16" w:name="_j2rsg1phwf4n" w:colFirst="0" w:colLast="0"/>
      <w:bookmarkEnd w:id="16"/>
      <w:r>
        <w:t>Statistical Analysis</w:t>
      </w:r>
    </w:p>
    <w:p w14:paraId="69364A06" w14:textId="3D74198D" w:rsidR="00A679EA" w:rsidRDefault="00A679EA" w:rsidP="00EB5354">
      <w:r>
        <w:t xml:space="preserve">We used sites as replicates because they represent spatial units </w:t>
      </w:r>
      <w:r w:rsidR="0038387A">
        <w:t>large enough to be analogous to areas</w:t>
      </w:r>
      <w:r>
        <w:t xml:space="preserve"> </w:t>
      </w:r>
      <w:r w:rsidR="0038387A">
        <w:t xml:space="preserve">monitored to assess </w:t>
      </w:r>
      <w:r w:rsidR="00820832">
        <w:t xml:space="preserve">local </w:t>
      </w:r>
      <w:r w:rsidR="0038387A">
        <w:t>conservation and</w:t>
      </w:r>
      <w:r>
        <w:t xml:space="preserve"> management </w:t>
      </w:r>
      <w:r w:rsidR="0038387A">
        <w:t>actions</w:t>
      </w:r>
      <w:r>
        <w:t>. For surrogates (coral cover, 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1AB2D4EA" w:rsidR="00A679EA" w:rsidRDefault="008568B4" w:rsidP="00CC386C">
      <w:r>
        <w:t>Species richness is a count variable that takes non-negative integer values and is prone to overdispersion. W</w:t>
      </w:r>
      <w:r w:rsidR="00A679EA">
        <w:t xml:space="preserve">e </w:t>
      </w:r>
      <w:r>
        <w:t xml:space="preserve">therefore </w:t>
      </w:r>
      <w:r w:rsidR="001A59AC">
        <w:t xml:space="preserve">modeled species richness using </w:t>
      </w:r>
      <w:r w:rsidR="00A679EA">
        <w:t xml:space="preserve">negative binomial regression </w:t>
      </w:r>
      <w:r w:rsidR="001A59AC">
        <w:t xml:space="preserve">with </w:t>
      </w:r>
      <w:r w:rsidR="00A679EA">
        <w:t xml:space="preserve">the ‘MASS’ package </w:t>
      </w:r>
      <w:r w:rsidRPr="00B648A4">
        <w:t xml:space="preserve">in </w:t>
      </w:r>
      <w:r w:rsidR="00ED2D4E">
        <w:t>version 3. 5. 3 of the</w:t>
      </w:r>
      <w:r w:rsidRPr="00B648A4">
        <w:t xml:space="preserve"> R </w:t>
      </w:r>
      <w:r w:rsidR="00EB007B" w:rsidRPr="00B648A4">
        <w:t>statistical</w:t>
      </w:r>
      <w:r w:rsidRPr="00B648A4">
        <w:t xml:space="preserve"> programming</w:t>
      </w:r>
      <w:r>
        <w:t xml:space="preserve"> language </w:t>
      </w:r>
      <w:r w:rsidR="003F7563">
        <w:fldChar w:fldCharType="begin" w:fldLock="1"/>
      </w:r>
      <w:r w:rsidR="00646CD1">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id":"ITEM-2","itemData":{"author":[{"dropping-particle":"","family":"R Core Team","given":"","non-dropping-particle":"","parse-names":false,"suffix":""}],"id":"ITEM-2","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 Venables &amp; Ripley, 2002)","plainTextFormattedCitation":"(R Core Team, 2019; Venables &amp; Ripley, 2002)","previouslyFormattedCitation":"(R Core Team, 2019; Venables &amp; Ripley, 2002)"},"properties":{"noteIndex":0},"schema":"https://github.com/citation-style-language/schema/raw/master/csl-citation.json"}</w:instrText>
      </w:r>
      <w:r w:rsidR="003F7563">
        <w:fldChar w:fldCharType="separate"/>
      </w:r>
      <w:r w:rsidR="001C5B44" w:rsidRPr="001C5B44">
        <w:rPr>
          <w:noProof/>
        </w:rPr>
        <w:t>(R Core Team, 2019; Venables &amp; Ripley, 2002)</w:t>
      </w:r>
      <w:r w:rsidR="003F7563">
        <w:fldChar w:fldCharType="end"/>
      </w:r>
      <w:r w:rsidR="00A679EA">
        <w:t xml:space="preserve">. </w:t>
      </w:r>
      <w:r>
        <w:t>All models include the parameter, theta</w:t>
      </w:r>
      <w:r w:rsidR="00EB007B">
        <w:t xml:space="preserve"> (θ)</w:t>
      </w:r>
      <w:r>
        <w:t>, which accounts for overdispersion.</w:t>
      </w:r>
      <w:r w:rsidR="002C6A88">
        <w:t xml:space="preserve"> </w:t>
      </w:r>
      <w:r>
        <w:t>Graphical assessment revealed</w:t>
      </w:r>
      <w:r w:rsidR="005A1886">
        <w:t xml:space="preserv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w:t>
      </w:r>
      <w:r w:rsidR="008843C0">
        <w:t>.</w:t>
      </w:r>
    </w:p>
    <w:p w14:paraId="565FAA16" w14:textId="2A02A763" w:rsidR="00BA4E07" w:rsidRDefault="00135F82" w:rsidP="00B43AEB">
      <w:r>
        <w:lastRenderedPageBreak/>
        <w:t>Before modeling surrogate-targ</w:t>
      </w:r>
      <w:r w:rsidR="00E01962">
        <w:t>et</w:t>
      </w:r>
      <w:r>
        <w:t xml:space="preserve"> relationships, we first </w:t>
      </w:r>
      <w:r w:rsidR="00BA4E07">
        <w:t xml:space="preserve">examined simple correlations between the </w:t>
      </w:r>
      <w:r>
        <w:t xml:space="preserve">surrogates (between coral cover, </w:t>
      </w:r>
      <w:r w:rsidR="001473E9">
        <w:t xml:space="preserve">sponge cover, and </w:t>
      </w:r>
      <w:r>
        <w:t>rugosity)</w:t>
      </w:r>
      <w:r w:rsidR="00E238EA">
        <w:t xml:space="preserve"> because </w:t>
      </w:r>
      <w:r w:rsidR="00646CD1">
        <w:t>correlations</w:t>
      </w:r>
      <w:r w:rsidR="008843C0">
        <w:t>,</w:t>
      </w:r>
      <w:r w:rsidR="00E238EA">
        <w:t xml:space="preserve"> or lack thereof, among the targets might </w:t>
      </w:r>
      <w:r w:rsidR="00E01962">
        <w:t>help explain</w:t>
      </w:r>
      <w:r w:rsidR="00E238EA">
        <w:t xml:space="preserve"> differing spatio-temporal relationships between the surrogates and targets. We also examined simple</w:t>
      </w:r>
      <w:r w:rsidR="001514B5">
        <w:t xml:space="preserve"> correlations between the targets</w:t>
      </w:r>
      <w:r w:rsidR="00E01962">
        <w:t xml:space="preserve"> because </w:t>
      </w:r>
      <w:r w:rsidR="00B43AEB">
        <w:t>fish and coral richness have been used as cross-taxa surrogates in the past</w:t>
      </w:r>
      <w:r w:rsidR="001A59AC">
        <w:t xml:space="preserve"> (their species richness extrapolated to represent the richness of other coral reef taxa)</w:t>
      </w:r>
      <w:r w:rsidR="00B43AEB">
        <w:t xml:space="preserve">. We thus assessed whether </w:t>
      </w:r>
      <w:r w:rsidR="008843C0">
        <w:t xml:space="preserve">fish and coral richness </w:t>
      </w:r>
      <w:r w:rsidR="00B43AEB">
        <w:t>were intercorrelated and</w:t>
      </w:r>
      <w:r w:rsidR="001C5B44">
        <w:t>,</w:t>
      </w:r>
      <w:r w:rsidR="00B43AEB">
        <w:t xml:space="preserve"> more importantly, whether they were correlated </w:t>
      </w:r>
      <w:r w:rsidR="001A59AC">
        <w:t>to</w:t>
      </w:r>
      <w:r w:rsidR="00B43AEB">
        <w:t xml:space="preserve"> sponge richness. </w:t>
      </w:r>
    </w:p>
    <w:p w14:paraId="68C8A89B" w14:textId="77777777" w:rsidR="003406B6" w:rsidRDefault="00C00C87" w:rsidP="003406B6">
      <w:pPr>
        <w:ind w:firstLine="0"/>
        <w:rPr>
          <w:highlight w:val="white"/>
        </w:rPr>
      </w:pPr>
      <w:r w:rsidRPr="003406B6">
        <w:rPr>
          <w:rStyle w:val="Heading4Char"/>
          <w:highlight w:val="white"/>
        </w:rPr>
        <w:t>Objective 1:</w:t>
      </w:r>
      <w:r>
        <w:rPr>
          <w:highlight w:val="white"/>
        </w:rPr>
        <w:t xml:space="preserve"> </w:t>
      </w:r>
    </w:p>
    <w:p w14:paraId="36DB39C5" w14:textId="5B726376" w:rsidR="006410BE" w:rsidRDefault="00A679EA" w:rsidP="00C63DF1">
      <w:r>
        <w:rPr>
          <w:highlight w:val="white"/>
        </w:rPr>
        <w:t xml:space="preserve">To determine which of the candidate surrogates </w:t>
      </w:r>
      <w:r w:rsidR="00723507">
        <w:rPr>
          <w:highlight w:val="white"/>
        </w:rPr>
        <w:t xml:space="preserve">was </w:t>
      </w:r>
      <w:r w:rsidR="00056BE2">
        <w:rPr>
          <w:highlight w:val="white"/>
        </w:rPr>
        <w:t xml:space="preserve">the best predictor of </w:t>
      </w:r>
      <w:r>
        <w:rPr>
          <w:highlight w:val="white"/>
        </w:rPr>
        <w:t xml:space="preserve">each target, we </w:t>
      </w:r>
      <w:r w:rsidR="00A13093">
        <w:rPr>
          <w:highlight w:val="white"/>
        </w:rPr>
        <w:t xml:space="preserve">created a set of </w:t>
      </w:r>
      <w:r>
        <w:rPr>
          <w:highlight w:val="white"/>
        </w:rPr>
        <w:t xml:space="preserve">simple models </w:t>
      </w:r>
      <w:r w:rsidR="00A13093">
        <w:rPr>
          <w:highlight w:val="white"/>
        </w:rPr>
        <w:t>using each of the</w:t>
      </w:r>
      <w:r>
        <w:rPr>
          <w:highlight w:val="white"/>
        </w:rPr>
        <w:t xml:space="preserve"> </w:t>
      </w:r>
      <w:r>
        <w:t xml:space="preserve">candidate </w:t>
      </w:r>
      <w:r>
        <w:rPr>
          <w:highlight w:val="white"/>
        </w:rPr>
        <w:t>surrogates as predictors</w:t>
      </w:r>
      <w:r w:rsidR="00A3210A">
        <w:rPr>
          <w:highlight w:val="white"/>
        </w:rPr>
        <w:t xml:space="preserve"> </w:t>
      </w:r>
      <w:r w:rsidR="00F850AB" w:rsidRPr="00F850AB">
        <w:t>(</w:t>
      </w:r>
      <w:r w:rsidR="00CE52D2">
        <w:t>Fig. A. 3</w:t>
      </w:r>
      <w:r w:rsidR="00F850AB" w:rsidRPr="00F850AB">
        <w:t>)</w:t>
      </w:r>
      <w:r>
        <w:rPr>
          <w:highlight w:val="white"/>
        </w:rPr>
        <w:t xml:space="preserve">. </w:t>
      </w:r>
      <w:r w:rsidR="00056BE2">
        <w:rPr>
          <w:highlight w:val="white"/>
        </w:rPr>
        <w:t>To select the best model, w</w:t>
      </w:r>
      <w:r>
        <w:rPr>
          <w:highlight w:val="white"/>
        </w:rPr>
        <w:t xml:space="preserve">e then compared these </w:t>
      </w:r>
      <w:r w:rsidR="00A13093">
        <w:rPr>
          <w:highlight w:val="white"/>
        </w:rPr>
        <w:t xml:space="preserve">single-surrogate </w:t>
      </w:r>
      <w:r>
        <w:rPr>
          <w:highlight w:val="white"/>
        </w:rPr>
        <w:t>models using Akaike Information Criterion corrected for small sample sizes</w:t>
      </w:r>
      <w:r w:rsidR="00EF0E81">
        <w:rPr>
          <w:highlight w:val="white"/>
        </w:rPr>
        <w:t xml:space="preserve"> </w:t>
      </w:r>
      <w:r w:rsidR="003F7563">
        <w:rPr>
          <w:highlight w:val="white"/>
        </w:rPr>
        <w:fldChar w:fldCharType="begin" w:fldLock="1"/>
      </w:r>
      <w:r w:rsidR="00646CD1">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label":"figure","prefix":"AICc; ","uris":["http://www.mendeley.com/documents/?uuid=569023c9-62a1-41de-8fbe-eda7ec85b80f"]}],"mendeley":{"formattedCitation":"(AICc; Burnham &amp; Anderson, 2002)","plainTextFormattedCitation":"(AICc; Burnham &amp; Anderson, 2002)","previouslyFormattedCitation":"(AICc; Burnham &amp; Anderson, 2002)"},"properties":{"noteIndex":0},"schema":"https://github.com/citation-style-language/schema/raw/master/csl-citation.json"}</w:instrText>
      </w:r>
      <w:r w:rsidR="003F7563">
        <w:rPr>
          <w:highlight w:val="white"/>
        </w:rPr>
        <w:fldChar w:fldCharType="separate"/>
      </w:r>
      <w:r w:rsidR="00F571F3" w:rsidRPr="00F571F3">
        <w:rPr>
          <w:noProof/>
          <w:highlight w:val="white"/>
        </w:rPr>
        <w:t>(AICc; Burnham &amp; Anderson, 2002)</w:t>
      </w:r>
      <w:r w:rsidR="003F7563">
        <w:rPr>
          <w:highlight w:val="white"/>
        </w:rPr>
        <w:fldChar w:fldCharType="end"/>
      </w:r>
      <w:r>
        <w:rPr>
          <w:highlight w:val="white"/>
        </w:rPr>
        <w:t xml:space="preserve">. </w:t>
      </w:r>
      <w:r w:rsidR="00056BE2">
        <w:rPr>
          <w:highlight w:val="white"/>
        </w:rPr>
        <w:t>Lower (</w:t>
      </w:r>
      <w:r w:rsidR="008708AA">
        <w:rPr>
          <w:highlight w:val="white"/>
        </w:rPr>
        <w:t>“</w:t>
      </w:r>
      <w:r w:rsidR="00056BE2">
        <w:rPr>
          <w:highlight w:val="white"/>
        </w:rPr>
        <w:t xml:space="preserve">better”) </w:t>
      </w:r>
      <w:r>
        <w:rPr>
          <w:highlight w:val="white"/>
        </w:rPr>
        <w:t xml:space="preserve">AICc </w:t>
      </w:r>
      <w:r w:rsidR="00A13093">
        <w:rPr>
          <w:highlight w:val="white"/>
        </w:rPr>
        <w:t>values reflect</w:t>
      </w:r>
      <w:r>
        <w:rPr>
          <w:highlight w:val="white"/>
        </w:rPr>
        <w:t xml:space="preserve"> </w:t>
      </w:r>
      <w:r w:rsidR="00A13093">
        <w:rPr>
          <w:highlight w:val="white"/>
        </w:rPr>
        <w:t>both model simplicity (</w:t>
      </w:r>
      <w:r>
        <w:rPr>
          <w:highlight w:val="white"/>
        </w:rPr>
        <w:t>fewe</w:t>
      </w:r>
      <w:r w:rsidR="00A13093">
        <w:rPr>
          <w:highlight w:val="white"/>
        </w:rPr>
        <w:t>r</w:t>
      </w:r>
      <w:r w:rsidR="00056BE2">
        <w:rPr>
          <w:highlight w:val="white"/>
        </w:rPr>
        <w:t xml:space="preserve"> parameters</w:t>
      </w:r>
      <w:r w:rsidR="00A13093">
        <w:rPr>
          <w:highlight w:val="white"/>
        </w:rPr>
        <w:t>)</w:t>
      </w:r>
      <w:r>
        <w:rPr>
          <w:highlight w:val="white"/>
        </w:rPr>
        <w:t xml:space="preserve"> </w:t>
      </w:r>
      <w:r w:rsidR="00A13093">
        <w:rPr>
          <w:highlight w:val="white"/>
        </w:rPr>
        <w:t xml:space="preserve">and goodness of fit </w:t>
      </w:r>
      <w:r>
        <w:rPr>
          <w:highlight w:val="white"/>
        </w:rPr>
        <w:t xml:space="preserve">relative to other </w:t>
      </w:r>
      <w:r w:rsidR="00A13093">
        <w:rPr>
          <w:highlight w:val="white"/>
        </w:rPr>
        <w:t>candidate</w:t>
      </w:r>
      <w:r w:rsidR="00056BE2">
        <w:rPr>
          <w:highlight w:val="white"/>
        </w:rPr>
        <w:t xml:space="preserve"> models. F</w:t>
      </w:r>
      <w:r w:rsidR="00A3210A">
        <w:rPr>
          <w:highlight w:val="white"/>
        </w:rPr>
        <w:t xml:space="preserve">ollowing established convention, </w:t>
      </w:r>
      <w:r w:rsidR="00056BE2">
        <w:rPr>
          <w:highlight w:val="white"/>
        </w:rPr>
        <w:t xml:space="preserve">models differing in AICc values by &lt; 2 were </w:t>
      </w:r>
      <w:r w:rsidR="008708AA">
        <w:rPr>
          <w:highlight w:val="white"/>
        </w:rPr>
        <w:t>judged</w:t>
      </w:r>
      <w:r w:rsidR="00056BE2">
        <w:rPr>
          <w:highlight w:val="white"/>
        </w:rPr>
        <w:t xml:space="preserve"> to be of similar quality</w:t>
      </w:r>
      <w:r w:rsidR="00646CD1">
        <w:rPr>
          <w:highlight w:val="white"/>
        </w:rPr>
        <w:t xml:space="preserve"> </w:t>
      </w:r>
      <w:r w:rsidR="00646CD1">
        <w:rPr>
          <w:highlight w:val="white"/>
        </w:rPr>
        <w:fldChar w:fldCharType="begin" w:fldLock="1"/>
      </w:r>
      <w:r w:rsidR="00E864AB">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uris":["http://www.mendeley.com/documents/?uuid=569023c9-62a1-41de-8fbe-eda7ec85b80f"]}],"mendeley":{"formattedCitation":"(Burnham &amp; Anderson, 2002)","plainTextFormattedCitation":"(Burnham &amp; Anderson, 2002)","previouslyFormattedCitation":"(Burnham &amp; Anderson, 2002)"},"properties":{"noteIndex":0},"schema":"https://github.com/citation-style-language/schema/raw/master/csl-citation.json"}</w:instrText>
      </w:r>
      <w:r w:rsidR="00646CD1">
        <w:rPr>
          <w:highlight w:val="white"/>
        </w:rPr>
        <w:fldChar w:fldCharType="separate"/>
      </w:r>
      <w:r w:rsidR="00646CD1" w:rsidRPr="00646CD1">
        <w:rPr>
          <w:noProof/>
          <w:highlight w:val="white"/>
        </w:rPr>
        <w:t>(Burnham &amp; Anderson, 2002)</w:t>
      </w:r>
      <w:r w:rsidR="00646CD1">
        <w:rPr>
          <w:highlight w:val="white"/>
        </w:rPr>
        <w:fldChar w:fldCharType="end"/>
      </w:r>
      <w:r w:rsidR="00056BE2">
        <w:rPr>
          <w:highlight w:val="white"/>
        </w:rPr>
        <w:t xml:space="preserve">. </w:t>
      </w:r>
      <w:r w:rsidR="0087421F">
        <w:rPr>
          <w:highlight w:val="white"/>
        </w:rPr>
        <w:t>P</w:t>
      </w:r>
      <w:r>
        <w:rPr>
          <w:highlight w:val="white"/>
        </w:rPr>
        <w:t>seudo-r-squared values were also used for model interpretation by providing a</w:t>
      </w:r>
      <w:r w:rsidR="00CE52D2">
        <w:rPr>
          <w:highlight w:val="white"/>
        </w:rPr>
        <w:t>n additional</w:t>
      </w:r>
      <w:r>
        <w:rPr>
          <w:highlight w:val="white"/>
        </w:rPr>
        <w:t xml:space="preserve"> measure of goodness-of-fi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w:t>
      </w:r>
      <w:r w:rsidR="0050609C">
        <w:rPr>
          <w:highlight w:val="white"/>
        </w:rPr>
        <w:t>log-</w:t>
      </w:r>
      <w:r w:rsidR="00F72F1A">
        <w:rPr>
          <w:highlight w:val="white"/>
        </w:rPr>
        <w:t xml:space="preserve">link function, for which there is no </w:t>
      </w:r>
      <w:r w:rsidR="004C341E">
        <w:rPr>
          <w:highlight w:val="white"/>
        </w:rPr>
        <w:t xml:space="preserve">goodness-of-fit measure </w:t>
      </w:r>
      <w:r w:rsidR="008708AA">
        <w:rPr>
          <w:highlight w:val="white"/>
        </w:rPr>
        <w:t>direct</w:t>
      </w:r>
      <w:r w:rsidR="004C341E">
        <w:rPr>
          <w:highlight w:val="white"/>
        </w:rPr>
        <w:t>ly</w:t>
      </w:r>
      <w:r w:rsidR="008708AA">
        <w:rPr>
          <w:highlight w:val="white"/>
        </w:rPr>
        <w:t xml:space="preserve"> </w:t>
      </w:r>
      <w:r w:rsidR="00F72F1A">
        <w:rPr>
          <w:highlight w:val="white"/>
        </w:rPr>
        <w:t>equivalent to traditional r-squared</w:t>
      </w:r>
      <w:r>
        <w:rPr>
          <w:highlight w:val="white"/>
        </w:rPr>
        <w:t xml:space="preserve">. </w:t>
      </w:r>
      <w:r w:rsidR="00026313">
        <w:rPr>
          <w:highlight w:val="white"/>
        </w:rPr>
        <w:t xml:space="preserve">We used </w:t>
      </w:r>
      <w:r>
        <w:rPr>
          <w:highlight w:val="white"/>
        </w:rPr>
        <w:t>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instead of </w:t>
      </w:r>
      <w:r w:rsidR="00EB5354">
        <w:rPr>
          <w:highlight w:val="white"/>
        </w:rPr>
        <w:t>other pseudo-r-squared metric</w:t>
      </w:r>
      <w:r>
        <w:rPr>
          <w:highlight w:val="white"/>
        </w:rPr>
        <w:t xml:space="preserve">s </w:t>
      </w:r>
      <w:r>
        <w:rPr>
          <w:highlight w:val="white"/>
        </w:rPr>
        <w:lastRenderedPageBreak/>
        <w:t xml:space="preserve">because it </w:t>
      </w:r>
      <w:r w:rsidR="00B7084F">
        <w:rPr>
          <w:highlight w:val="white"/>
        </w:rPr>
        <w:t>scales like traditional r-squared</w:t>
      </w:r>
      <w:r>
        <w:rPr>
          <w:highlight w:val="white"/>
        </w:rPr>
        <w:t xml:space="preserve"> (ranges from 0-1) and is used to evaluate the improvement from a null to a fitted model. Only the </w:t>
      </w:r>
      <w:r w:rsidR="00FA24D4">
        <w:rPr>
          <w:highlight w:val="white"/>
        </w:rPr>
        <w:t xml:space="preserve">best </w:t>
      </w:r>
      <w:r>
        <w:rPr>
          <w:highlight w:val="white"/>
        </w:rPr>
        <w:t xml:space="preserve">surrogate identified for each target </w:t>
      </w:r>
      <w:r w:rsidR="00F850AB">
        <w:rPr>
          <w:highlight w:val="white"/>
        </w:rPr>
        <w:t>using</w:t>
      </w:r>
      <w:r>
        <w:rPr>
          <w:highlight w:val="white"/>
        </w:rPr>
        <w:t xml:space="preserve"> this </w:t>
      </w:r>
      <w:r w:rsidR="00F850AB">
        <w:rPr>
          <w:highlight w:val="white"/>
        </w:rPr>
        <w:t>model-selection procedure</w:t>
      </w:r>
      <w:r>
        <w:rPr>
          <w:highlight w:val="white"/>
        </w:rPr>
        <w:t xml:space="preserve"> was used for subsequent modeling.</w:t>
      </w:r>
      <w:r w:rsidR="00C63DF1">
        <w:rPr>
          <w:highlight w:val="white"/>
        </w:rPr>
        <w:t xml:space="preserve"> </w:t>
      </w:r>
    </w:p>
    <w:p w14:paraId="076387DA" w14:textId="77777777" w:rsidR="003406B6" w:rsidRDefault="00596BA2" w:rsidP="003406B6">
      <w:pPr>
        <w:ind w:firstLine="0"/>
      </w:pPr>
      <w:r w:rsidRPr="003406B6">
        <w:rPr>
          <w:rStyle w:val="Heading4Char"/>
        </w:rPr>
        <w:t>Objecti</w:t>
      </w:r>
      <w:r w:rsidR="002562A1" w:rsidRPr="003406B6">
        <w:rPr>
          <w:rStyle w:val="Heading4Char"/>
        </w:rPr>
        <w:t>ve 2:</w:t>
      </w:r>
      <w:r w:rsidR="002562A1">
        <w:t xml:space="preserve"> </w:t>
      </w:r>
    </w:p>
    <w:p w14:paraId="39AE5C7F" w14:textId="5C715B94" w:rsidR="00A679EA" w:rsidRPr="00126F94" w:rsidRDefault="00A679EA" w:rsidP="00ED2D4E">
      <w:r>
        <w:rPr>
          <w:highlight w:val="white"/>
        </w:rPr>
        <w:t xml:space="preserve">To determine if relationships between </w:t>
      </w:r>
      <w:r w:rsidR="00323541">
        <w:rPr>
          <w:highlight w:val="white"/>
        </w:rPr>
        <w:t xml:space="preserve">the best </w:t>
      </w:r>
      <w:r>
        <w:rPr>
          <w:highlight w:val="white"/>
        </w:rPr>
        <w:t>surrogate and the target remain consistent over space and time, we added additional te</w:t>
      </w:r>
      <w:r w:rsidR="00EF2F0E">
        <w:rPr>
          <w:highlight w:val="white"/>
        </w:rPr>
        <w:t>rms to the surrogate-only model</w:t>
      </w:r>
      <w:r>
        <w:rPr>
          <w:highlight w:val="white"/>
        </w:rPr>
        <w:t xml:space="preserve"> to account for </w:t>
      </w:r>
      <w:r w:rsidR="00751A77">
        <w:rPr>
          <w:highlight w:val="white"/>
        </w:rPr>
        <w:t>change over the duration of the study</w:t>
      </w:r>
      <w:r>
        <w:rPr>
          <w:highlight w:val="white"/>
        </w:rPr>
        <w:t xml:space="preserve"> and variation across sites</w:t>
      </w:r>
      <w:r w:rsidR="00EF2F0E">
        <w:rPr>
          <w:highlight w:val="white"/>
        </w:rPr>
        <w:t xml:space="preserve"> </w:t>
      </w:r>
      <w:r w:rsidR="00EF2F0E" w:rsidRPr="00F850AB">
        <w:t>(Fig</w:t>
      </w:r>
      <w:r w:rsidR="00CE52D2">
        <w:t>. A.3</w:t>
      </w:r>
      <w:r w:rsidR="00EF2F0E" w:rsidRPr="00F850AB">
        <w:t>)</w:t>
      </w:r>
      <w:r w:rsidR="00CE31D2">
        <w:t xml:space="preserve">. </w:t>
      </w:r>
      <w:r w:rsidR="00EC3634">
        <w:t>The variable “site”</w:t>
      </w:r>
      <w:r>
        <w:t xml:space="preserve"> </w:t>
      </w:r>
      <w:r w:rsidR="00EC3634">
        <w:t xml:space="preserve">was </w:t>
      </w:r>
      <w:r>
        <w:t>a categorical predictor</w:t>
      </w:r>
      <w:r w:rsidR="00EC3634">
        <w:t xml:space="preserve"> with 8 levels (</w:t>
      </w:r>
      <w:r>
        <w:t>the 8 locations around Guana Island</w:t>
      </w:r>
      <w:r w:rsidR="00EC3634">
        <w:t xml:space="preserve">). Temporal </w:t>
      </w:r>
      <w:r w:rsidR="000403A2">
        <w:t>trends were</w:t>
      </w:r>
      <w:r w:rsidR="00EC3634">
        <w:t xml:space="preserve"> modeled using “year” as a </w:t>
      </w:r>
      <w:r w:rsidR="00ED2D4E">
        <w:t xml:space="preserve">discrete </w:t>
      </w:r>
      <w:r w:rsidR="00EC3634">
        <w:t>linear variable</w:t>
      </w:r>
      <w:r w:rsidR="000403A2">
        <w:t xml:space="preserve"> </w:t>
      </w:r>
      <w:r w:rsidR="00414F6C">
        <w:t>(years</w:t>
      </w:r>
      <w:r w:rsidR="000403A2">
        <w:t xml:space="preserve"> 0-27</w:t>
      </w:r>
      <w:r w:rsidR="00414F6C">
        <w:t>)</w:t>
      </w:r>
      <w:r>
        <w:t xml:space="preserve">. For each of the targets (dependent variables), </w:t>
      </w:r>
      <w:r w:rsidR="002268EB">
        <w:t xml:space="preserve">AICc was used to compare </w:t>
      </w:r>
      <w:r>
        <w:t xml:space="preserve">surrogate-only models to </w:t>
      </w:r>
      <w:r w:rsidR="00EF2F0E">
        <w:t xml:space="preserve">a set of additional candidate models. Additional </w:t>
      </w:r>
      <w:r>
        <w:t xml:space="preserve">models </w:t>
      </w:r>
      <w:r w:rsidR="00EF2F0E">
        <w:t>included a term</w:t>
      </w:r>
      <w:r>
        <w:t xml:space="preserve"> for year, site, </w:t>
      </w:r>
      <w:r w:rsidR="00437F09">
        <w:t xml:space="preserve">or </w:t>
      </w:r>
      <w:r w:rsidR="00EF2F0E">
        <w:t xml:space="preserve">terms for both </w:t>
      </w:r>
      <w:r>
        <w:t>year</w:t>
      </w:r>
      <w:r w:rsidR="00EF2F0E">
        <w:t xml:space="preserve"> and</w:t>
      </w:r>
      <w:r>
        <w:t xml:space="preserve"> site. </w:t>
      </w:r>
      <w:r w:rsidR="00CE656E">
        <w:t>We also included a model</w:t>
      </w:r>
      <w:r>
        <w:t xml:space="preserve"> with </w:t>
      </w:r>
      <w:r w:rsidR="00CE656E">
        <w:t>two interaction</w:t>
      </w:r>
      <w:r>
        <w:t xml:space="preserve"> terms </w:t>
      </w:r>
      <w:r w:rsidR="00CE656E">
        <w:t>(</w:t>
      </w:r>
      <w:r>
        <w:t xml:space="preserve">surrogate </w:t>
      </w:r>
      <w:r w:rsidR="00CE656E">
        <w:t>x year</w:t>
      </w:r>
      <w:r>
        <w:t xml:space="preserve"> and surrogate </w:t>
      </w:r>
      <w:r w:rsidR="00CE656E">
        <w:t>x</w:t>
      </w:r>
      <w:r>
        <w:t xml:space="preserve"> site</w:t>
      </w:r>
      <w:r w:rsidR="00CE656E">
        <w:t>). The</w:t>
      </w:r>
      <w:r>
        <w:t xml:space="preserve"> interactive models </w:t>
      </w:r>
      <w:r w:rsidR="00CE656E">
        <w:t>allowed us to test whether the slope of the surrogate-target relationship changed</w:t>
      </w:r>
      <w:r>
        <w:t xml:space="preserve"> over time or across sites. </w:t>
      </w:r>
      <w:r w:rsidR="00C63DF1">
        <w:rPr>
          <w:highlight w:val="white"/>
        </w:rPr>
        <w:t xml:space="preserve">We did not consider more complex models with higher-order interaction terms because, if more complex models were supported, </w:t>
      </w:r>
      <w:r w:rsidR="00CE656E">
        <w:rPr>
          <w:highlight w:val="white"/>
        </w:rPr>
        <w:t>their</w:t>
      </w:r>
      <w:r w:rsidR="00C63DF1">
        <w:rPr>
          <w:highlight w:val="white"/>
        </w:rPr>
        <w:t xml:space="preserve"> interpretation would be </w:t>
      </w:r>
      <w:r w:rsidR="00CE656E">
        <w:rPr>
          <w:highlight w:val="white"/>
        </w:rPr>
        <w:t>sufficiently complicated to undermine the value of the</w:t>
      </w:r>
      <w:r w:rsidR="00C63DF1">
        <w:rPr>
          <w:highlight w:val="white"/>
        </w:rPr>
        <w:t xml:space="preserve"> surrogate. </w:t>
      </w:r>
      <w:r w:rsidR="002268EB">
        <w:t xml:space="preserve">We used the same model selection procedure </w:t>
      </w:r>
      <w:r w:rsidR="00CE656E">
        <w:t>for objective 1</w:t>
      </w:r>
      <w:r>
        <w:t>,</w:t>
      </w:r>
      <w:r w:rsidR="002268EB">
        <w:t xml:space="preserve"> </w:t>
      </w:r>
      <w:r w:rsidR="007641AA">
        <w:t xml:space="preserve">using AICc values to select the best model from each candidate set and </w:t>
      </w:r>
      <w:r>
        <w:rPr>
          <w:highlight w:val="white"/>
        </w:rPr>
        <w:t>Nagelkerke’s pseudo-r-squared value (</w:t>
      </w:r>
      <w:r w:rsidRPr="002E7C42">
        <w:rPr>
          <w:i/>
          <w:highlight w:val="white"/>
        </w:rPr>
        <w:t>R</w:t>
      </w:r>
      <w:r w:rsidRPr="004B397F">
        <w:rPr>
          <w:highlight w:val="white"/>
          <w:vertAlign w:val="subscript"/>
        </w:rPr>
        <w:t>N</w:t>
      </w:r>
      <w:r w:rsidRPr="004B397F">
        <w:rPr>
          <w:highlight w:val="white"/>
          <w:vertAlign w:val="superscript"/>
        </w:rPr>
        <w:t>2</w:t>
      </w:r>
      <w:r>
        <w:rPr>
          <w:highlight w:val="white"/>
        </w:rPr>
        <w:t xml:space="preserve">) </w:t>
      </w:r>
      <w:r w:rsidR="007641AA">
        <w:rPr>
          <w:highlight w:val="white"/>
        </w:rPr>
        <w:t>as an intuitive index of model fit</w:t>
      </w:r>
      <w:r w:rsidR="00ED2D4E">
        <w:t>.</w:t>
      </w:r>
      <w:r>
        <w:br w:type="page"/>
      </w:r>
    </w:p>
    <w:p w14:paraId="5C9996E5" w14:textId="77777777" w:rsidR="00E0234B" w:rsidRDefault="00E0234B" w:rsidP="001E5C78">
      <w:pPr>
        <w:pStyle w:val="Heading2"/>
      </w:pPr>
      <w:bookmarkStart w:id="17" w:name="_6921849kdo93" w:colFirst="0" w:colLast="0"/>
      <w:bookmarkStart w:id="18" w:name="_wewp8zkd7499" w:colFirst="0" w:colLast="0"/>
      <w:bookmarkStart w:id="19" w:name="_Toc27125999"/>
      <w:bookmarkEnd w:id="17"/>
      <w:bookmarkEnd w:id="18"/>
      <w:r w:rsidRPr="001E5C78">
        <w:lastRenderedPageBreak/>
        <w:t>Results</w:t>
      </w:r>
      <w:bookmarkEnd w:id="19"/>
    </w:p>
    <w:p w14:paraId="0B3EB28D" w14:textId="77777777" w:rsidR="00E0234B" w:rsidRDefault="00E0234B" w:rsidP="00E0234B">
      <w:pPr>
        <w:pStyle w:val="Heading3"/>
      </w:pPr>
      <w:r>
        <w:t>Associations between surrogates</w:t>
      </w:r>
    </w:p>
    <w:p w14:paraId="7F547926" w14:textId="6157006E" w:rsidR="00E0234B" w:rsidRDefault="00E0234B" w:rsidP="00E0234B">
      <w:r>
        <w:rPr>
          <w:highlight w:val="white"/>
        </w:rPr>
        <w:t xml:space="preserve">Rugosity and coral cover were positively correlated, whereas sponge cover displayed a weaker and negative correlation to both coral cover and rugosity </w:t>
      </w:r>
      <w:r>
        <w:t xml:space="preserve">(Fig. A.4). All three candidate surrogates displayed substantial differences among sites and changes over time (summarized in Table </w:t>
      </w:r>
      <w:r w:rsidR="00CE52D2">
        <w:t>A.5</w:t>
      </w:r>
      <w:r>
        <w:t xml:space="preserve"> and Fig</w:t>
      </w:r>
      <w:r w:rsidR="00CE52D2">
        <w:t>.</w:t>
      </w:r>
      <w:r>
        <w:t xml:space="preserve"> A</w:t>
      </w:r>
      <w:r w:rsidR="00CE52D2">
        <w:t>.6-8</w:t>
      </w:r>
      <w:r>
        <w:t xml:space="preserve">). The positive and negative correlations between the surrogates appear, however, to reflect the fact that coral cover and rugosity both generally declined over the 27 years of the study, whereas sponge cover showed a slight, but </w:t>
      </w:r>
      <w:r w:rsidR="00CE6A58">
        <w:t xml:space="preserve">not </w:t>
      </w:r>
      <w:r>
        <w:t>signifi</w:t>
      </w:r>
      <w:r w:rsidR="00CE52D2">
        <w:t>cant, increase over time (Fig.</w:t>
      </w:r>
      <w:r>
        <w:t xml:space="preserve"> A</w:t>
      </w:r>
      <w:r w:rsidR="00CE52D2">
        <w:t>.9-11</w:t>
      </w:r>
      <w:r w:rsidR="00BE546F">
        <w:t xml:space="preserve">). </w:t>
      </w:r>
    </w:p>
    <w:p w14:paraId="66B8B444" w14:textId="77777777" w:rsidR="00E0234B" w:rsidRDefault="00E0234B" w:rsidP="00E0234B">
      <w:pPr>
        <w:pStyle w:val="Heading3"/>
        <w:rPr>
          <w:highlight w:val="white"/>
        </w:rPr>
      </w:pPr>
      <w:r>
        <w:t>Associations between targets</w:t>
      </w:r>
    </w:p>
    <w:p w14:paraId="56E89282" w14:textId="14430F3D" w:rsidR="00E0234B" w:rsidRDefault="00852B4B" w:rsidP="00E0234B">
      <w:pPr>
        <w:rPr>
          <w:highlight w:val="white"/>
        </w:rPr>
      </w:pPr>
      <w:r>
        <w:t xml:space="preserve">We recorded 117 fish species, 30 coral species, and 58 sponge species for a total of 205 species across all 27 years for all 8 sites around Guana Island. </w:t>
      </w:r>
      <w:r w:rsidR="00E0234B">
        <w:rPr>
          <w:highlight w:val="white"/>
        </w:rPr>
        <w:t xml:space="preserve">Fish richness and coral richness were positively correlated, whereas sponge richness displayed a weaker and negative correlation to both fish and coral richness </w:t>
      </w:r>
      <w:r w:rsidR="00E0234B">
        <w:t>(Fig. A.</w:t>
      </w:r>
      <w:r w:rsidR="00CE52D2">
        <w:t>12</w:t>
      </w:r>
      <w:r w:rsidR="00E0234B">
        <w:t>).</w:t>
      </w:r>
      <w:r w:rsidR="00E0234B">
        <w:rPr>
          <w:highlight w:val="white"/>
        </w:rPr>
        <w:t xml:space="preserve"> </w:t>
      </w:r>
      <w:r w:rsidR="00E0234B">
        <w:t>Like the surrogates, the three targets displayed substantial differences among sites and changes over time (summarized in Table A</w:t>
      </w:r>
      <w:r w:rsidR="00CE52D2">
        <w:t>.5 and Fig.</w:t>
      </w:r>
      <w:r w:rsidR="00E0234B">
        <w:t xml:space="preserve"> A</w:t>
      </w:r>
      <w:r w:rsidR="00CE52D2">
        <w:t>.13-15</w:t>
      </w:r>
      <w:r w:rsidR="00E0234B">
        <w:t xml:space="preserve">). Sponge richness, however, displayed a different general trend over the 27 years of the study than that observed for fish and coral richness. Sponge richness showed a </w:t>
      </w:r>
      <w:r w:rsidR="00CE52D2">
        <w:t>s</w:t>
      </w:r>
      <w:r w:rsidR="00E0234B">
        <w:t>light, but significant general increase over time, whereas there was no detectable trend i</w:t>
      </w:r>
      <w:r w:rsidR="00CE52D2">
        <w:t>n fish or coral richness (Fig.</w:t>
      </w:r>
      <w:r w:rsidR="00E0234B">
        <w:t xml:space="preserve"> A</w:t>
      </w:r>
      <w:r w:rsidR="00CE52D2">
        <w:t>.16-18</w:t>
      </w:r>
      <w:r w:rsidR="00E0234B">
        <w:t xml:space="preserve">). </w:t>
      </w:r>
      <w:r>
        <w:rPr>
          <w:highlight w:val="white"/>
        </w:rPr>
        <w:t>C</w:t>
      </w:r>
      <w:r w:rsidR="00E0234B">
        <w:rPr>
          <w:highlight w:val="white"/>
        </w:rPr>
        <w:t>oral and fish richness are thus potential cross-taxa surrogates for one another because their richness covaried, but the potential for either to function as cross-taxa surrogate for sponge richness appears limited</w:t>
      </w:r>
      <w:r w:rsidR="00E0234B">
        <w:t>.</w:t>
      </w:r>
      <w:r w:rsidR="00E0234B">
        <w:rPr>
          <w:highlight w:val="white"/>
        </w:rPr>
        <w:t xml:space="preserve"> </w:t>
      </w:r>
    </w:p>
    <w:p w14:paraId="33495E18" w14:textId="3DBCF4DB" w:rsidR="00E0234B" w:rsidRDefault="00E0234B" w:rsidP="00E0234B">
      <w:pPr>
        <w:pStyle w:val="Heading3"/>
      </w:pPr>
      <w:bookmarkStart w:id="20" w:name="_nujrgjx5taud" w:colFirst="0" w:colLast="0"/>
      <w:bookmarkStart w:id="21" w:name="_h6w7xsrogjxa" w:colFirst="0" w:colLast="0"/>
      <w:bookmarkEnd w:id="20"/>
      <w:bookmarkEnd w:id="21"/>
      <w:r>
        <w:lastRenderedPageBreak/>
        <w:t>Objective 1: Identify the best surrogate for each target</w:t>
      </w:r>
    </w:p>
    <w:p w14:paraId="20AB8288" w14:textId="664B422B" w:rsidR="00E0234B" w:rsidRDefault="00E0234B" w:rsidP="00E0234B">
      <w:pPr>
        <w:ind w:firstLine="0"/>
        <w:rPr>
          <w:highlight w:val="white"/>
        </w:rPr>
      </w:pPr>
      <w:r>
        <w:rPr>
          <w:highlight w:val="white"/>
        </w:rPr>
        <w:tab/>
        <w:t xml:space="preserve">Coral cover and rugosity were both positively correlated with coral richness, but the correlation was stronger for coral cover and so it was the best of the candidate surrogates for coral richness (Table 1; Fig. 2). Sponge cover showed a weak positive association with sponge richness, and there was a weak negative association between coral cover and sponge richness. Coral cover, however, was a slightly better predictor of sponge richness than sponge cover and so, although none of the surrogates were highly correlated with the target, coral cover was the best of the candidate surrogates (Table 2; Fig. 2). Fish species richness was positively correlated with both coral cover and rugosity, but rugosity was the </w:t>
      </w:r>
      <w:r w:rsidR="00300D6E">
        <w:rPr>
          <w:highlight w:val="white"/>
        </w:rPr>
        <w:t xml:space="preserve">better </w:t>
      </w:r>
      <w:r>
        <w:rPr>
          <w:highlight w:val="white"/>
        </w:rPr>
        <w:t xml:space="preserve">predictor of fish richness and </w:t>
      </w:r>
      <w:r w:rsidR="00300D6E">
        <w:rPr>
          <w:highlight w:val="white"/>
        </w:rPr>
        <w:t xml:space="preserve">so </w:t>
      </w:r>
      <w:r>
        <w:rPr>
          <w:highlight w:val="white"/>
        </w:rPr>
        <w:t>was the best surrogate for fish richness (Table 3; Fig. 2)</w:t>
      </w:r>
      <w:r w:rsidR="00383373">
        <w:rPr>
          <w:highlight w:val="white"/>
        </w:rPr>
        <w:t>. Rugosity was also the best surrogate for</w:t>
      </w:r>
      <w:r>
        <w:rPr>
          <w:highlight w:val="white"/>
        </w:rPr>
        <w:t xml:space="preserve"> combined richness (Table 4; Fig. 2).</w:t>
      </w:r>
    </w:p>
    <w:p w14:paraId="6EBB5DA4" w14:textId="77777777" w:rsidR="00E0234B" w:rsidRDefault="00E0234B" w:rsidP="00E0234B">
      <w:pPr>
        <w:pStyle w:val="Heading3"/>
      </w:pPr>
      <w:bookmarkStart w:id="22" w:name="_rmzz1zfdvwy1" w:colFirst="0" w:colLast="0"/>
      <w:bookmarkEnd w:id="22"/>
      <w:r>
        <w:t>Objective 2: Test how surrogate-target relationships vary in time and space</w:t>
      </w:r>
    </w:p>
    <w:p w14:paraId="25044C4C" w14:textId="77777777" w:rsidR="00E0234B" w:rsidRPr="00E74719" w:rsidRDefault="00E0234B" w:rsidP="00E0234B">
      <w:pPr>
        <w:pStyle w:val="Heading4"/>
      </w:pPr>
      <w:r>
        <w:t xml:space="preserve">Coral Cover - </w:t>
      </w:r>
      <w:r w:rsidRPr="00E74719">
        <w:t>Coral Richness:</w:t>
      </w:r>
    </w:p>
    <w:p w14:paraId="30EFD2DB" w14:textId="7BED787F" w:rsidR="00E0234B" w:rsidRDefault="00E0234B" w:rsidP="00E0234B">
      <w:r>
        <w:t xml:space="preserve">Further modeling of the coral cover versus coral richness relationship indicated that this surrogate-target relationship was not stable over the duration of the study. The model with coral cover and year was </w:t>
      </w:r>
      <w:r w:rsidR="00CE52D2">
        <w:t xml:space="preserve">the </w:t>
      </w:r>
      <w:r>
        <w:t>best of the candidate models (Table 5</w:t>
      </w:r>
      <w:r w:rsidR="00CE52D2">
        <w:t xml:space="preserve"> and Tables A.19-20</w:t>
      </w:r>
      <w:r>
        <w:t xml:space="preserve">) and </w:t>
      </w:r>
      <w:r w:rsidRPr="00CE687F">
        <w:t>all models with any AIC</w:t>
      </w:r>
      <w:r w:rsidR="00CE6A58">
        <w:t>c</w:t>
      </w:r>
      <w:r w:rsidRPr="00CE687F">
        <w:t xml:space="preserve"> weight included the variable year</w:t>
      </w:r>
      <w:r>
        <w:t xml:space="preserve"> (Table 5)</w:t>
      </w:r>
      <w:r w:rsidR="00894CE7">
        <w:t xml:space="preserve">. There were thus </w:t>
      </w:r>
      <w:r>
        <w:t>changes in coral richness over time that were not explained by the surrogate alone. Underlying this temporal instability is the fact that mean coral richness showed a slightly increasing trend over the study period</w:t>
      </w:r>
      <w:r w:rsidR="00CE52D2">
        <w:t xml:space="preserve"> (Fig. A.16)</w:t>
      </w:r>
      <w:r>
        <w:t>, whereas coral cover steadily declined (Fig.</w:t>
      </w:r>
      <w:r w:rsidRPr="0018320D">
        <w:t xml:space="preserve"> A.</w:t>
      </w:r>
      <w:r w:rsidR="00CE52D2">
        <w:t>9</w:t>
      </w:r>
      <w:r>
        <w:t xml:space="preserve">). </w:t>
      </w:r>
      <w:r w:rsidR="00894CE7">
        <w:t>As a result</w:t>
      </w:r>
      <w:r>
        <w:t>, the elevation of the relationship between coral cover and coral richness changed over time (Table 5,</w:t>
      </w:r>
      <w:r w:rsidR="00CE52D2">
        <w:t xml:space="preserve"> Fig. </w:t>
      </w:r>
      <w:r>
        <w:t xml:space="preserve">3). To </w:t>
      </w:r>
      <w:r w:rsidR="007204FA">
        <w:lastRenderedPageBreak/>
        <w:t>visualize</w:t>
      </w:r>
      <w:r>
        <w:t xml:space="preserve"> this </w:t>
      </w:r>
      <w:r w:rsidR="00894CE7">
        <w:t>finding</w:t>
      </w:r>
      <w:r>
        <w:t xml:space="preserve">, we plotted year as a </w:t>
      </w:r>
      <w:r w:rsidR="00CE31D2">
        <w:t>categorical</w:t>
      </w:r>
      <w:r>
        <w:t xml:space="preserve"> factor (Fig. </w:t>
      </w:r>
      <w:r w:rsidR="00F260D3">
        <w:t>4</w:t>
      </w:r>
      <w:r>
        <w:t>)</w:t>
      </w:r>
      <w:r w:rsidR="007204FA">
        <w:t>,</w:t>
      </w:r>
      <w:r>
        <w:t xml:space="preserve"> </w:t>
      </w:r>
      <w:r w:rsidR="007204FA">
        <w:t>which</w:t>
      </w:r>
      <w:r>
        <w:t xml:space="preserve"> </w:t>
      </w:r>
      <w:r w:rsidR="007204FA">
        <w:t>illustrates how</w:t>
      </w:r>
      <w:r>
        <w:t xml:space="preserve"> coral species richness increased over time for a given amount of coral cover. For example, a reef with 20 percent coral cover in 1992 was predicted to have about 9 coral species, whereas in 2018 it was predicted to have about 17 coral species (Fig</w:t>
      </w:r>
      <w:r w:rsidR="00F260D3">
        <w:t>. 4</w:t>
      </w:r>
      <w:r>
        <w:t xml:space="preserve">). </w:t>
      </w:r>
      <w:r w:rsidRPr="00180BBD">
        <w:t>Notably</w:t>
      </w:r>
      <w:r>
        <w:t>, however,</w:t>
      </w:r>
      <w:r w:rsidRPr="00180BBD">
        <w:t xml:space="preserve"> the relationship </w:t>
      </w:r>
      <w:r>
        <w:t xml:space="preserve">between coral cover and coral richness </w:t>
      </w:r>
      <w:r w:rsidRPr="00180BBD">
        <w:t xml:space="preserve">is always positive. </w:t>
      </w:r>
      <w:r>
        <w:t>In qualitative terms, the surrogate is thus stable in the sense that rankings of species richness among sites were consistent over time.</w:t>
      </w:r>
    </w:p>
    <w:p w14:paraId="7B78EDD4" w14:textId="77777777" w:rsidR="00E0234B" w:rsidRPr="00EA2729" w:rsidRDefault="00E0234B" w:rsidP="00E0234B">
      <w:pPr>
        <w:pStyle w:val="Heading4"/>
      </w:pPr>
      <w:r>
        <w:t>Coral Cover - Sponge</w:t>
      </w:r>
      <w:r w:rsidRPr="00EA2729">
        <w:t xml:space="preserve"> Richness:</w:t>
      </w:r>
    </w:p>
    <w:p w14:paraId="6948C8C9" w14:textId="124D6431" w:rsidR="00E0234B" w:rsidRDefault="00E0234B" w:rsidP="00E0234B">
      <w:pPr>
        <w:rPr>
          <w:highlight w:val="white"/>
        </w:rPr>
      </w:pPr>
      <w:r>
        <w:rPr>
          <w:highlight w:val="white"/>
        </w:rPr>
        <w:t xml:space="preserve">Coral cover was the best surrogate for sponge richness, but sponge richness was not well-predicted by any of our candidate surrogates (Fig. 2). There was thus considerable unexplained variation in sponge richness, some of which was associated with differences among sites (Fig. </w:t>
      </w:r>
      <w:r w:rsidR="00F260D3">
        <w:rPr>
          <w:highlight w:val="white"/>
        </w:rPr>
        <w:t>5</w:t>
      </w:r>
      <w:r>
        <w:rPr>
          <w:highlight w:val="white"/>
        </w:rPr>
        <w:t>) and with change over time (</w:t>
      </w:r>
      <w:r w:rsidR="00F260D3">
        <w:t xml:space="preserve">Table 6, Fig. </w:t>
      </w:r>
      <w:r>
        <w:t>4</w:t>
      </w:r>
      <w:r w:rsidR="00F260D3">
        <w:t>, and Table A.21</w:t>
      </w:r>
      <w:r>
        <w:rPr>
          <w:highlight w:val="white"/>
        </w:rPr>
        <w:t xml:space="preserve">). </w:t>
      </w:r>
      <w:r w:rsidRPr="00A84111">
        <w:t>Underlying th</w:t>
      </w:r>
      <w:r>
        <w:t>e</w:t>
      </w:r>
      <w:r w:rsidRPr="00A84111">
        <w:t xml:space="preserve"> temporal shift in the surrogate-target relationship </w:t>
      </w:r>
      <w:r w:rsidR="001D74A3">
        <w:t>was slight, but steady, increase in</w:t>
      </w:r>
      <w:r w:rsidRPr="00A84111">
        <w:t xml:space="preserve"> mean sponge richness over the study period, whereas coral cover steadily declined throughout (</w:t>
      </w:r>
      <w:r w:rsidR="00F260D3">
        <w:t>Fig. A.9 and Fig. A.17</w:t>
      </w:r>
      <w:r w:rsidRPr="00A84111">
        <w:t xml:space="preserve">). </w:t>
      </w:r>
      <w:r>
        <w:t>As a result</w:t>
      </w:r>
      <w:r w:rsidRPr="00A84111">
        <w:t>, the elevation of the relationship between coral cover and sponge richness changed over time (Table 6, Fig</w:t>
      </w:r>
      <w:r w:rsidR="00F260D3">
        <w:t>. 6</w:t>
      </w:r>
      <w:r w:rsidRPr="00A84111">
        <w:t xml:space="preserve">). To illustrate this change, we again plotted year as a </w:t>
      </w:r>
      <w:r w:rsidR="00CE31D2" w:rsidRPr="00A84111">
        <w:t>categorical</w:t>
      </w:r>
      <w:r w:rsidRPr="00A84111">
        <w:t xml:space="preserve"> factor (Fig. </w:t>
      </w:r>
      <w:r w:rsidR="00F260D3">
        <w:t>7</w:t>
      </w:r>
      <w:r w:rsidRPr="00A84111">
        <w:t>) to visualize how sponge species richness increased over time for a given amount of coral cover</w:t>
      </w:r>
      <w:r w:rsidR="00836B34">
        <w:t>. A</w:t>
      </w:r>
      <w:r w:rsidRPr="00A84111">
        <w:t xml:space="preserve"> reef with 20 percent coral cover</w:t>
      </w:r>
      <w:r w:rsidR="00836B34">
        <w:t>, for example,</w:t>
      </w:r>
      <w:r w:rsidRPr="00A84111">
        <w:t xml:space="preserve"> </w:t>
      </w:r>
      <w:r w:rsidR="001E20B0" w:rsidRPr="00A84111">
        <w:t xml:space="preserve">would </w:t>
      </w:r>
      <w:r w:rsidRPr="00A84111">
        <w:t xml:space="preserve">be predicted to have 3-4 more </w:t>
      </w:r>
      <w:r w:rsidR="00867ECF">
        <w:t xml:space="preserve">sponge </w:t>
      </w:r>
      <w:r w:rsidR="001A4665">
        <w:t>s</w:t>
      </w:r>
      <w:r w:rsidRPr="00A84111">
        <w:t xml:space="preserve">pecies towards the end of the study </w:t>
      </w:r>
      <w:r w:rsidR="00836B34">
        <w:t>interval</w:t>
      </w:r>
      <w:r w:rsidR="00836B34" w:rsidRPr="00A84111">
        <w:t xml:space="preserve"> </w:t>
      </w:r>
      <w:r w:rsidRPr="00A84111">
        <w:t>than earl</w:t>
      </w:r>
      <w:r w:rsidR="00836B34">
        <w:t>ier</w:t>
      </w:r>
      <w:r w:rsidRPr="00A84111">
        <w:t xml:space="preserve"> </w:t>
      </w:r>
      <w:r w:rsidR="00836B34">
        <w:t>in</w:t>
      </w:r>
      <w:r>
        <w:t xml:space="preserve"> </w:t>
      </w:r>
      <w:r w:rsidR="00F260D3">
        <w:t>the study (Fig. 7</w:t>
      </w:r>
      <w:r w:rsidRPr="00A84111">
        <w:t xml:space="preserve">). </w:t>
      </w:r>
      <w:r w:rsidR="00867ECF">
        <w:t>T</w:t>
      </w:r>
      <w:r w:rsidRPr="00A84111">
        <w:t xml:space="preserve">he relationship between sponge cover and coral richness </w:t>
      </w:r>
      <w:r w:rsidR="001D74A3">
        <w:t>was</w:t>
      </w:r>
      <w:r w:rsidR="00867ECF">
        <w:t>, however,</w:t>
      </w:r>
      <w:r w:rsidR="001D74A3" w:rsidRPr="00A84111">
        <w:t xml:space="preserve"> </w:t>
      </w:r>
      <w:r w:rsidRPr="00A84111">
        <w:t xml:space="preserve">always </w:t>
      </w:r>
      <w:r>
        <w:t>negative</w:t>
      </w:r>
      <w:r w:rsidRPr="00A84111">
        <w:t xml:space="preserve">. </w:t>
      </w:r>
      <w:r>
        <w:t>T</w:t>
      </w:r>
      <w:r w:rsidRPr="00A84111">
        <w:t>he surrogate</w:t>
      </w:r>
      <w:r>
        <w:t>-target relationship</w:t>
      </w:r>
      <w:r w:rsidRPr="00A84111">
        <w:t xml:space="preserve"> is thus </w:t>
      </w:r>
      <w:r>
        <w:t xml:space="preserve">qualitatively </w:t>
      </w:r>
      <w:r w:rsidRPr="00A84111">
        <w:t xml:space="preserve">stable in the sense that </w:t>
      </w:r>
      <w:r w:rsidR="00867ECF">
        <w:t xml:space="preserve">a </w:t>
      </w:r>
      <w:r w:rsidRPr="00A84111">
        <w:t xml:space="preserve">ranking of </w:t>
      </w:r>
      <w:r w:rsidR="00867ECF">
        <w:t xml:space="preserve">sites by </w:t>
      </w:r>
      <w:r w:rsidR="00133311">
        <w:t xml:space="preserve">relative </w:t>
      </w:r>
      <w:r w:rsidR="00E864AB" w:rsidRPr="00A84111">
        <w:t>species richness</w:t>
      </w:r>
      <w:r w:rsidRPr="00A84111">
        <w:t xml:space="preserve"> </w:t>
      </w:r>
      <w:r w:rsidR="00867ECF">
        <w:t>should</w:t>
      </w:r>
      <w:r w:rsidRPr="00A84111">
        <w:t xml:space="preserve"> remain </w:t>
      </w:r>
      <w:r w:rsidRPr="00A84111">
        <w:lastRenderedPageBreak/>
        <w:t>consistent over time.</w:t>
      </w:r>
      <w:r>
        <w:t xml:space="preserve"> </w:t>
      </w:r>
      <w:r>
        <w:rPr>
          <w:highlight w:val="white"/>
        </w:rPr>
        <w:t xml:space="preserve">Overall, the surrogate-target relationship for sponge richness was weak and was of limited quantitative predictive ability across both space and time. </w:t>
      </w:r>
    </w:p>
    <w:p w14:paraId="284BC114" w14:textId="77777777" w:rsidR="00E0234B" w:rsidRPr="00EA2729" w:rsidRDefault="00E0234B" w:rsidP="00E0234B">
      <w:pPr>
        <w:pStyle w:val="Heading4"/>
        <w:rPr>
          <w:highlight w:val="white"/>
        </w:rPr>
      </w:pPr>
      <w:r>
        <w:rPr>
          <w:highlight w:val="white"/>
        </w:rPr>
        <w:t xml:space="preserve">Rugosity - </w:t>
      </w:r>
      <w:r w:rsidRPr="00EA2729">
        <w:rPr>
          <w:highlight w:val="white"/>
        </w:rPr>
        <w:t>Fish Richness:</w:t>
      </w:r>
    </w:p>
    <w:p w14:paraId="7D3AF1FB" w14:textId="13EBD04B" w:rsidR="00E0234B" w:rsidRPr="00452F1D" w:rsidRDefault="00E0234B" w:rsidP="00E0234B">
      <w:pPr>
        <w:rPr>
          <w:highlight w:val="white"/>
        </w:rPr>
      </w:pPr>
      <w:r>
        <w:rPr>
          <w:highlight w:val="white"/>
        </w:rPr>
        <w:t xml:space="preserve">Comparing the candidate models for fish richness </w:t>
      </w:r>
      <w:r>
        <w:t xml:space="preserve">revealed the best model to be one </w:t>
      </w:r>
      <w:r w:rsidR="00133311">
        <w:t xml:space="preserve">including </w:t>
      </w:r>
      <w:r>
        <w:t>terms for rugosity and site, and both</w:t>
      </w:r>
      <w:r w:rsidRPr="00CE687F">
        <w:t xml:space="preserve"> </w:t>
      </w:r>
      <w:r>
        <w:t xml:space="preserve">candidate </w:t>
      </w:r>
      <w:r w:rsidRPr="00CE687F">
        <w:t>models with any AIC</w:t>
      </w:r>
      <w:r w:rsidR="00F260D3">
        <w:t>c</w:t>
      </w:r>
      <w:r w:rsidRPr="00CE687F">
        <w:t xml:space="preserve"> weight included the variable </w:t>
      </w:r>
      <w:r>
        <w:t>site (</w:t>
      </w:r>
      <w:r>
        <w:rPr>
          <w:highlight w:val="white"/>
        </w:rPr>
        <w:t>Table 7</w:t>
      </w:r>
      <w:r w:rsidR="00F260D3">
        <w:t xml:space="preserve"> and Table A.22</w:t>
      </w:r>
      <w:r>
        <w:t>). There was thus little evidence for systematic temporal change in the surrogate-target relationship over the study-period, but there were marked differences among sites in the elevation of the surrogate-target relationship (</w:t>
      </w:r>
      <w:r w:rsidR="00F260D3">
        <w:t>Fig.8-9</w:t>
      </w:r>
      <w:r>
        <w:t xml:space="preserve">). In other words, at any given rugosity value, predicted fish richness might differ among sites by </w:t>
      </w:r>
      <w:r w:rsidR="00F260D3">
        <w:t>as much as 12-13 species (Fig. 9</w:t>
      </w:r>
      <w:r>
        <w:t xml:space="preserve">). In summary, rugosity was a relatively poor spatial surrogate for </w:t>
      </w:r>
      <w:r w:rsidR="00F260D3">
        <w:t xml:space="preserve">fish </w:t>
      </w:r>
      <w:r>
        <w:t>richness but, at any given site, temporal changes in the rugosity-fish richness relation</w:t>
      </w:r>
      <w:r w:rsidR="001D464E">
        <w:t>ship were comparatively minor.</w:t>
      </w:r>
    </w:p>
    <w:p w14:paraId="59622298" w14:textId="77777777" w:rsidR="00E0234B" w:rsidRDefault="00E0234B" w:rsidP="00E0234B">
      <w:pPr>
        <w:pStyle w:val="Heading4"/>
      </w:pPr>
      <w:r>
        <w:t>Rugosity - Combined</w:t>
      </w:r>
      <w:r w:rsidRPr="00EA2729">
        <w:t xml:space="preserve"> Richness:</w:t>
      </w:r>
    </w:p>
    <w:p w14:paraId="24D5F72A" w14:textId="3BDD9109" w:rsidR="00E0234B" w:rsidRDefault="00E0234B" w:rsidP="00E0234B">
      <w:pPr>
        <w:rPr>
          <w:b/>
        </w:rPr>
      </w:pPr>
      <w:r>
        <w:t>The best model for combined richness included terms for rugosity, year, and site (</w:t>
      </w:r>
      <w:r>
        <w:rPr>
          <w:highlight w:val="white"/>
        </w:rPr>
        <w:t xml:space="preserve">Table </w:t>
      </w:r>
      <w:r>
        <w:t>8</w:t>
      </w:r>
      <w:r w:rsidR="00F260D3">
        <w:t xml:space="preserve"> and Table A.23</w:t>
      </w:r>
      <w:r>
        <w:t xml:space="preserve">), </w:t>
      </w:r>
      <w:r w:rsidR="0033113F">
        <w:t xml:space="preserve">indicating </w:t>
      </w:r>
      <w:r>
        <w:t>variation in combined richness across sites and years not explained by rugosity. Similar to the rugosity</w:t>
      </w:r>
      <w:r w:rsidR="008B1CE2">
        <w:t>-</w:t>
      </w:r>
      <w:r>
        <w:t>fish richness</w:t>
      </w:r>
      <w:r w:rsidR="008B1CE2">
        <w:t xml:space="preserve"> relationship</w:t>
      </w:r>
      <w:r>
        <w:t xml:space="preserve">, there were marked differences among sites in the elevation of the relationship </w:t>
      </w:r>
      <w:r w:rsidR="008B1CE2">
        <w:t xml:space="preserve">between rugosity and combined richness </w:t>
      </w:r>
      <w:r w:rsidR="00F260D3">
        <w:t>(Fig. 10</w:t>
      </w:r>
      <w:r>
        <w:t xml:space="preserve">). The </w:t>
      </w:r>
      <w:r w:rsidR="0033113F">
        <w:t xml:space="preserve">specific </w:t>
      </w:r>
      <w:r>
        <w:t>sites with high and low combined richness were, however, not the same as those with high</w:t>
      </w:r>
      <w:r w:rsidR="0033113F">
        <w:t>est</w:t>
      </w:r>
      <w:r>
        <w:t xml:space="preserve"> and low</w:t>
      </w:r>
      <w:r w:rsidR="0033113F">
        <w:t>est</w:t>
      </w:r>
      <w:r>
        <w:t xml:space="preserve"> fish </w:t>
      </w:r>
      <w:r w:rsidR="0033113F">
        <w:t xml:space="preserve">richness </w:t>
      </w:r>
      <w:r w:rsidR="00F260D3">
        <w:t>(Fig. 10</w:t>
      </w:r>
      <w:r>
        <w:t xml:space="preserve">). </w:t>
      </w:r>
      <w:r w:rsidRPr="008F084C">
        <w:t xml:space="preserve">The temporal shift in the surrogate-target relationship </w:t>
      </w:r>
      <w:r w:rsidR="00FD6387">
        <w:t>arose</w:t>
      </w:r>
      <w:r w:rsidRPr="008F084C">
        <w:t xml:space="preserve"> because mean combined richness </w:t>
      </w:r>
      <w:r w:rsidR="00FD6387">
        <w:t xml:space="preserve">increased </w:t>
      </w:r>
      <w:r w:rsidRPr="008F084C">
        <w:t>slightly</w:t>
      </w:r>
      <w:r w:rsidR="00FD6387">
        <w:t xml:space="preserve">, but steadily, </w:t>
      </w:r>
      <w:r w:rsidRPr="008F084C">
        <w:t>over the study period, whereas rugosity steadily declined (Fig</w:t>
      </w:r>
      <w:r w:rsidR="00F260D3">
        <w:t>. A.11 and Fig. A.25</w:t>
      </w:r>
      <w:r w:rsidRPr="008F084C">
        <w:t xml:space="preserve">). As a result, the elevation </w:t>
      </w:r>
      <w:r w:rsidRPr="008F084C">
        <w:lastRenderedPageBreak/>
        <w:t xml:space="preserve">of the relationship between rugosity and combined richness changed over time (Table </w:t>
      </w:r>
      <w:r w:rsidR="00F260D3">
        <w:t>8 and</w:t>
      </w:r>
      <w:r w:rsidRPr="008F084C">
        <w:t xml:space="preserve"> Fig</w:t>
      </w:r>
      <w:r w:rsidR="00F260D3">
        <w:t>. 11</w:t>
      </w:r>
      <w:r w:rsidRPr="008F084C">
        <w:t xml:space="preserve">). </w:t>
      </w:r>
      <w:r w:rsidR="008B1CE2">
        <w:t>Consequently, a</w:t>
      </w:r>
      <w:r w:rsidRPr="008F084C">
        <w:t xml:space="preserve"> reef with any given level of rugosity </w:t>
      </w:r>
      <w:r w:rsidR="008B1CE2">
        <w:t>was</w:t>
      </w:r>
      <w:r w:rsidR="008B1CE2" w:rsidRPr="008F084C">
        <w:t xml:space="preserve"> </w:t>
      </w:r>
      <w:r w:rsidRPr="008F084C">
        <w:t xml:space="preserve">predicted to have higher combined richness towards the ends of the study period than at its beginning (Fig. </w:t>
      </w:r>
      <w:r w:rsidR="00F260D3">
        <w:t>12</w:t>
      </w:r>
      <w:r w:rsidRPr="008F084C">
        <w:t xml:space="preserve">). This temporal trend </w:t>
      </w:r>
      <w:r w:rsidR="008B1CE2">
        <w:t>was</w:t>
      </w:r>
      <w:r w:rsidRPr="008F084C">
        <w:t xml:space="preserve">, however, not </w:t>
      </w:r>
      <w:r w:rsidR="008B1CE2">
        <w:t xml:space="preserve">expected </w:t>
      </w:r>
      <w:r w:rsidRPr="008F084C">
        <w:t>to qualitatively change the surrogate-target relationship</w:t>
      </w:r>
      <w:r w:rsidR="008B1CE2">
        <w:t xml:space="preserve"> because the </w:t>
      </w:r>
      <w:r w:rsidRPr="008F084C">
        <w:t xml:space="preserve">relationship between rugosity and combined richness </w:t>
      </w:r>
      <w:r w:rsidR="008B1CE2">
        <w:t>was</w:t>
      </w:r>
      <w:r w:rsidRPr="008F084C">
        <w:t xml:space="preserve"> always positive. The surrogate-target relationship is thus qualitatively stable in the sense that simple rankings of species richness among sites are expected to remain consistent over time</w:t>
      </w:r>
      <w:r>
        <w:rPr>
          <w:highlight w:val="white"/>
        </w:rPr>
        <w:t xml:space="preserve"> (Fig. </w:t>
      </w:r>
      <w:r w:rsidR="00F260D3">
        <w:rPr>
          <w:highlight w:val="white"/>
        </w:rPr>
        <w:t>12</w:t>
      </w:r>
      <w:r>
        <w:rPr>
          <w:highlight w:val="white"/>
        </w:rPr>
        <w:t xml:space="preserve">). </w:t>
      </w:r>
      <w:r>
        <w:br w:type="page"/>
      </w:r>
    </w:p>
    <w:p w14:paraId="70B89458" w14:textId="35F27593" w:rsidR="00881767" w:rsidRDefault="00A679EA" w:rsidP="00E74719">
      <w:pPr>
        <w:pStyle w:val="Heading2"/>
      </w:pPr>
      <w:bookmarkStart w:id="23" w:name="_Toc27126000"/>
      <w:r>
        <w:lastRenderedPageBreak/>
        <w:t>Discussion</w:t>
      </w:r>
      <w:bookmarkEnd w:id="23"/>
    </w:p>
    <w:p w14:paraId="1C03EA43" w14:textId="35048A0E" w:rsidR="00EA3A64" w:rsidRPr="00435D04" w:rsidRDefault="00EA3A64" w:rsidP="00FC06FA">
      <w:pPr>
        <w:pStyle w:val="Heading3"/>
      </w:pPr>
      <w:r>
        <w:t xml:space="preserve">Objective 1: Identifying </w:t>
      </w:r>
      <w:r w:rsidRPr="00EA3A64">
        <w:t>effective</w:t>
      </w:r>
      <w:r>
        <w:t xml:space="preserve"> surrogates for each target</w:t>
      </w:r>
    </w:p>
    <w:p w14:paraId="3CD14EC8" w14:textId="454260DC" w:rsidR="00B677D7" w:rsidRDefault="00EA3A64" w:rsidP="00EA3A64">
      <w:r>
        <w:t>We were able to identify simple and reasonabl</w:t>
      </w:r>
      <w:r w:rsidR="00D51F60">
        <w:t>y</w:t>
      </w:r>
      <w:r>
        <w:t xml:space="preserve"> effective surrogates for coral and fish species richness. For fish species-richness, the resource-related surrogate rugosity was the best surrogate. This finding supports the hypothesis that abiotic surrogates can be effective when there is a clear conceptual link between the surrogate and target. As summarized in the introduction, this conceptual link is based on the assumption that the habitat requirements of many reef-associated fishes include structural reef features, and rugosity is thus a simple index of fish habitat </w:t>
      </w:r>
      <w:r>
        <w:fldChar w:fldCharType="begin" w:fldLock="1"/>
      </w:r>
      <w:r>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fldChar w:fldCharType="separate"/>
      </w:r>
      <w:r w:rsidRPr="00C26A73">
        <w:rPr>
          <w:noProof/>
        </w:rPr>
        <w:t>(Darling et al., 2017; Graham et al., 2006; Gratwicke &amp; Speight, 2005; Newman et al., 2015)</w:t>
      </w:r>
      <w:r>
        <w:fldChar w:fldCharType="end"/>
      </w:r>
      <w:r>
        <w:t xml:space="preserve">. </w:t>
      </w:r>
      <w:r w:rsidR="00D51F60">
        <w:t>Although correlations between rugosity and different measures of fish abundance are well-established</w:t>
      </w:r>
      <w:r w:rsidR="001B23C1">
        <w:t xml:space="preserve"> </w:t>
      </w:r>
      <w:r w:rsidR="001B23C1">
        <w:fldChar w:fldCharType="begin" w:fldLock="1"/>
      </w:r>
      <w:r w:rsidR="001B23C1">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1B23C1">
        <w:fldChar w:fldCharType="separate"/>
      </w:r>
      <w:r w:rsidR="001B23C1" w:rsidRPr="00B55564">
        <w:rPr>
          <w:noProof/>
        </w:rPr>
        <w:t>(Alvarez-Filip, Dulvy, Côté, Watkinson, &amp; Gill, 2011)</w:t>
      </w:r>
      <w:r w:rsidR="001B23C1">
        <w:fldChar w:fldCharType="end"/>
      </w:r>
      <w:r w:rsidR="001B23C1">
        <w:t xml:space="preserve">, </w:t>
      </w:r>
      <w:r w:rsidR="005F13AC">
        <w:t xml:space="preserve">ours is one of few studies demonstrating an association between rugosity and fish species richness </w:t>
      </w:r>
      <w:r w:rsidR="005F13AC">
        <w:fldChar w:fldCharType="begin" w:fldLock="1"/>
      </w:r>
      <w:r w:rsidR="005F13AC">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5F13AC">
        <w:fldChar w:fldCharType="separate"/>
      </w:r>
      <w:r w:rsidR="005F13AC" w:rsidRPr="00C26A73">
        <w:rPr>
          <w:noProof/>
        </w:rPr>
        <w:t>(Darling et al., 2017; Graham et al., 2006; Gratwicke &amp; Speight, 2005; Newman et al., 2015)</w:t>
      </w:r>
      <w:r w:rsidR="005F13AC">
        <w:fldChar w:fldCharType="end"/>
      </w:r>
      <w:r w:rsidR="005F13AC">
        <w:t xml:space="preserve">. </w:t>
      </w:r>
      <w:r w:rsidR="00B50F05">
        <w:t>Although reductions in coral cover have been correlated with declines i</w:t>
      </w:r>
      <w:r w:rsidR="007C66FB">
        <w:t>n</w:t>
      </w:r>
      <w:r w:rsidR="00B50F05">
        <w:t xml:space="preserve"> fish richness</w:t>
      </w:r>
      <w:r w:rsidR="00067D1B">
        <w:t xml:space="preserve"> </w:t>
      </w:r>
      <w:r w:rsidR="007C66FB">
        <w:t>in the Pacific</w:t>
      </w:r>
      <w:r w:rsidR="00067D1B">
        <w:t xml:space="preserve"> </w:t>
      </w:r>
      <w:r w:rsidR="00067D1B">
        <w:fldChar w:fldCharType="begin" w:fldLock="1"/>
      </w:r>
      <w:r w:rsidR="0002013E">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et al., 2011)","manualFormatting":"(Pratchett, Hoey, Wilson, Messmer, &amp; Graham, 2011)","plainTextFormattedCitation":"(Mouillot et al., 2014; Pratchett et al., 2011)","previouslyFormattedCitation":"(Mouillot et al., 2014; Pratchett, Hoey, Wilson, Messmer, &amp; Graham, 2011)"},"properties":{"noteIndex":0},"schema":"https://github.com/citation-style-language/schema/raw/master/csl-citation.json"}</w:instrText>
      </w:r>
      <w:r w:rsidR="00067D1B">
        <w:fldChar w:fldCharType="separate"/>
      </w:r>
      <w:r w:rsidR="00067D1B" w:rsidRPr="002F6971">
        <w:rPr>
          <w:noProof/>
        </w:rPr>
        <w:t>(Pratchett, Hoey, Wilson, Messmer, &amp; Graham, 2011)</w:t>
      </w:r>
      <w:r w:rsidR="00067D1B">
        <w:fldChar w:fldCharType="end"/>
      </w:r>
      <w:r w:rsidR="00B50F05">
        <w:t xml:space="preserve">, </w:t>
      </w:r>
      <w:r w:rsidR="007C66FB">
        <w:t>coral cover was a less-effective surrogate than rugosity at our sites. One hypothesis for this po</w:t>
      </w:r>
      <w:r w:rsidR="00B0511E">
        <w:t>ssible</w:t>
      </w:r>
      <w:r w:rsidR="007C66FB">
        <w:t xml:space="preserve"> regional difference </w:t>
      </w:r>
      <w:r w:rsidR="00B0511E">
        <w:t xml:space="preserve">is </w:t>
      </w:r>
      <w:r w:rsidR="007C66FB">
        <w:t>that the Caribbean has a longer history of human impact than other regions supporting coral reefs</w:t>
      </w:r>
      <w:r w:rsidR="00B0511E">
        <w:t>,</w:t>
      </w:r>
      <w:r w:rsidR="007C66FB">
        <w:t xml:space="preserve"> so the present-day fish fauna is dominated by habitat generalists and has few species that depend di</w:t>
      </w:r>
      <w:r w:rsidR="008903CF">
        <w:t>rectly on corals for resources.</w:t>
      </w:r>
      <w:r w:rsidR="007C66FB">
        <w:t xml:space="preserve"> </w:t>
      </w:r>
    </w:p>
    <w:p w14:paraId="5922331D" w14:textId="5262A357" w:rsidR="003343DE" w:rsidRDefault="00010DF2" w:rsidP="00EA3A64">
      <w:r>
        <w:t>A s</w:t>
      </w:r>
      <w:r w:rsidR="00EC28BF">
        <w:t xml:space="preserve">imple </w:t>
      </w:r>
      <w:r w:rsidR="00B81FA4">
        <w:t>higher</w:t>
      </w:r>
      <w:r w:rsidR="00EC28BF">
        <w:t>-taxa surrogate</w:t>
      </w:r>
      <w:r w:rsidR="00B81FA4">
        <w:t xml:space="preserve"> </w:t>
      </w:r>
      <w:r w:rsidR="0010485C">
        <w:t xml:space="preserve">(coral cover) </w:t>
      </w:r>
      <w:r w:rsidR="00B81FA4">
        <w:t>w</w:t>
      </w:r>
      <w:r>
        <w:t>as</w:t>
      </w:r>
      <w:r w:rsidR="00B81FA4">
        <w:t xml:space="preserve"> effective for coral species richness.</w:t>
      </w:r>
      <w:r w:rsidR="00BC75D0">
        <w:t xml:space="preserve"> </w:t>
      </w:r>
      <w:r w:rsidR="0071775A">
        <w:t xml:space="preserve">The use of higher taxa surrogates, though </w:t>
      </w:r>
      <w:r w:rsidR="00BC75D0">
        <w:t xml:space="preserve">not always explicitly </w:t>
      </w:r>
      <w:r w:rsidR="0071775A">
        <w:t>justified</w:t>
      </w:r>
      <w:r w:rsidR="00BC75D0">
        <w:t xml:space="preserve">, </w:t>
      </w:r>
      <w:r w:rsidR="0071775A">
        <w:t xml:space="preserve">is based on the </w:t>
      </w:r>
      <w:r w:rsidR="007164C3">
        <w:t xml:space="preserve">straightforward </w:t>
      </w:r>
      <w:r w:rsidR="00A4354C">
        <w:t xml:space="preserve">expectation that more individuals at a higher taxonomic </w:t>
      </w:r>
      <w:r w:rsidR="00A4354C">
        <w:lastRenderedPageBreak/>
        <w:t>level means more taxa at a lower level (e.g. more corals means more coral species).</w:t>
      </w:r>
      <w:r>
        <w:t xml:space="preserve"> </w:t>
      </w:r>
      <w:r w:rsidR="00A17A02">
        <w:t xml:space="preserve">Perhaps surprisingly, </w:t>
      </w:r>
      <w:r w:rsidR="00A1336C">
        <w:t xml:space="preserve">this prediction was poorly-supported for sponges, </w:t>
      </w:r>
      <w:r w:rsidR="00383427">
        <w:t xml:space="preserve">because </w:t>
      </w:r>
      <w:r w:rsidR="00A1336C">
        <w:t xml:space="preserve">sponge abundance displayed a weak positive correlation with </w:t>
      </w:r>
      <w:r w:rsidR="00FC06FA">
        <w:t>s</w:t>
      </w:r>
      <w:r w:rsidR="00A1336C">
        <w:t>ponge richness.</w:t>
      </w:r>
      <w:r w:rsidR="007164C3">
        <w:t xml:space="preserve"> </w:t>
      </w:r>
      <w:r w:rsidR="00141DBC">
        <w:t xml:space="preserve">Instead, the best surrogate for sponge richness was coral cover. This, relatively poor, cross-taxa surrogate was based on the weak negative correlation between coral cover and sponge richness. </w:t>
      </w:r>
    </w:p>
    <w:p w14:paraId="4F355A5D" w14:textId="77777777" w:rsidR="003343DE" w:rsidRDefault="00A856B3" w:rsidP="00EA3A64">
      <w:r>
        <w:t xml:space="preserve">Negative associations between sponge and coral </w:t>
      </w:r>
      <w:r w:rsidRPr="0010485C">
        <w:t xml:space="preserve">abundance </w:t>
      </w:r>
      <w:r>
        <w:t>have been reported in the literature</w:t>
      </w:r>
      <w:r w:rsidR="0095186E">
        <w:t xml:space="preserve">, based on the potential for competition </w:t>
      </w:r>
      <w:r w:rsidR="003343DE">
        <w:t xml:space="preserve">for space </w:t>
      </w:r>
      <w:r w:rsidR="0095186E">
        <w:t>between sponges and corals</w:t>
      </w:r>
      <w:r w:rsidR="003343DE">
        <w:t xml:space="preserve">. Competition over space has been shown to be related to chemical inhibition, or allelopathy, in interspecific relationships between sponges and corals. Allelopathic sponges, may reduce coral cover at local scales </w:t>
      </w:r>
      <w:r w:rsidR="003343DE">
        <w:fldChar w:fldCharType="begin" w:fldLock="1"/>
      </w:r>
      <w:r w:rsidR="003343DE">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3343DE">
        <w:rPr>
          <w:rFonts w:ascii="Cambria Math" w:hAnsi="Cambria Math" w:cs="Cambria Math"/>
        </w:rPr>
        <w:instrText>∼</w:instrText>
      </w:r>
      <w:r w:rsidR="003343DE">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3343DE">
        <w:fldChar w:fldCharType="separate"/>
      </w:r>
      <w:r w:rsidR="003343DE" w:rsidRPr="00007F93">
        <w:rPr>
          <w:noProof/>
        </w:rPr>
        <w:t>(Pawlik, Steindler, Henkel, Beer, &amp; Ilan, 2007)</w:t>
      </w:r>
      <w:r w:rsidR="003343DE">
        <w:fldChar w:fldCharType="end"/>
      </w:r>
      <w:r w:rsidR="003343DE">
        <w:t xml:space="preserve">. Other studies have shown that unpalatable sponges, those that use chemicals to deter predation by fish, are also allelopathic toward corals and are relatively common on Caribbean coral reefs </w:t>
      </w:r>
      <w:r w:rsidR="003343DE">
        <w:fldChar w:fldCharType="begin" w:fldLock="1"/>
      </w:r>
      <w:r w:rsidR="003343DE">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3343DE">
        <w:fldChar w:fldCharType="separate"/>
      </w:r>
      <w:r w:rsidR="003343DE" w:rsidRPr="00B6152E">
        <w:rPr>
          <w:noProof/>
        </w:rPr>
        <w:t>(Loh, McMurray, Henkel, Vicente, &amp; Pawlik, 2015)</w:t>
      </w:r>
      <w:r w:rsidR="003343DE">
        <w:fldChar w:fldCharType="end"/>
      </w:r>
      <w:r w:rsidR="003343DE">
        <w:t xml:space="preserve">. Despite some potential benefits sponges can have on coral structures and reef nutrient cycles, even palatable sponges can outcompete corals for space by overgrowing coral structures </w:t>
      </w:r>
      <w:r w:rsidR="003343DE">
        <w:fldChar w:fldCharType="begin" w:fldLock="1"/>
      </w:r>
      <w:r w:rsidR="003343D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3343DE">
        <w:fldChar w:fldCharType="separate"/>
      </w:r>
      <w:r w:rsidR="003343DE" w:rsidRPr="00B6152E">
        <w:rPr>
          <w:noProof/>
        </w:rPr>
        <w:t>(Loh &amp; Pawlik, 2014; Stella, Pratchett, Hutchings, &amp; Jones, 2011)</w:t>
      </w:r>
      <w:r w:rsidR="003343DE">
        <w:fldChar w:fldCharType="end"/>
      </w:r>
      <w:r w:rsidR="003343DE">
        <w:t xml:space="preserve">. Over time, the abundance of these palatable sponges has increased with the reduced abundance of spongivorous fish due to overfishing </w:t>
      </w:r>
      <w:r w:rsidR="003343DE">
        <w:fldChar w:fldCharType="begin" w:fldLock="1"/>
      </w:r>
      <w:r w:rsidR="003343D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3343DE">
        <w:fldChar w:fldCharType="separate"/>
      </w:r>
      <w:r w:rsidR="003343DE" w:rsidRPr="00B6152E">
        <w:rPr>
          <w:noProof/>
        </w:rPr>
        <w:t>(Loh &amp; Pawlik, 2014; Powell et al., 2014)</w:t>
      </w:r>
      <w:r w:rsidR="003343DE">
        <w:fldChar w:fldCharType="end"/>
      </w:r>
      <w:r w:rsidR="003343DE">
        <w:t xml:space="preserve">. Despite this potential for negative sponge-coral interactions, the association between coral cover and sponge </w:t>
      </w:r>
      <w:r w:rsidR="003343DE" w:rsidRPr="0010485C">
        <w:t>richness was</w:t>
      </w:r>
      <w:r w:rsidR="003343DE">
        <w:t xml:space="preserve"> weak. </w:t>
      </w:r>
    </w:p>
    <w:p w14:paraId="31956384" w14:textId="2623362D" w:rsidR="00EA3A64" w:rsidRDefault="003343DE" w:rsidP="0010485C">
      <w:pPr>
        <w:pStyle w:val="Heading3"/>
      </w:pPr>
      <w:r>
        <w:t xml:space="preserve"> </w:t>
      </w:r>
      <w:r w:rsidR="0010485C">
        <w:t xml:space="preserve">Extrapolating among target groups </w:t>
      </w:r>
    </w:p>
    <w:p w14:paraId="2FE21CB6" w14:textId="012A7113" w:rsidR="0010485C" w:rsidRPr="00D43B73" w:rsidRDefault="00646DE8" w:rsidP="00FC06FA">
      <w:r>
        <w:lastRenderedPageBreak/>
        <w:t xml:space="preserve">We used sponges as a case study </w:t>
      </w:r>
      <w:r w:rsidR="00427A67">
        <w:t>to test the possibility of extrapolating from w</w:t>
      </w:r>
      <w:r w:rsidR="008903CF">
        <w:t>ell-studied taxa to other taxa.</w:t>
      </w:r>
      <w:r w:rsidR="00427A67">
        <w:t xml:space="preserve"> </w:t>
      </w:r>
    </w:p>
    <w:p w14:paraId="099F0575" w14:textId="33321329" w:rsidR="00881767" w:rsidRDefault="00881767" w:rsidP="006F5163">
      <w:pPr>
        <w:pStyle w:val="Heading3"/>
      </w:pPr>
      <w:r>
        <w:t>New limitations section</w:t>
      </w:r>
    </w:p>
    <w:p w14:paraId="402E7EAF" w14:textId="15858459" w:rsidR="00A679EA" w:rsidRDefault="00881767" w:rsidP="006F5163">
      <w:r>
        <w:t>We suggest that the use of RTU’s, although it affects estimates of absolute species richness, should not alter the outcome of the analysis.</w:t>
      </w:r>
    </w:p>
    <w:p w14:paraId="55940E9F" w14:textId="45E6812B" w:rsidR="00456F8B" w:rsidRPr="002E560A" w:rsidRDefault="00A9579D" w:rsidP="00E74719">
      <w:pPr>
        <w:pStyle w:val="Heading3"/>
      </w:pPr>
      <w:r>
        <w:t>A</w:t>
      </w:r>
      <w:r w:rsidR="00456F8B" w:rsidRPr="002E560A">
        <w:t>ss</w:t>
      </w:r>
      <w:r>
        <w:t>essing surrogate effectiveness over space and time</w:t>
      </w:r>
    </w:p>
    <w:p w14:paraId="1613C916" w14:textId="710760FC" w:rsidR="001429E5" w:rsidRDefault="00173B03" w:rsidP="002E560A">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r w:rsidR="001429E5">
        <w:t xml:space="preserve">. These differences in dispersal ability </w:t>
      </w:r>
      <w:r>
        <w:t>relate to genetic connectivity</w:t>
      </w:r>
      <w:r w:rsidR="001429E5">
        <w:t xml:space="preserve"> and</w:t>
      </w:r>
      <w:r>
        <w:t>, as a result, the</w:t>
      </w:r>
      <w:r w:rsidR="001429E5">
        <w:t xml:space="preserve"> biodiversity of reefs </w:t>
      </w:r>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r w:rsidR="001429E5">
        <w:t xml:space="preserve">. </w:t>
      </w:r>
    </w:p>
    <w:p w14:paraId="189FD11E" w14:textId="4D7AC559"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r w:rsidR="00B55564">
        <w:fldChar w:fldCharType="begin" w:fldLock="1"/>
      </w:r>
      <w:r w:rsidR="0002013E">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Dulvy, Côté, Watkinson, &amp; Gill, 2011)"},"properties":{"noteIndex":0},"schema":"https://github.com/citation-style-language/schema/raw/master/csl-citation.json"}</w:instrText>
      </w:r>
      <w:r w:rsidR="00B55564">
        <w:fldChar w:fldCharType="separate"/>
      </w:r>
      <w:r w:rsidR="0002013E" w:rsidRPr="0002013E">
        <w:rPr>
          <w:noProof/>
        </w:rPr>
        <w:t>(Alvarez-Filip et al., 2011)</w:t>
      </w:r>
      <w:r w:rsidR="00B55564">
        <w:fldChar w:fldCharType="end"/>
      </w:r>
      <w:r>
        <w:t xml:space="preserve">. </w:t>
      </w:r>
      <w:r w:rsidR="006D3306">
        <w:t>Although we did</w:t>
      </w:r>
      <w:r w:rsidR="00B55564">
        <w:t xml:space="preserve"> not </w:t>
      </w:r>
      <w:r w:rsidR="006D3306">
        <w:t>include</w:t>
      </w:r>
      <w:r w:rsidR="00B55564">
        <w:t xml:space="preserve"> fish abundance </w:t>
      </w:r>
      <w:r w:rsidR="006D3306">
        <w:t xml:space="preserve">as a target </w:t>
      </w:r>
      <w:r w:rsidR="00B55564">
        <w:t xml:space="preserve">in our results, we </w:t>
      </w:r>
      <w:r w:rsidR="006D3306">
        <w:t>did observe</w:t>
      </w:r>
      <w:r w:rsidR="00B55564">
        <w:t xml:space="preserve"> a reduction in the number of fish species</w:t>
      </w:r>
      <w:r w:rsidR="00F011E0">
        <w:t xml:space="preserve"> and overall species</w:t>
      </w:r>
      <w:r w:rsidR="00B55564">
        <w:t xml:space="preserve"> present at lower 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r w:rsidR="00F011E0">
        <w:t xml:space="preserve">The relationship between coral richness and coral cover varied over time; one explanation being, the increase in coral species richness for a given amount </w:t>
      </w:r>
      <w:r w:rsidR="00F011E0">
        <w:lastRenderedPageBreak/>
        <w:t xml:space="preserve">of coral cover over time is </w:t>
      </w:r>
      <w:r w:rsidR="00CF03EC">
        <w:t xml:space="preserve">due to an increase in </w:t>
      </w:r>
      <w:r w:rsidR="00F011E0">
        <w:t xml:space="preserve">evenness over time. In other words, the abundance of the most dominant species is reduced over time. </w:t>
      </w:r>
      <w:r w:rsidR="00CF03EC">
        <w:t xml:space="preserve">The study mentioned </w:t>
      </w:r>
      <w:r w:rsidR="00030BAE">
        <w:t>above</w:t>
      </w:r>
      <w:r w:rsidR="00CF03EC">
        <w:t xml:space="preserve"> found the variance in rugosity observed at higher levels of coral cover was the result of dominance by a particular genus of coral</w:t>
      </w:r>
      <w:r w:rsidR="00007B3E">
        <w:t xml:space="preserve">; </w:t>
      </w:r>
      <w:r w:rsidR="00CF03EC">
        <w:t>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ed to other sites, suggesting there might be some factor affecting rugosity at 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0907EBDC" w:rsidR="00964634" w:rsidRDefault="00805066" w:rsidP="000C2B77">
      <w:r>
        <w:t xml:space="preserve">Competition over space has been shown to be related to chemical inhibition, or allelopathy, in interspecific relationships between sponges and corals. These relationships may explain why coral cover </w:t>
      </w:r>
      <w:r w:rsidR="003A6E6C">
        <w:t xml:space="preserve">was the </w:t>
      </w:r>
      <w:r w:rsidR="00E864AB">
        <w:t>best</w:t>
      </w:r>
      <w:r w:rsidR="003A6E6C">
        <w:t xml:space="preserve"> candidate surrogate for sponge richness and also why sponge cover and sponge richness are negatively correlated with coral cover and coral richness respectively. </w:t>
      </w:r>
      <w:r w:rsidR="00007F93">
        <w:t xml:space="preserve">Allelopathic sponges, may reduce coral cover at local scales </w:t>
      </w:r>
      <w:r w:rsidR="00007F93">
        <w:fldChar w:fldCharType="begin" w:fldLock="1"/>
      </w:r>
      <w:r w:rsidR="0002013E">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02013E">
        <w:rPr>
          <w:rFonts w:ascii="Cambria Math" w:hAnsi="Cambria Math" w:cs="Cambria Math"/>
        </w:rPr>
        <w:instrText>∼</w:instrText>
      </w:r>
      <w:r w:rsidR="0002013E">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et al., 2007)","plainTextFormattedCitation":"(Pawlik et al., 2007)","previouslyFormattedCitation":"(Pawlik, Steindler, Henkel, Beer, &amp; Ilan, 2007)"},"properties":{"noteIndex":0},"schema":"https://github.com/citation-style-language/schema/raw/master/csl-citation.json"}</w:instrText>
      </w:r>
      <w:r w:rsidR="00007F93">
        <w:fldChar w:fldCharType="separate"/>
      </w:r>
      <w:r w:rsidR="0002013E" w:rsidRPr="0002013E">
        <w:rPr>
          <w:noProof/>
        </w:rPr>
        <w:t>(Pawlik et al., 2007)</w:t>
      </w:r>
      <w:r w:rsidR="00007F93">
        <w:fldChar w:fldCharType="end"/>
      </w:r>
      <w:r w:rsidR="00007F93">
        <w:t>. Other studies have shown that unpalatable sponges, those that use chemicals to deter predation by fish, are also allelopathic toward corals</w:t>
      </w:r>
      <w:r w:rsidR="00B6152E">
        <w:t xml:space="preserve"> and are relatively common on Caribbean coral reefs </w:t>
      </w:r>
      <w:r w:rsidR="00B6152E">
        <w:fldChar w:fldCharType="begin" w:fldLock="1"/>
      </w:r>
      <w:r w:rsidR="0002013E">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et al., 2015)","plainTextFormattedCitation":"(Loh et al., 2015)","previouslyFormattedCitation":"(Loh, McMurray, Henkel, Vicente, &amp; Pawlik, 2015)"},"properties":{"noteIndex":0},"schema":"https://github.com/citation-style-language/schema/raw/master/csl-citation.json"}</w:instrText>
      </w:r>
      <w:r w:rsidR="00B6152E">
        <w:fldChar w:fldCharType="separate"/>
      </w:r>
      <w:r w:rsidR="0002013E" w:rsidRPr="0002013E">
        <w:rPr>
          <w:noProof/>
        </w:rPr>
        <w:t>(Loh et al., 2015)</w:t>
      </w:r>
      <w:r w:rsidR="00B6152E">
        <w:fldChar w:fldCharType="end"/>
      </w:r>
      <w:r w:rsidR="00B6152E">
        <w:t xml:space="preserve">. Despite some potential benefits sponges can have on coral structures and reef nutrient cycles, even palatable sponges can outcompete corals for space by overgrowing coral structures </w:t>
      </w:r>
      <w:r w:rsidR="00B6152E">
        <w:fldChar w:fldCharType="begin" w:fldLock="1"/>
      </w:r>
      <w:r w:rsidR="0002013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et al., 2011)","plainTextFormattedCitation":"(Loh &amp; Pawlik, 2014; Stella et al., 2011)","previouslyFormattedCitation":"(Loh &amp; Pawlik, 2014; Stella, Pratchett, Hutchings, &amp; Jones, 2011)"},"properties":{"noteIndex":0},"schema":"https://github.com/citation-style-language/schema/raw/master/csl-citation.json"}</w:instrText>
      </w:r>
      <w:r w:rsidR="00B6152E">
        <w:fldChar w:fldCharType="separate"/>
      </w:r>
      <w:r w:rsidR="0002013E" w:rsidRPr="0002013E">
        <w:rPr>
          <w:noProof/>
        </w:rPr>
        <w:t>(Loh &amp; Pawlik, 2014; Stella et al., 2011)</w:t>
      </w:r>
      <w:r w:rsidR="00B6152E">
        <w:fldChar w:fldCharType="end"/>
      </w:r>
      <w:r w:rsidR="00B6152E">
        <w:t xml:space="preserve">. Over time, the abundance of these palatable sponges has increased with the reduced abundance of spongivorous fish due to overfishing </w:t>
      </w:r>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r w:rsidR="00B6152E">
        <w:t>.</w:t>
      </w:r>
      <w:r w:rsidR="00CF03EC">
        <w:t xml:space="preserve"> </w:t>
      </w:r>
    </w:p>
    <w:p w14:paraId="4016FBAF" w14:textId="3C99E920" w:rsidR="002E560A" w:rsidRDefault="00CF03EC" w:rsidP="000C2B77">
      <w:r>
        <w:lastRenderedPageBreak/>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p>
    <w:p w14:paraId="19C69C7D" w14:textId="77777777" w:rsidR="00B06EB3" w:rsidRPr="002E560A" w:rsidRDefault="00B06EB3" w:rsidP="00B06EB3">
      <w:pPr>
        <w:pStyle w:val="Heading3"/>
      </w:pPr>
      <w:r w:rsidRPr="002E560A">
        <w:t>Value of sponge monitoring</w:t>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indward reefs had higher coral and fish diversity than leeward reefs,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Had this environmental gradient been extrapolated to diversity of taxonomic groups other than fish and corals, it may have been used to make management decisions 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r w:rsidR="00B06EB3">
        <w:t xml:space="preserve">The 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r w:rsidR="003D629E">
        <w:t xml:space="preserve">Perhaps sponges are not the only taxonomic group of organisms on coral reefs that are difficult to predict with coral cover or rugosity; there are many </w:t>
      </w:r>
      <w:r w:rsidR="003D629E">
        <w:lastRenderedPageBreak/>
        <w:t xml:space="preserve">coral-associated invertebrates that may provide insight into coral reef diversity </w:t>
      </w:r>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r w:rsidR="003D629E">
        <w:t xml:space="preserve"> and it is unlikely that all of these taxonomic groups will be adequately predicted by rugosity or coral cover alone. </w:t>
      </w:r>
    </w:p>
    <w:p w14:paraId="20013237" w14:textId="4C542931" w:rsidR="003D629E" w:rsidRDefault="00B06EB3" w:rsidP="005A23E3">
      <w:r>
        <w:t>Becaus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non-umbrella” species can provide insight into overall site biodiversity at local scales in terrestrial ecosystems </w:t>
      </w:r>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r w:rsidR="005A23E3">
        <w:t xml:space="preserve">. Therefore, diversity of these 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they include in their estimates. </w:t>
      </w:r>
    </w:p>
    <w:p w14:paraId="438C0587" w14:textId="77777777" w:rsidR="00446A88" w:rsidRDefault="00456F8B" w:rsidP="00446A88">
      <w:r>
        <w:t>In conclusion,</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24" w:name="_Toc27126001"/>
      <w:r>
        <w:lastRenderedPageBreak/>
        <w:t>Acknowledgements</w:t>
      </w:r>
      <w:bookmarkEnd w:id="24"/>
    </w:p>
    <w:p w14:paraId="70C75AA5" w14:textId="05B1C972" w:rsidR="00695E29" w:rsidRPr="00695E29" w:rsidRDefault="00E31749" w:rsidP="00D0298C">
      <w:r>
        <w:t xml:space="preserve">Thanks to </w:t>
      </w:r>
      <w:r w:rsidR="00695E29">
        <w:t xml:space="preserve">Dr. Brian Gerber, Dr. </w:t>
      </w:r>
      <w:proofErr w:type="spellStart"/>
      <w:r w:rsidR="00695E29">
        <w:t>Gavino</w:t>
      </w:r>
      <w:proofErr w:type="spellEnd"/>
      <w:r w:rsidR="00695E29">
        <w:t xml:space="preserve"> </w:t>
      </w:r>
      <w:proofErr w:type="spellStart"/>
      <w:r w:rsidR="00695E29">
        <w:t>Puggioni</w:t>
      </w:r>
      <w:proofErr w:type="spellEnd"/>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w:t>
      </w:r>
      <w:proofErr w:type="spellStart"/>
      <w:r w:rsidR="00695E29" w:rsidRPr="00D0298C">
        <w:t>Lianna</w:t>
      </w:r>
      <w:proofErr w:type="spellEnd"/>
      <w:r w:rsidR="00695E29" w:rsidRPr="00D0298C">
        <w:t xml:space="preserve"> </w:t>
      </w:r>
      <w:proofErr w:type="spellStart"/>
      <w:r w:rsidR="00695E29" w:rsidRPr="00D0298C">
        <w:t>Jarecki</w:t>
      </w:r>
      <w:proofErr w:type="spellEnd"/>
      <w:r w:rsidR="00695E29" w:rsidRPr="00D0298C">
        <w:t xml:space="preserve">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25" w:name="_Toc27126002"/>
      <w:r>
        <w:lastRenderedPageBreak/>
        <w:t>Literature Cited</w:t>
      </w:r>
      <w:bookmarkEnd w:id="25"/>
    </w:p>
    <w:p w14:paraId="2C47AD18" w14:textId="44DCEF65" w:rsidR="0002013E" w:rsidRPr="0002013E" w:rsidRDefault="00BB1205" w:rsidP="0002013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02013E" w:rsidRPr="0002013E">
        <w:rPr>
          <w:noProof/>
        </w:rPr>
        <w:t xml:space="preserve">Acosta, C., Barnes, R., &amp; McClatchey, R. (2015). Spatial discordance in fish, coral, and sponge assemblages across a Caribbean atoll reef gradient. </w:t>
      </w:r>
      <w:r w:rsidR="0002013E" w:rsidRPr="0002013E">
        <w:rPr>
          <w:i/>
          <w:iCs/>
          <w:noProof/>
        </w:rPr>
        <w:t>Marine Ecology</w:t>
      </w:r>
      <w:r w:rsidR="0002013E" w:rsidRPr="0002013E">
        <w:rPr>
          <w:noProof/>
        </w:rPr>
        <w:t xml:space="preserve">, </w:t>
      </w:r>
      <w:r w:rsidR="0002013E" w:rsidRPr="0002013E">
        <w:rPr>
          <w:i/>
          <w:iCs/>
          <w:noProof/>
        </w:rPr>
        <w:t>36</w:t>
      </w:r>
      <w:r w:rsidR="0002013E" w:rsidRPr="0002013E">
        <w:rPr>
          <w:noProof/>
        </w:rPr>
        <w:t>, 167–177.</w:t>
      </w:r>
    </w:p>
    <w:p w14:paraId="54C8493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Almada-Villela, P. C., Sale, P. F., Gold-Bouchot, G., &amp; Kjerfve, B. (2003). </w:t>
      </w:r>
      <w:r w:rsidRPr="0002013E">
        <w:rPr>
          <w:i/>
          <w:iCs/>
          <w:noProof/>
        </w:rPr>
        <w:t>Manual of methods for the MBRS synoptic monitoring program: Selected methods for monitoring physical and biological parameters for use in the Mesoamerican region</w:t>
      </w:r>
      <w:r w:rsidRPr="0002013E">
        <w:rPr>
          <w:noProof/>
        </w:rPr>
        <w:t>. Belize City: Mesoamerican Barrier Reef Systems project (MBRS).</w:t>
      </w:r>
    </w:p>
    <w:p w14:paraId="22AE62A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Almany, G. R., Connolly, S. R., Heath, D. D., Hogan, J. D., Jones, G. P., McCook, L. J., … Williamson, D. H. (2009). Connectivity, biodiversity conservation and the design of marine reserve networks for coral reefs. </w:t>
      </w:r>
      <w:r w:rsidRPr="0002013E">
        <w:rPr>
          <w:i/>
          <w:iCs/>
          <w:noProof/>
        </w:rPr>
        <w:t>Coral Reefs</w:t>
      </w:r>
      <w:r w:rsidRPr="0002013E">
        <w:rPr>
          <w:noProof/>
        </w:rPr>
        <w:t xml:space="preserve">, </w:t>
      </w:r>
      <w:r w:rsidRPr="0002013E">
        <w:rPr>
          <w:i/>
          <w:iCs/>
          <w:noProof/>
        </w:rPr>
        <w:t>28</w:t>
      </w:r>
      <w:r w:rsidRPr="0002013E">
        <w:rPr>
          <w:noProof/>
        </w:rPr>
        <w:t>, 339–351.</w:t>
      </w:r>
    </w:p>
    <w:p w14:paraId="170AA08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Alvarez-Filip, L., Dulvy, N. K., Côté, I. M., Watkinson, A. R., &amp; Gill, J. A. (2011). Coral identity underpins architectural complexity on Caribbean reefs. </w:t>
      </w:r>
      <w:r w:rsidRPr="0002013E">
        <w:rPr>
          <w:i/>
          <w:iCs/>
          <w:noProof/>
        </w:rPr>
        <w:t>Ecological Applications</w:t>
      </w:r>
      <w:r w:rsidRPr="0002013E">
        <w:rPr>
          <w:noProof/>
        </w:rPr>
        <w:t xml:space="preserve">, </w:t>
      </w:r>
      <w:r w:rsidRPr="0002013E">
        <w:rPr>
          <w:i/>
          <w:iCs/>
          <w:noProof/>
        </w:rPr>
        <w:t>21</w:t>
      </w:r>
      <w:r w:rsidRPr="0002013E">
        <w:rPr>
          <w:noProof/>
        </w:rPr>
        <w:t>(6), 2223–2231.</w:t>
      </w:r>
    </w:p>
    <w:p w14:paraId="0DBDB71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Alvarez-Filip, L., Dulvy, N. K., Gill, J. A., Côté, I. M., &amp; Watkinson, A. R. (2009). Flattening of Caribbean coral reefs: Region-wide declines in architectural complexity. </w:t>
      </w:r>
      <w:r w:rsidRPr="0002013E">
        <w:rPr>
          <w:i/>
          <w:iCs/>
          <w:noProof/>
        </w:rPr>
        <w:t>Proceedings of the Royal Society B</w:t>
      </w:r>
      <w:r w:rsidRPr="0002013E">
        <w:rPr>
          <w:noProof/>
        </w:rPr>
        <w:t xml:space="preserve">, </w:t>
      </w:r>
      <w:r w:rsidRPr="0002013E">
        <w:rPr>
          <w:i/>
          <w:iCs/>
          <w:noProof/>
        </w:rPr>
        <w:t>276</w:t>
      </w:r>
      <w:r w:rsidRPr="0002013E">
        <w:rPr>
          <w:noProof/>
        </w:rPr>
        <w:t>, 3019–3025.</w:t>
      </w:r>
    </w:p>
    <w:p w14:paraId="4226730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Anderson, M. J., Diebel, C. E., Blom, W. M., &amp; Landers, T. J. (2005). Consistency and variation in kelp holdfast assemblages: Spatial patterns of biodiversity for the major phyla at different taxonomic resolutions. </w:t>
      </w:r>
      <w:r w:rsidRPr="0002013E">
        <w:rPr>
          <w:i/>
          <w:iCs/>
          <w:noProof/>
        </w:rPr>
        <w:t>Journal of Experimental Marine Biology and Ecology</w:t>
      </w:r>
      <w:r w:rsidRPr="0002013E">
        <w:rPr>
          <w:noProof/>
        </w:rPr>
        <w:t xml:space="preserve">, </w:t>
      </w:r>
      <w:r w:rsidRPr="0002013E">
        <w:rPr>
          <w:i/>
          <w:iCs/>
          <w:noProof/>
        </w:rPr>
        <w:t>320</w:t>
      </w:r>
      <w:r w:rsidRPr="0002013E">
        <w:rPr>
          <w:noProof/>
        </w:rPr>
        <w:t>, 35–56.</w:t>
      </w:r>
    </w:p>
    <w:p w14:paraId="5816D24A"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ell, J. J. (2008). The functional roles of marine sponges. </w:t>
      </w:r>
      <w:r w:rsidRPr="0002013E">
        <w:rPr>
          <w:i/>
          <w:iCs/>
          <w:noProof/>
        </w:rPr>
        <w:t>Estuarine, Coastal and Shelf Science</w:t>
      </w:r>
      <w:r w:rsidRPr="0002013E">
        <w:rPr>
          <w:noProof/>
        </w:rPr>
        <w:t xml:space="preserve">, </w:t>
      </w:r>
      <w:r w:rsidRPr="0002013E">
        <w:rPr>
          <w:i/>
          <w:iCs/>
          <w:noProof/>
        </w:rPr>
        <w:t>79</w:t>
      </w:r>
      <w:r w:rsidRPr="0002013E">
        <w:rPr>
          <w:noProof/>
        </w:rPr>
        <w:t>, 341–353.</w:t>
      </w:r>
    </w:p>
    <w:p w14:paraId="7E8E546B" w14:textId="77777777" w:rsidR="0002013E" w:rsidRPr="0002013E" w:rsidRDefault="0002013E" w:rsidP="0002013E">
      <w:pPr>
        <w:widowControl w:val="0"/>
        <w:autoSpaceDE w:val="0"/>
        <w:autoSpaceDN w:val="0"/>
        <w:adjustRightInd w:val="0"/>
        <w:ind w:left="480" w:hanging="480"/>
        <w:rPr>
          <w:noProof/>
        </w:rPr>
      </w:pPr>
      <w:r w:rsidRPr="0002013E">
        <w:rPr>
          <w:noProof/>
        </w:rPr>
        <w:lastRenderedPageBreak/>
        <w:t xml:space="preserve">Bellwood, D. R., Hughes, T. P., Folke, C., &amp; Nyström, M. (2004). Confronting the coral reef crisis. </w:t>
      </w:r>
      <w:r w:rsidRPr="0002013E">
        <w:rPr>
          <w:i/>
          <w:iCs/>
          <w:noProof/>
        </w:rPr>
        <w:t>Nature</w:t>
      </w:r>
      <w:r w:rsidRPr="0002013E">
        <w:rPr>
          <w:noProof/>
        </w:rPr>
        <w:t xml:space="preserve">, </w:t>
      </w:r>
      <w:r w:rsidRPr="0002013E">
        <w:rPr>
          <w:i/>
          <w:iCs/>
          <w:noProof/>
        </w:rPr>
        <w:t>429</w:t>
      </w:r>
      <w:r w:rsidRPr="0002013E">
        <w:rPr>
          <w:noProof/>
        </w:rPr>
        <w:t>, 827–833.</w:t>
      </w:r>
    </w:p>
    <w:p w14:paraId="35499085"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erman, J., Burton, M., Gibbs, R., Lock, K., Newman, P., Jones, J., &amp; Bell, J. (2013). Testing the suitability of a morphological monitoring approach for identifying temporal variability in a temperate sponge assemblage. </w:t>
      </w:r>
      <w:r w:rsidRPr="0002013E">
        <w:rPr>
          <w:i/>
          <w:iCs/>
          <w:noProof/>
        </w:rPr>
        <w:t>Journal for Nature Conservation</w:t>
      </w:r>
      <w:r w:rsidRPr="0002013E">
        <w:rPr>
          <w:noProof/>
        </w:rPr>
        <w:t xml:space="preserve">, </w:t>
      </w:r>
      <w:r w:rsidRPr="0002013E">
        <w:rPr>
          <w:i/>
          <w:iCs/>
          <w:noProof/>
        </w:rPr>
        <w:t>21</w:t>
      </w:r>
      <w:r w:rsidRPr="0002013E">
        <w:rPr>
          <w:noProof/>
        </w:rPr>
        <w:t>, 173–182.</w:t>
      </w:r>
    </w:p>
    <w:p w14:paraId="623A1DB3"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ernard, A. T. F., Götz, A., Kerwath, S. E., &amp; Wilke, C. G. (2013). Observer bias and detection probability in underwater visual census of fish assemblages measured with independent double-observers. </w:t>
      </w:r>
      <w:r w:rsidRPr="0002013E">
        <w:rPr>
          <w:i/>
          <w:iCs/>
          <w:noProof/>
        </w:rPr>
        <w:t>Journal of Experimental Marine Biology and Ecology</w:t>
      </w:r>
      <w:r w:rsidRPr="0002013E">
        <w:rPr>
          <w:noProof/>
        </w:rPr>
        <w:t xml:space="preserve">, </w:t>
      </w:r>
      <w:r w:rsidRPr="0002013E">
        <w:rPr>
          <w:i/>
          <w:iCs/>
          <w:noProof/>
        </w:rPr>
        <w:t>443</w:t>
      </w:r>
      <w:r w:rsidRPr="0002013E">
        <w:rPr>
          <w:noProof/>
        </w:rPr>
        <w:t>, 75–84.</w:t>
      </w:r>
    </w:p>
    <w:p w14:paraId="6A923EA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evilacqua, S., Mistri, M., Terlizzi, A., &amp; Munari, C. (2018). Assessing the effectiveness of surrogates for species over time: Evidence from decadal monitoring of a Mediterranean transitional water ecosystem. </w:t>
      </w:r>
      <w:r w:rsidRPr="0002013E">
        <w:rPr>
          <w:i/>
          <w:iCs/>
          <w:noProof/>
        </w:rPr>
        <w:t>Marine Pollution Bulletin</w:t>
      </w:r>
      <w:r w:rsidRPr="0002013E">
        <w:rPr>
          <w:noProof/>
        </w:rPr>
        <w:t xml:space="preserve">, </w:t>
      </w:r>
      <w:r w:rsidRPr="0002013E">
        <w:rPr>
          <w:i/>
          <w:iCs/>
          <w:noProof/>
        </w:rPr>
        <w:t>131</w:t>
      </w:r>
      <w:r w:rsidRPr="0002013E">
        <w:rPr>
          <w:noProof/>
        </w:rPr>
        <w:t>, 507–514.</w:t>
      </w:r>
    </w:p>
    <w:p w14:paraId="0779A83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lake, J. G., &amp; Loiselle, B. A. (2000). Diversity of birds along an elevational gradient in the Cordillera Central, Costa Rica. </w:t>
      </w:r>
      <w:r w:rsidRPr="0002013E">
        <w:rPr>
          <w:i/>
          <w:iCs/>
          <w:noProof/>
        </w:rPr>
        <w:t>The Auk</w:t>
      </w:r>
      <w:r w:rsidRPr="0002013E">
        <w:rPr>
          <w:noProof/>
        </w:rPr>
        <w:t xml:space="preserve">, </w:t>
      </w:r>
      <w:r w:rsidRPr="0002013E">
        <w:rPr>
          <w:i/>
          <w:iCs/>
          <w:noProof/>
        </w:rPr>
        <w:t>117</w:t>
      </w:r>
      <w:r w:rsidRPr="0002013E">
        <w:rPr>
          <w:noProof/>
        </w:rPr>
        <w:t>(3), 663–686.</w:t>
      </w:r>
    </w:p>
    <w:p w14:paraId="6136236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urnham, K. P., &amp; Anderson, D. R. (2002). </w:t>
      </w:r>
      <w:r w:rsidRPr="0002013E">
        <w:rPr>
          <w:i/>
          <w:iCs/>
          <w:noProof/>
        </w:rPr>
        <w:t>Model selection and inference: A practical information-theoretic approach</w:t>
      </w:r>
      <w:r w:rsidRPr="0002013E">
        <w:rPr>
          <w:noProof/>
        </w:rPr>
        <w:t xml:space="preserve"> (2nd ed.). New York, New York: Springer-Verla.</w:t>
      </w:r>
    </w:p>
    <w:p w14:paraId="74F860A8"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Canfield, R. H. (1941). Application of the line interception method in sampling range vegetation. </w:t>
      </w:r>
      <w:r w:rsidRPr="0002013E">
        <w:rPr>
          <w:i/>
          <w:iCs/>
          <w:noProof/>
        </w:rPr>
        <w:t>Journal of Forestry</w:t>
      </w:r>
      <w:r w:rsidRPr="0002013E">
        <w:rPr>
          <w:noProof/>
        </w:rPr>
        <w:t xml:space="preserve">, </w:t>
      </w:r>
      <w:r w:rsidRPr="0002013E">
        <w:rPr>
          <w:i/>
          <w:iCs/>
          <w:noProof/>
        </w:rPr>
        <w:t>39</w:t>
      </w:r>
      <w:r w:rsidRPr="0002013E">
        <w:rPr>
          <w:noProof/>
        </w:rPr>
        <w:t>, 388–394.</w:t>
      </w:r>
    </w:p>
    <w:p w14:paraId="77A1091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Colwell, R. K., &amp; Coddington, J. A. (1994). Estimating terrestrial biodiversity through extrapolation. </w:t>
      </w:r>
      <w:r w:rsidRPr="0002013E">
        <w:rPr>
          <w:i/>
          <w:iCs/>
          <w:noProof/>
        </w:rPr>
        <w:t>Philosophical Transactions of the Royal Society B</w:t>
      </w:r>
      <w:r w:rsidRPr="0002013E">
        <w:rPr>
          <w:noProof/>
        </w:rPr>
        <w:t xml:space="preserve">, </w:t>
      </w:r>
      <w:r w:rsidRPr="0002013E">
        <w:rPr>
          <w:i/>
          <w:iCs/>
          <w:noProof/>
        </w:rPr>
        <w:t>345</w:t>
      </w:r>
      <w:r w:rsidRPr="0002013E">
        <w:rPr>
          <w:noProof/>
        </w:rPr>
        <w:t>, 101–118.</w:t>
      </w:r>
    </w:p>
    <w:p w14:paraId="77E76F94" w14:textId="77777777" w:rsidR="0002013E" w:rsidRPr="0002013E" w:rsidRDefault="0002013E" w:rsidP="0002013E">
      <w:pPr>
        <w:widowControl w:val="0"/>
        <w:autoSpaceDE w:val="0"/>
        <w:autoSpaceDN w:val="0"/>
        <w:adjustRightInd w:val="0"/>
        <w:ind w:left="480" w:hanging="480"/>
        <w:rPr>
          <w:noProof/>
        </w:rPr>
      </w:pPr>
      <w:r w:rsidRPr="0002013E">
        <w:rPr>
          <w:noProof/>
        </w:rPr>
        <w:lastRenderedPageBreak/>
        <w:t xml:space="preserve">Comeau, S., Lantz, C. A., Edmunds, P. J., &amp; Carpenter, R. C. (2016). Framework of barrier reefs threatened by ocean acidification. </w:t>
      </w:r>
      <w:r w:rsidRPr="0002013E">
        <w:rPr>
          <w:i/>
          <w:iCs/>
          <w:noProof/>
        </w:rPr>
        <w:t>Global Change Biology</w:t>
      </w:r>
      <w:r w:rsidRPr="0002013E">
        <w:rPr>
          <w:noProof/>
        </w:rPr>
        <w:t xml:space="preserve">, </w:t>
      </w:r>
      <w:r w:rsidRPr="0002013E">
        <w:rPr>
          <w:i/>
          <w:iCs/>
          <w:noProof/>
        </w:rPr>
        <w:t>22</w:t>
      </w:r>
      <w:r w:rsidRPr="0002013E">
        <w:rPr>
          <w:noProof/>
        </w:rPr>
        <w:t>, 1225–1234.</w:t>
      </w:r>
    </w:p>
    <w:p w14:paraId="04B07D13"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arling, E. S., Graham, N. A. J., Januchowski-Hartley, F. A., Nash, K. L., Pratchett, M. S., &amp; Wilson, S. K. (2017). Relationships between structural complexity, coral traits, and reef fish assemblages. </w:t>
      </w:r>
      <w:r w:rsidRPr="0002013E">
        <w:rPr>
          <w:i/>
          <w:iCs/>
          <w:noProof/>
        </w:rPr>
        <w:t>Coral Reefs</w:t>
      </w:r>
      <w:r w:rsidRPr="0002013E">
        <w:rPr>
          <w:noProof/>
        </w:rPr>
        <w:t xml:space="preserve">, </w:t>
      </w:r>
      <w:r w:rsidRPr="0002013E">
        <w:rPr>
          <w:i/>
          <w:iCs/>
          <w:noProof/>
        </w:rPr>
        <w:t>36</w:t>
      </w:r>
      <w:r w:rsidRPr="0002013E">
        <w:rPr>
          <w:noProof/>
        </w:rPr>
        <w:t>, 561–575.</w:t>
      </w:r>
    </w:p>
    <w:p w14:paraId="01BB029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einer, K., Bik, H. M., Mächler, E., Seymour, M., Lacoursière-Roussel, A., Altermatt, F., … Bernatchez, L. (2017). Environmental DNA metabarcoding: Transforming how we survey animal and plant communities. </w:t>
      </w:r>
      <w:r w:rsidRPr="0002013E">
        <w:rPr>
          <w:i/>
          <w:iCs/>
          <w:noProof/>
        </w:rPr>
        <w:t>Molecular Ecology</w:t>
      </w:r>
      <w:r w:rsidRPr="0002013E">
        <w:rPr>
          <w:noProof/>
        </w:rPr>
        <w:t xml:space="preserve">, </w:t>
      </w:r>
      <w:r w:rsidRPr="0002013E">
        <w:rPr>
          <w:i/>
          <w:iCs/>
          <w:noProof/>
        </w:rPr>
        <w:t>26</w:t>
      </w:r>
      <w:r w:rsidRPr="0002013E">
        <w:rPr>
          <w:noProof/>
        </w:rPr>
        <w:t>, 5872–5895.</w:t>
      </w:r>
    </w:p>
    <w:p w14:paraId="7E5E4525"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erraik, J. G. B., Closs, G. P., Dickinson, K. J. M., Sirvid, P., Barratt, B. I. P., &amp; Patrick, B. H. (2002). Arthropod morphospecies versus taxonomic species: A case study with Araneae, Coleoptera, and Lepidoptera. </w:t>
      </w:r>
      <w:r w:rsidRPr="0002013E">
        <w:rPr>
          <w:i/>
          <w:iCs/>
          <w:noProof/>
        </w:rPr>
        <w:t>Conservation Biology</w:t>
      </w:r>
      <w:r w:rsidRPr="0002013E">
        <w:rPr>
          <w:noProof/>
        </w:rPr>
        <w:t xml:space="preserve">, </w:t>
      </w:r>
      <w:r w:rsidRPr="0002013E">
        <w:rPr>
          <w:i/>
          <w:iCs/>
          <w:noProof/>
        </w:rPr>
        <w:t>16</w:t>
      </w:r>
      <w:r w:rsidRPr="0002013E">
        <w:rPr>
          <w:noProof/>
        </w:rPr>
        <w:t>(4), 1015–1023.</w:t>
      </w:r>
    </w:p>
    <w:p w14:paraId="018F9FC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obson, A., Lodge, D., Alder, J., Cumming, G. S., Keymer, J., McGlade, J., … Xenopoulos, M. A. (2006). Habitat loss, trophic collapse, and the decline of ecosystem services. </w:t>
      </w:r>
      <w:r w:rsidRPr="0002013E">
        <w:rPr>
          <w:i/>
          <w:iCs/>
          <w:noProof/>
        </w:rPr>
        <w:t>Ecology</w:t>
      </w:r>
      <w:r w:rsidRPr="0002013E">
        <w:rPr>
          <w:noProof/>
        </w:rPr>
        <w:t xml:space="preserve">, </w:t>
      </w:r>
      <w:r w:rsidRPr="0002013E">
        <w:rPr>
          <w:i/>
          <w:iCs/>
          <w:noProof/>
        </w:rPr>
        <w:t>87</w:t>
      </w:r>
      <w:r w:rsidRPr="0002013E">
        <w:rPr>
          <w:noProof/>
        </w:rPr>
        <w:t>(8), 1915–1924.</w:t>
      </w:r>
    </w:p>
    <w:p w14:paraId="7DF2092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uelli, P., &amp; Obrist, M. K. (2003). Biodiversity indicators: The choice of values and measures. </w:t>
      </w:r>
      <w:r w:rsidRPr="0002013E">
        <w:rPr>
          <w:i/>
          <w:iCs/>
          <w:noProof/>
        </w:rPr>
        <w:t>Agriculture, Ecosystems and Environment</w:t>
      </w:r>
      <w:r w:rsidRPr="0002013E">
        <w:rPr>
          <w:noProof/>
        </w:rPr>
        <w:t xml:space="preserve">, </w:t>
      </w:r>
      <w:r w:rsidRPr="0002013E">
        <w:rPr>
          <w:i/>
          <w:iCs/>
          <w:noProof/>
        </w:rPr>
        <w:t>98</w:t>
      </w:r>
      <w:r w:rsidRPr="0002013E">
        <w:rPr>
          <w:noProof/>
        </w:rPr>
        <w:t>, 87–98.</w:t>
      </w:r>
    </w:p>
    <w:p w14:paraId="4957332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uffy, J. E. (2009). Why biodiversity is important to the functioning of real-world ecosystems. </w:t>
      </w:r>
      <w:r w:rsidRPr="0002013E">
        <w:rPr>
          <w:i/>
          <w:iCs/>
          <w:noProof/>
        </w:rPr>
        <w:t>Frontiers in Ecology and the Environment</w:t>
      </w:r>
      <w:r w:rsidRPr="0002013E">
        <w:rPr>
          <w:noProof/>
        </w:rPr>
        <w:t xml:space="preserve">, </w:t>
      </w:r>
      <w:r w:rsidRPr="0002013E">
        <w:rPr>
          <w:i/>
          <w:iCs/>
          <w:noProof/>
        </w:rPr>
        <w:t>7</w:t>
      </w:r>
      <w:r w:rsidRPr="0002013E">
        <w:rPr>
          <w:noProof/>
        </w:rPr>
        <w:t>(8), 437–444.</w:t>
      </w:r>
    </w:p>
    <w:p w14:paraId="31516350"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Eglington, S. M., Noble, D. G., &amp; Fuller, R. J. (2012). A meta-analysis of spatial relationships in species richness across taxa: Birds as indicators of wider </w:t>
      </w:r>
      <w:r w:rsidRPr="0002013E">
        <w:rPr>
          <w:noProof/>
        </w:rPr>
        <w:lastRenderedPageBreak/>
        <w:t xml:space="preserve">biodiversity in temperate regions. </w:t>
      </w:r>
      <w:r w:rsidRPr="0002013E">
        <w:rPr>
          <w:i/>
          <w:iCs/>
          <w:noProof/>
        </w:rPr>
        <w:t>Journal for Nature Conservation</w:t>
      </w:r>
      <w:r w:rsidRPr="0002013E">
        <w:rPr>
          <w:noProof/>
        </w:rPr>
        <w:t xml:space="preserve">, </w:t>
      </w:r>
      <w:r w:rsidRPr="0002013E">
        <w:rPr>
          <w:i/>
          <w:iCs/>
          <w:noProof/>
        </w:rPr>
        <w:t>20</w:t>
      </w:r>
      <w:r w:rsidRPr="0002013E">
        <w:rPr>
          <w:noProof/>
        </w:rPr>
        <w:t>, 301–309.</w:t>
      </w:r>
    </w:p>
    <w:p w14:paraId="1A5BC43D"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Ehrlich, P. R., &amp; Wilson, E. O. (1991). Biodiversity studies: Science and policy. </w:t>
      </w:r>
      <w:r w:rsidRPr="0002013E">
        <w:rPr>
          <w:i/>
          <w:iCs/>
          <w:noProof/>
        </w:rPr>
        <w:t>Science</w:t>
      </w:r>
      <w:r w:rsidRPr="0002013E">
        <w:rPr>
          <w:noProof/>
        </w:rPr>
        <w:t xml:space="preserve">, </w:t>
      </w:r>
      <w:r w:rsidRPr="0002013E">
        <w:rPr>
          <w:i/>
          <w:iCs/>
          <w:noProof/>
        </w:rPr>
        <w:t>253</w:t>
      </w:r>
      <w:r w:rsidRPr="0002013E">
        <w:rPr>
          <w:noProof/>
        </w:rPr>
        <w:t>(5021), 758–762.</w:t>
      </w:r>
    </w:p>
    <w:p w14:paraId="4D841946"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Emslie, M. J., Cheal, A. J., MacNeil, M. A., Miller, I. R., &amp; Sweatman, H. P. A. (2018). Reef fish communities are spooked by scuba surveys and may take hours to recover. </w:t>
      </w:r>
      <w:r w:rsidRPr="0002013E">
        <w:rPr>
          <w:i/>
          <w:iCs/>
          <w:noProof/>
        </w:rPr>
        <w:t>PeerJ</w:t>
      </w:r>
      <w:r w:rsidRPr="0002013E">
        <w:rPr>
          <w:noProof/>
        </w:rPr>
        <w:t>.</w:t>
      </w:r>
    </w:p>
    <w:p w14:paraId="5FCA6659"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Forrester, G., Baily, P., Conetta, D., Forrester, L., Kintzing, E., &amp; Jarecki, L. (2015). Comparing monitoring data collected by volunteers and professionals shows that citizen scientists can detect long-term change on coral reefs. </w:t>
      </w:r>
      <w:r w:rsidRPr="0002013E">
        <w:rPr>
          <w:i/>
          <w:iCs/>
          <w:noProof/>
        </w:rPr>
        <w:t>Journal for Nature Conservation</w:t>
      </w:r>
      <w:r w:rsidRPr="0002013E">
        <w:rPr>
          <w:noProof/>
        </w:rPr>
        <w:t xml:space="preserve">, </w:t>
      </w:r>
      <w:r w:rsidRPr="0002013E">
        <w:rPr>
          <w:i/>
          <w:iCs/>
          <w:noProof/>
        </w:rPr>
        <w:t>24</w:t>
      </w:r>
      <w:r w:rsidRPr="0002013E">
        <w:rPr>
          <w:noProof/>
        </w:rPr>
        <w:t>, 1–9.</w:t>
      </w:r>
    </w:p>
    <w:p w14:paraId="72C54EF4"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Gardner, T. A., Côté, I. M., Gill, J. A., Grant, A., &amp; Watkinson, A. R. (2003). Long-term region-wide declines in Caribbean corals. </w:t>
      </w:r>
      <w:r w:rsidRPr="0002013E">
        <w:rPr>
          <w:i/>
          <w:iCs/>
          <w:noProof/>
        </w:rPr>
        <w:t>Science</w:t>
      </w:r>
      <w:r w:rsidRPr="0002013E">
        <w:rPr>
          <w:noProof/>
        </w:rPr>
        <w:t xml:space="preserve">, </w:t>
      </w:r>
      <w:r w:rsidRPr="0002013E">
        <w:rPr>
          <w:i/>
          <w:iCs/>
          <w:noProof/>
        </w:rPr>
        <w:t>301</w:t>
      </w:r>
      <w:r w:rsidRPr="0002013E">
        <w:rPr>
          <w:noProof/>
        </w:rPr>
        <w:t>, 958–960.</w:t>
      </w:r>
    </w:p>
    <w:p w14:paraId="1672D2B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Gerlach, J., Samways, M., &amp; Pryke, J. (2013). Terrestrial invertebrates as bioindicators: An overview of available taxonomic groups. </w:t>
      </w:r>
      <w:r w:rsidRPr="0002013E">
        <w:rPr>
          <w:i/>
          <w:iCs/>
          <w:noProof/>
        </w:rPr>
        <w:t>Journal of Insect Conservation</w:t>
      </w:r>
      <w:r w:rsidRPr="0002013E">
        <w:rPr>
          <w:noProof/>
        </w:rPr>
        <w:t xml:space="preserve">, </w:t>
      </w:r>
      <w:r w:rsidRPr="0002013E">
        <w:rPr>
          <w:i/>
          <w:iCs/>
          <w:noProof/>
        </w:rPr>
        <w:t>17</w:t>
      </w:r>
      <w:r w:rsidRPr="0002013E">
        <w:rPr>
          <w:noProof/>
        </w:rPr>
        <w:t>(4), 831–850.</w:t>
      </w:r>
    </w:p>
    <w:p w14:paraId="4E0980E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Gill, D. A., Schuhmann, P. W., &amp; Oxenford, H. A. (2015). Recreational diver preferences for reef fish attributes: Economic implications of future change. </w:t>
      </w:r>
      <w:r w:rsidRPr="0002013E">
        <w:rPr>
          <w:i/>
          <w:iCs/>
          <w:noProof/>
        </w:rPr>
        <w:t>Ecological Economics</w:t>
      </w:r>
      <w:r w:rsidRPr="0002013E">
        <w:rPr>
          <w:noProof/>
        </w:rPr>
        <w:t xml:space="preserve">, </w:t>
      </w:r>
      <w:r w:rsidRPr="0002013E">
        <w:rPr>
          <w:i/>
          <w:iCs/>
          <w:noProof/>
        </w:rPr>
        <w:t>111</w:t>
      </w:r>
      <w:r w:rsidRPr="0002013E">
        <w:rPr>
          <w:noProof/>
        </w:rPr>
        <w:t>, 48–57.</w:t>
      </w:r>
    </w:p>
    <w:p w14:paraId="5DA3FFE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Graham, N. A. J., Wilson, S. K., Jennings, S., Polunin, N. V. C., Bijoux, J. P., &amp; Robinson, J. (2006). Dynamic fragility of oceanic coral reef ecosystems. </w:t>
      </w:r>
      <w:r w:rsidRPr="0002013E">
        <w:rPr>
          <w:i/>
          <w:iCs/>
          <w:noProof/>
        </w:rPr>
        <w:t>Proceedings of the National Academy of Sciences of the United States of America</w:t>
      </w:r>
      <w:r w:rsidRPr="0002013E">
        <w:rPr>
          <w:noProof/>
        </w:rPr>
        <w:t xml:space="preserve">, </w:t>
      </w:r>
      <w:r w:rsidRPr="0002013E">
        <w:rPr>
          <w:i/>
          <w:iCs/>
          <w:noProof/>
        </w:rPr>
        <w:t>103</w:t>
      </w:r>
      <w:r w:rsidRPr="0002013E">
        <w:rPr>
          <w:noProof/>
        </w:rPr>
        <w:t>(22), 8425–8429.</w:t>
      </w:r>
    </w:p>
    <w:p w14:paraId="779C3746"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Gratwicke, B., &amp; Speight, M. R. (2005). The relationship between fish species </w:t>
      </w:r>
      <w:r w:rsidRPr="0002013E">
        <w:rPr>
          <w:noProof/>
        </w:rPr>
        <w:lastRenderedPageBreak/>
        <w:t xml:space="preserve">richness, abundance and habitat complexity in a range of shallow tropical marine habitats. </w:t>
      </w:r>
      <w:r w:rsidRPr="0002013E">
        <w:rPr>
          <w:i/>
          <w:iCs/>
          <w:noProof/>
        </w:rPr>
        <w:t>Journal of Fish Biology</w:t>
      </w:r>
      <w:r w:rsidRPr="0002013E">
        <w:rPr>
          <w:noProof/>
        </w:rPr>
        <w:t xml:space="preserve">, </w:t>
      </w:r>
      <w:r w:rsidRPr="0002013E">
        <w:rPr>
          <w:i/>
          <w:iCs/>
          <w:noProof/>
        </w:rPr>
        <w:t>66</w:t>
      </w:r>
      <w:r w:rsidRPr="0002013E">
        <w:rPr>
          <w:noProof/>
        </w:rPr>
        <w:t>, 650–667.</w:t>
      </w:r>
    </w:p>
    <w:p w14:paraId="3F015EC8"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Hirst, A. J. (2008). Surrogate measures for assessing cryptic faunal biodiversity on macroalgal-dominated subtidal reefs. </w:t>
      </w:r>
      <w:r w:rsidRPr="0002013E">
        <w:rPr>
          <w:i/>
          <w:iCs/>
          <w:noProof/>
        </w:rPr>
        <w:t>Biological Conservation</w:t>
      </w:r>
      <w:r w:rsidRPr="0002013E">
        <w:rPr>
          <w:noProof/>
        </w:rPr>
        <w:t xml:space="preserve">, </w:t>
      </w:r>
      <w:r w:rsidRPr="0002013E">
        <w:rPr>
          <w:i/>
          <w:iCs/>
          <w:noProof/>
        </w:rPr>
        <w:t>141</w:t>
      </w:r>
      <w:r w:rsidRPr="0002013E">
        <w:rPr>
          <w:noProof/>
        </w:rPr>
        <w:t>, 211–220.</w:t>
      </w:r>
    </w:p>
    <w:p w14:paraId="329DFD24"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Hughes, T. P. (1994). Catastrophes, phase shifts, and large-scale degradation of a Caribbean coral reef. </w:t>
      </w:r>
      <w:r w:rsidRPr="0002013E">
        <w:rPr>
          <w:i/>
          <w:iCs/>
          <w:noProof/>
        </w:rPr>
        <w:t>Science</w:t>
      </w:r>
      <w:r w:rsidRPr="0002013E">
        <w:rPr>
          <w:noProof/>
        </w:rPr>
        <w:t xml:space="preserve">, </w:t>
      </w:r>
      <w:r w:rsidRPr="0002013E">
        <w:rPr>
          <w:i/>
          <w:iCs/>
          <w:noProof/>
        </w:rPr>
        <w:t>265</w:t>
      </w:r>
      <w:r w:rsidRPr="0002013E">
        <w:rPr>
          <w:noProof/>
        </w:rPr>
        <w:t>(5178), 1547–1551.</w:t>
      </w:r>
    </w:p>
    <w:p w14:paraId="720529CA"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Hughes, T. P., Kerry, J. T., Álvarez-Noriega, M., Álvarez-Romero, J. G., Anderson, K. D., Baird, A. H., … Wilson, S. K. (2017). Global warming and recurrent mass bleaching of corals. </w:t>
      </w:r>
      <w:r w:rsidRPr="0002013E">
        <w:rPr>
          <w:i/>
          <w:iCs/>
          <w:noProof/>
        </w:rPr>
        <w:t>Nature</w:t>
      </w:r>
      <w:r w:rsidRPr="0002013E">
        <w:rPr>
          <w:noProof/>
        </w:rPr>
        <w:t xml:space="preserve">, </w:t>
      </w:r>
      <w:r w:rsidRPr="0002013E">
        <w:rPr>
          <w:i/>
          <w:iCs/>
          <w:noProof/>
        </w:rPr>
        <w:t>543</w:t>
      </w:r>
      <w:r w:rsidRPr="0002013E">
        <w:rPr>
          <w:noProof/>
        </w:rPr>
        <w:t>, 373–377.</w:t>
      </w:r>
    </w:p>
    <w:p w14:paraId="4B2110CF" w14:textId="77777777" w:rsidR="0002013E" w:rsidRPr="0002013E" w:rsidRDefault="0002013E" w:rsidP="0002013E">
      <w:pPr>
        <w:widowControl w:val="0"/>
        <w:autoSpaceDE w:val="0"/>
        <w:autoSpaceDN w:val="0"/>
        <w:adjustRightInd w:val="0"/>
        <w:ind w:left="480" w:hanging="480"/>
        <w:rPr>
          <w:noProof/>
        </w:rPr>
      </w:pPr>
      <w:r w:rsidRPr="0002013E">
        <w:rPr>
          <w:noProof/>
        </w:rPr>
        <w:t>Jackson, J., Donovan, M., Cramer, K., &amp; Lam, V. (2014). Status and trends of Caribbean coral reefs: 1970-2012. Washington, D.C.</w:t>
      </w:r>
    </w:p>
    <w:p w14:paraId="4E8EBABA"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Jennings, S., &amp; Polunin, N. V. C. (1996). Impacts of fishing on tropical reef ecosystems. </w:t>
      </w:r>
      <w:r w:rsidRPr="0002013E">
        <w:rPr>
          <w:i/>
          <w:iCs/>
          <w:noProof/>
        </w:rPr>
        <w:t>Ambio</w:t>
      </w:r>
      <w:r w:rsidRPr="0002013E">
        <w:rPr>
          <w:noProof/>
        </w:rPr>
        <w:t xml:space="preserve">, </w:t>
      </w:r>
      <w:r w:rsidRPr="0002013E">
        <w:rPr>
          <w:i/>
          <w:iCs/>
          <w:noProof/>
        </w:rPr>
        <w:t>25</w:t>
      </w:r>
      <w:r w:rsidRPr="0002013E">
        <w:rPr>
          <w:noProof/>
        </w:rPr>
        <w:t>(1), 44–49.</w:t>
      </w:r>
    </w:p>
    <w:p w14:paraId="549E502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Jones, G. P., Almany, G. R., Russ, G. R., Sale, P. F., Steneck, R. S., Van Oppen, M. J. H., &amp; Willis, B. L. (2009). Larval retention and connectivity among populations of corals and reef fishes: History, advances and challenges. </w:t>
      </w:r>
      <w:r w:rsidRPr="0002013E">
        <w:rPr>
          <w:i/>
          <w:iCs/>
          <w:noProof/>
        </w:rPr>
        <w:t>Coral Reefs</w:t>
      </w:r>
      <w:r w:rsidRPr="0002013E">
        <w:rPr>
          <w:noProof/>
        </w:rPr>
        <w:t xml:space="preserve">, </w:t>
      </w:r>
      <w:r w:rsidRPr="0002013E">
        <w:rPr>
          <w:i/>
          <w:iCs/>
          <w:noProof/>
        </w:rPr>
        <w:t>28</w:t>
      </w:r>
      <w:r w:rsidRPr="0002013E">
        <w:rPr>
          <w:noProof/>
        </w:rPr>
        <w:t>, 307–325.</w:t>
      </w:r>
    </w:p>
    <w:p w14:paraId="5874E4A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Kati, V., Devillers, P., Dufrêne, M., Legakis, A., Vokou, D., &amp; Lebrun, P. (2004). Testing the value of six taxonomic groups as biodiversity indicators at a local scale. </w:t>
      </w:r>
      <w:r w:rsidRPr="0002013E">
        <w:rPr>
          <w:i/>
          <w:iCs/>
          <w:noProof/>
        </w:rPr>
        <w:t>Conservation Biology</w:t>
      </w:r>
      <w:r w:rsidRPr="0002013E">
        <w:rPr>
          <w:noProof/>
        </w:rPr>
        <w:t xml:space="preserve">, </w:t>
      </w:r>
      <w:r w:rsidRPr="0002013E">
        <w:rPr>
          <w:i/>
          <w:iCs/>
          <w:noProof/>
        </w:rPr>
        <w:t>18</w:t>
      </w:r>
      <w:r w:rsidRPr="0002013E">
        <w:rPr>
          <w:noProof/>
        </w:rPr>
        <w:t>(3), 667–675.</w:t>
      </w:r>
    </w:p>
    <w:p w14:paraId="1775566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Lam, T. Y., Fletcher, C., Ramage, B. S., Doll, H. M., Joann, C. L., Nur-Zati, A. M., … Potts, M. D. (2014). Using Habitat Characteristics to Predict Faunal Diversity in Tropical Production Forests. </w:t>
      </w:r>
      <w:r w:rsidRPr="0002013E">
        <w:rPr>
          <w:i/>
          <w:iCs/>
          <w:noProof/>
        </w:rPr>
        <w:t>Biotropica</w:t>
      </w:r>
      <w:r w:rsidRPr="0002013E">
        <w:rPr>
          <w:noProof/>
        </w:rPr>
        <w:t xml:space="preserve">, </w:t>
      </w:r>
      <w:r w:rsidRPr="0002013E">
        <w:rPr>
          <w:i/>
          <w:iCs/>
          <w:noProof/>
        </w:rPr>
        <w:t>46</w:t>
      </w:r>
      <w:r w:rsidRPr="0002013E">
        <w:rPr>
          <w:noProof/>
        </w:rPr>
        <w:t>(1), 50–57.</w:t>
      </w:r>
    </w:p>
    <w:p w14:paraId="0B81796E" w14:textId="77777777" w:rsidR="0002013E" w:rsidRPr="0002013E" w:rsidRDefault="0002013E" w:rsidP="0002013E">
      <w:pPr>
        <w:widowControl w:val="0"/>
        <w:autoSpaceDE w:val="0"/>
        <w:autoSpaceDN w:val="0"/>
        <w:adjustRightInd w:val="0"/>
        <w:ind w:left="480" w:hanging="480"/>
        <w:rPr>
          <w:noProof/>
        </w:rPr>
      </w:pPr>
      <w:r w:rsidRPr="0002013E">
        <w:rPr>
          <w:noProof/>
        </w:rPr>
        <w:lastRenderedPageBreak/>
        <w:t xml:space="preserve">Lewandowski, A. S., Noss, R. F., &amp; Parsons, D. R. (2010). The effectiveness of surrogate taxa for the representation of biodiversity. </w:t>
      </w:r>
      <w:r w:rsidRPr="0002013E">
        <w:rPr>
          <w:i/>
          <w:iCs/>
          <w:noProof/>
        </w:rPr>
        <w:t>Conservation Biology</w:t>
      </w:r>
      <w:r w:rsidRPr="0002013E">
        <w:rPr>
          <w:noProof/>
        </w:rPr>
        <w:t xml:space="preserve">, </w:t>
      </w:r>
      <w:r w:rsidRPr="0002013E">
        <w:rPr>
          <w:i/>
          <w:iCs/>
          <w:noProof/>
        </w:rPr>
        <w:t>24</w:t>
      </w:r>
      <w:r w:rsidRPr="0002013E">
        <w:rPr>
          <w:noProof/>
        </w:rPr>
        <w:t>(5), 1367–1377.</w:t>
      </w:r>
    </w:p>
    <w:p w14:paraId="011C1EA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Loh, T.-L., McMurray, S. E., Henkel, T. P., Vicente, J., &amp; Pawlik, J. R. (2015). Indirect effects of overfishing on Caribbean reefs: Sponges overgrow reef-building corals. </w:t>
      </w:r>
      <w:r w:rsidRPr="0002013E">
        <w:rPr>
          <w:i/>
          <w:iCs/>
          <w:noProof/>
        </w:rPr>
        <w:t>PeerJ</w:t>
      </w:r>
      <w:r w:rsidRPr="0002013E">
        <w:rPr>
          <w:noProof/>
        </w:rPr>
        <w:t>.</w:t>
      </w:r>
    </w:p>
    <w:p w14:paraId="2ED1585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Loh, T.-L., &amp; Pawlik, J. R. (2014). Chemical defenses and resource trade-offs structure sponge communities on Caribbean coral reefs. </w:t>
      </w:r>
      <w:r w:rsidRPr="0002013E">
        <w:rPr>
          <w:i/>
          <w:iCs/>
          <w:noProof/>
        </w:rPr>
        <w:t>Proceedings of the National Academy of Sciences of the United States of America</w:t>
      </w:r>
      <w:r w:rsidRPr="0002013E">
        <w:rPr>
          <w:noProof/>
        </w:rPr>
        <w:t xml:space="preserve">, </w:t>
      </w:r>
      <w:r w:rsidRPr="0002013E">
        <w:rPr>
          <w:i/>
          <w:iCs/>
          <w:noProof/>
        </w:rPr>
        <w:t>111</w:t>
      </w:r>
      <w:r w:rsidRPr="0002013E">
        <w:rPr>
          <w:noProof/>
        </w:rPr>
        <w:t>(11), 4151–4156.</w:t>
      </w:r>
    </w:p>
    <w:p w14:paraId="3035FF3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agierowski, R. H., &amp; Johnson, C. R. (2006). Robustness of surrogates of biodiversity in marine benthic communities. </w:t>
      </w:r>
      <w:r w:rsidRPr="0002013E">
        <w:rPr>
          <w:i/>
          <w:iCs/>
          <w:noProof/>
        </w:rPr>
        <w:t>Ecological Applications</w:t>
      </w:r>
      <w:r w:rsidRPr="0002013E">
        <w:rPr>
          <w:noProof/>
        </w:rPr>
        <w:t xml:space="preserve">, </w:t>
      </w:r>
      <w:r w:rsidRPr="0002013E">
        <w:rPr>
          <w:i/>
          <w:iCs/>
          <w:noProof/>
        </w:rPr>
        <w:t>16</w:t>
      </w:r>
      <w:r w:rsidRPr="0002013E">
        <w:rPr>
          <w:noProof/>
        </w:rPr>
        <w:t>(6), 2264–2275.</w:t>
      </w:r>
    </w:p>
    <w:p w14:paraId="228D5DA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argules, C. R., Pressey, R. L., &amp; Williams, P. H. (2002). Representing biodiversity: Data and procedures for identifying priority areas for conservation. </w:t>
      </w:r>
      <w:r w:rsidRPr="0002013E">
        <w:rPr>
          <w:i/>
          <w:iCs/>
          <w:noProof/>
        </w:rPr>
        <w:t>Journal of Biosciences</w:t>
      </w:r>
      <w:r w:rsidRPr="0002013E">
        <w:rPr>
          <w:noProof/>
        </w:rPr>
        <w:t xml:space="preserve">, </w:t>
      </w:r>
      <w:r w:rsidRPr="0002013E">
        <w:rPr>
          <w:i/>
          <w:iCs/>
          <w:noProof/>
        </w:rPr>
        <w:t>27</w:t>
      </w:r>
      <w:r w:rsidRPr="0002013E">
        <w:rPr>
          <w:noProof/>
        </w:rPr>
        <w:t>(4), 309–326.</w:t>
      </w:r>
    </w:p>
    <w:p w14:paraId="244F92E0"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cArthur, M. A., Brooke, B. P., Przeslawski, R., Ryan, D. A., Lucieer, V. L., Nichol, S., … Radke, L. C. (2010). On the use of abiotic surrogates to describe marine benthic biodiversity. </w:t>
      </w:r>
      <w:r w:rsidRPr="0002013E">
        <w:rPr>
          <w:i/>
          <w:iCs/>
          <w:noProof/>
        </w:rPr>
        <w:t>Estuarine, Coastal and Shelf Science</w:t>
      </w:r>
      <w:r w:rsidRPr="0002013E">
        <w:rPr>
          <w:noProof/>
        </w:rPr>
        <w:t xml:space="preserve">, </w:t>
      </w:r>
      <w:r w:rsidRPr="0002013E">
        <w:rPr>
          <w:i/>
          <w:iCs/>
          <w:noProof/>
        </w:rPr>
        <w:t>88</w:t>
      </w:r>
      <w:r w:rsidRPr="0002013E">
        <w:rPr>
          <w:noProof/>
        </w:rPr>
        <w:t>, 21–32.</w:t>
      </w:r>
    </w:p>
    <w:p w14:paraId="1BC24F1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cCormick, M. I. (1994). Comparison of field methods for measuring surface topography and their associations with a tropical reef fish assemblage. </w:t>
      </w:r>
      <w:r w:rsidRPr="0002013E">
        <w:rPr>
          <w:i/>
          <w:iCs/>
          <w:noProof/>
        </w:rPr>
        <w:t>Marine Ecology Progress Series</w:t>
      </w:r>
      <w:r w:rsidRPr="0002013E">
        <w:rPr>
          <w:noProof/>
        </w:rPr>
        <w:t xml:space="preserve">, </w:t>
      </w:r>
      <w:r w:rsidRPr="0002013E">
        <w:rPr>
          <w:i/>
          <w:iCs/>
          <w:noProof/>
        </w:rPr>
        <w:t>112</w:t>
      </w:r>
      <w:r w:rsidRPr="0002013E">
        <w:rPr>
          <w:noProof/>
        </w:rPr>
        <w:t>, 87–96.</w:t>
      </w:r>
    </w:p>
    <w:p w14:paraId="0861E26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ellin, C., Delean, S., Caley, J., Edgar, G., Meekan, M., Pitcher, R., … Bradshaw, C. </w:t>
      </w:r>
      <w:r w:rsidRPr="0002013E">
        <w:rPr>
          <w:noProof/>
        </w:rPr>
        <w:lastRenderedPageBreak/>
        <w:t xml:space="preserve">(2011). Effectiveness of biological surrogates for predicting patterns of marine biodiversity: A global meta-analysis. </w:t>
      </w:r>
      <w:r w:rsidRPr="0002013E">
        <w:rPr>
          <w:i/>
          <w:iCs/>
          <w:noProof/>
        </w:rPr>
        <w:t>PLoS ONE</w:t>
      </w:r>
      <w:r w:rsidRPr="0002013E">
        <w:rPr>
          <w:noProof/>
        </w:rPr>
        <w:t xml:space="preserve">, </w:t>
      </w:r>
      <w:r w:rsidRPr="0002013E">
        <w:rPr>
          <w:i/>
          <w:iCs/>
          <w:noProof/>
        </w:rPr>
        <w:t>6</w:t>
      </w:r>
      <w:r w:rsidRPr="0002013E">
        <w:rPr>
          <w:noProof/>
        </w:rPr>
        <w:t>(6).</w:t>
      </w:r>
    </w:p>
    <w:p w14:paraId="2E37DAA8"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oreno, C. E., Rojas, G. S., Pineda, E., &amp; Escobar, F. (2007). Shortcuts for biodiversity evaluation: A review of terminology and recommendations for the use of target groups, bioindicators and surrogates. </w:t>
      </w:r>
      <w:r w:rsidRPr="0002013E">
        <w:rPr>
          <w:i/>
          <w:iCs/>
          <w:noProof/>
        </w:rPr>
        <w:t>International Journal of Environment and Health</w:t>
      </w:r>
      <w:r w:rsidRPr="0002013E">
        <w:rPr>
          <w:noProof/>
        </w:rPr>
        <w:t xml:space="preserve">, </w:t>
      </w:r>
      <w:r w:rsidRPr="0002013E">
        <w:rPr>
          <w:i/>
          <w:iCs/>
          <w:noProof/>
        </w:rPr>
        <w:t>1</w:t>
      </w:r>
      <w:r w:rsidRPr="0002013E">
        <w:rPr>
          <w:noProof/>
        </w:rPr>
        <w:t>(1), 71–86.</w:t>
      </w:r>
    </w:p>
    <w:p w14:paraId="2FCC2E9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ouillot, D., Villéger, S., Parravicini, V., Kulbicki, M., Arias-González, J. E., Bender, M., … Bellwood, D. R. (2014). Functional over-redundancy and high functional vulnerability in global fish faunas on tropical reefs. </w:t>
      </w:r>
      <w:r w:rsidRPr="0002013E">
        <w:rPr>
          <w:i/>
          <w:iCs/>
          <w:noProof/>
        </w:rPr>
        <w:t>Proceedings of the National Academy of Sciences of the United States of America</w:t>
      </w:r>
      <w:r w:rsidRPr="0002013E">
        <w:rPr>
          <w:noProof/>
        </w:rPr>
        <w:t xml:space="preserve">, </w:t>
      </w:r>
      <w:r w:rsidRPr="0002013E">
        <w:rPr>
          <w:i/>
          <w:iCs/>
          <w:noProof/>
        </w:rPr>
        <w:t>111</w:t>
      </w:r>
      <w:r w:rsidRPr="0002013E">
        <w:rPr>
          <w:noProof/>
        </w:rPr>
        <w:t>(38), 13757–13762.</w:t>
      </w:r>
    </w:p>
    <w:p w14:paraId="47235677"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Naeem, S., Thompson, L. J., Lawler, S. P., Lawton, J. H., &amp; Woodfin, R. M. (1994). Declining biodiversity can alter the performance of ecosystems. </w:t>
      </w:r>
      <w:r w:rsidRPr="0002013E">
        <w:rPr>
          <w:i/>
          <w:iCs/>
          <w:noProof/>
        </w:rPr>
        <w:t>Nature</w:t>
      </w:r>
      <w:r w:rsidRPr="0002013E">
        <w:rPr>
          <w:noProof/>
        </w:rPr>
        <w:t xml:space="preserve">, </w:t>
      </w:r>
      <w:r w:rsidRPr="0002013E">
        <w:rPr>
          <w:i/>
          <w:iCs/>
          <w:noProof/>
        </w:rPr>
        <w:t>368</w:t>
      </w:r>
      <w:r w:rsidRPr="0002013E">
        <w:rPr>
          <w:noProof/>
        </w:rPr>
        <w:t>(6473), 734–737.</w:t>
      </w:r>
    </w:p>
    <w:p w14:paraId="31B8F700"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Newman, S. P., Meesters, E. H., Dryden, C. S., Williams, S. M., Sanchez, C., Mumby, P. J., &amp; Polunin, N. V. C. (2015). Reef flattening effects on total richness and species responses in the Caribbean. </w:t>
      </w:r>
      <w:r w:rsidRPr="0002013E">
        <w:rPr>
          <w:i/>
          <w:iCs/>
          <w:noProof/>
        </w:rPr>
        <w:t>Journal of Animal Ecology</w:t>
      </w:r>
      <w:r w:rsidRPr="0002013E">
        <w:rPr>
          <w:noProof/>
        </w:rPr>
        <w:t xml:space="preserve">, </w:t>
      </w:r>
      <w:r w:rsidRPr="0002013E">
        <w:rPr>
          <w:i/>
          <w:iCs/>
          <w:noProof/>
        </w:rPr>
        <w:t>84</w:t>
      </w:r>
      <w:r w:rsidRPr="0002013E">
        <w:rPr>
          <w:noProof/>
        </w:rPr>
        <w:t>, 1678–1689.</w:t>
      </w:r>
    </w:p>
    <w:p w14:paraId="1FE87C1D"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Noss, R. F. (1990). Indicators for monitoring biodiversity: A hierarchical approach. </w:t>
      </w:r>
      <w:r w:rsidRPr="0002013E">
        <w:rPr>
          <w:i/>
          <w:iCs/>
          <w:noProof/>
        </w:rPr>
        <w:t>Conservation Biology</w:t>
      </w:r>
      <w:r w:rsidRPr="0002013E">
        <w:rPr>
          <w:noProof/>
        </w:rPr>
        <w:t xml:space="preserve">, </w:t>
      </w:r>
      <w:r w:rsidRPr="0002013E">
        <w:rPr>
          <w:i/>
          <w:iCs/>
          <w:noProof/>
        </w:rPr>
        <w:t>4</w:t>
      </w:r>
      <w:r w:rsidRPr="0002013E">
        <w:rPr>
          <w:noProof/>
        </w:rPr>
        <w:t>(4), 355–364.</w:t>
      </w:r>
    </w:p>
    <w:p w14:paraId="34EE3875"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Padoa-Schioppa, E., Baietto, M., Massa, R., &amp; Bottoni, L. (2006). Bird communities as bioindicators: The focal species concept in agricultural landscapes. </w:t>
      </w:r>
      <w:r w:rsidRPr="0002013E">
        <w:rPr>
          <w:i/>
          <w:iCs/>
          <w:noProof/>
        </w:rPr>
        <w:t>Ecological Indicators</w:t>
      </w:r>
      <w:r w:rsidRPr="0002013E">
        <w:rPr>
          <w:noProof/>
        </w:rPr>
        <w:t xml:space="preserve">, </w:t>
      </w:r>
      <w:r w:rsidRPr="0002013E">
        <w:rPr>
          <w:i/>
          <w:iCs/>
          <w:noProof/>
        </w:rPr>
        <w:t>6</w:t>
      </w:r>
      <w:r w:rsidRPr="0002013E">
        <w:rPr>
          <w:noProof/>
        </w:rPr>
        <w:t>, 83–93.</w:t>
      </w:r>
    </w:p>
    <w:p w14:paraId="31F8A4C4"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Pawlik, J. R., Steindler, L., Henkel, T. P., Beer, S., &amp; Ilan, M. (2007). Chemical warfare on coral reefs: Sponge metabolites differentially affect coral symbiosis in </w:t>
      </w:r>
      <w:r w:rsidRPr="0002013E">
        <w:rPr>
          <w:noProof/>
        </w:rPr>
        <w:lastRenderedPageBreak/>
        <w:t xml:space="preserve">situ. </w:t>
      </w:r>
      <w:r w:rsidRPr="0002013E">
        <w:rPr>
          <w:i/>
          <w:iCs/>
          <w:noProof/>
        </w:rPr>
        <w:t>Limnology and Oceanography</w:t>
      </w:r>
      <w:r w:rsidRPr="0002013E">
        <w:rPr>
          <w:noProof/>
        </w:rPr>
        <w:t xml:space="preserve">, </w:t>
      </w:r>
      <w:r w:rsidRPr="0002013E">
        <w:rPr>
          <w:i/>
          <w:iCs/>
          <w:noProof/>
        </w:rPr>
        <w:t>52</w:t>
      </w:r>
      <w:r w:rsidRPr="0002013E">
        <w:rPr>
          <w:noProof/>
        </w:rPr>
        <w:t>(2), 907–911.</w:t>
      </w:r>
    </w:p>
    <w:p w14:paraId="2AD5B8E3"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Pearman, J. K., Leray, M., Villalobos, R., Machida, R. J., Berumen, M. L., Knowlton, N., &amp; Carvalho, S. (2018). Cross-shelf investigation of coral reef cryptic benthic organisms reveals diversity patterns of the hidden majority. </w:t>
      </w:r>
      <w:r w:rsidRPr="0002013E">
        <w:rPr>
          <w:i/>
          <w:iCs/>
          <w:noProof/>
        </w:rPr>
        <w:t>Scientific Reports</w:t>
      </w:r>
      <w:r w:rsidRPr="0002013E">
        <w:rPr>
          <w:noProof/>
        </w:rPr>
        <w:t xml:space="preserve">, </w:t>
      </w:r>
      <w:r w:rsidRPr="0002013E">
        <w:rPr>
          <w:i/>
          <w:iCs/>
          <w:noProof/>
        </w:rPr>
        <w:t>8</w:t>
      </w:r>
      <w:r w:rsidRPr="0002013E">
        <w:rPr>
          <w:noProof/>
        </w:rPr>
        <w:t>, 1–17.</w:t>
      </w:r>
    </w:p>
    <w:p w14:paraId="6422B374"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Powell, A., Smith, D. J., Hepburn, L. J., Jones, T., Berman, J., Jompa, J., &amp; Bell, J. J. (2014). Reduced Diversity and High Sponge Abundance on a Sedimented Indo-Pacific Reef System: Implications for Future Changes in Environmental Quality. </w:t>
      </w:r>
      <w:r w:rsidRPr="0002013E">
        <w:rPr>
          <w:i/>
          <w:iCs/>
          <w:noProof/>
        </w:rPr>
        <w:t>Plos One</w:t>
      </w:r>
      <w:r w:rsidRPr="0002013E">
        <w:rPr>
          <w:noProof/>
        </w:rPr>
        <w:t>.</w:t>
      </w:r>
    </w:p>
    <w:p w14:paraId="224B64ED"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Pratchett, M. S., Hoey, A. S., Wilson, S. K., Messmer, V., &amp; Graham, N. A. J. (2011). Changes in biodiversity and functioning of reef fish assemblages following coral bleaching and coral loss. </w:t>
      </w:r>
      <w:r w:rsidRPr="0002013E">
        <w:rPr>
          <w:i/>
          <w:iCs/>
          <w:noProof/>
        </w:rPr>
        <w:t>Diversity</w:t>
      </w:r>
      <w:r w:rsidRPr="0002013E">
        <w:rPr>
          <w:noProof/>
        </w:rPr>
        <w:t xml:space="preserve">, </w:t>
      </w:r>
      <w:r w:rsidRPr="0002013E">
        <w:rPr>
          <w:i/>
          <w:iCs/>
          <w:noProof/>
        </w:rPr>
        <w:t>3</w:t>
      </w:r>
      <w:r w:rsidRPr="0002013E">
        <w:rPr>
          <w:noProof/>
        </w:rPr>
        <w:t>, 424–452.</w:t>
      </w:r>
    </w:p>
    <w:p w14:paraId="416B8E45" w14:textId="77777777" w:rsidR="0002013E" w:rsidRPr="0002013E" w:rsidRDefault="0002013E" w:rsidP="0002013E">
      <w:pPr>
        <w:widowControl w:val="0"/>
        <w:autoSpaceDE w:val="0"/>
        <w:autoSpaceDN w:val="0"/>
        <w:adjustRightInd w:val="0"/>
        <w:ind w:left="480" w:hanging="480"/>
        <w:rPr>
          <w:noProof/>
        </w:rPr>
      </w:pPr>
      <w:r w:rsidRPr="0002013E">
        <w:rPr>
          <w:noProof/>
        </w:rPr>
        <w:t>R Core Team. (2019). R: A language and environment for statistical computing. Vienna, Austria: R Foundation for Statistical Computing.</w:t>
      </w:r>
    </w:p>
    <w:p w14:paraId="563DD36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Rahbek, C., &amp; Graves, G. R. (2001). Multiscale assessment of patterns of avian species richness. </w:t>
      </w:r>
      <w:r w:rsidRPr="0002013E">
        <w:rPr>
          <w:i/>
          <w:iCs/>
          <w:noProof/>
        </w:rPr>
        <w:t>Proceedings of the National Academy of Sciences of the United States of America</w:t>
      </w:r>
      <w:r w:rsidRPr="0002013E">
        <w:rPr>
          <w:noProof/>
        </w:rPr>
        <w:t xml:space="preserve">, </w:t>
      </w:r>
      <w:r w:rsidRPr="0002013E">
        <w:rPr>
          <w:i/>
          <w:iCs/>
          <w:noProof/>
        </w:rPr>
        <w:t>98</w:t>
      </w:r>
      <w:r w:rsidRPr="0002013E">
        <w:rPr>
          <w:noProof/>
        </w:rPr>
        <w:t>(8), 4534–4539.</w:t>
      </w:r>
    </w:p>
    <w:p w14:paraId="1CE48E5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Robertson, D. R. (1992). Patterns of lunar settlement and early recruitment in Caribbean reef fishes at Panamá. </w:t>
      </w:r>
      <w:r w:rsidRPr="0002013E">
        <w:rPr>
          <w:i/>
          <w:iCs/>
          <w:noProof/>
        </w:rPr>
        <w:t>Marine Biology</w:t>
      </w:r>
      <w:r w:rsidRPr="0002013E">
        <w:rPr>
          <w:noProof/>
        </w:rPr>
        <w:t xml:space="preserve">, </w:t>
      </w:r>
      <w:r w:rsidRPr="0002013E">
        <w:rPr>
          <w:i/>
          <w:iCs/>
          <w:noProof/>
        </w:rPr>
        <w:t>114</w:t>
      </w:r>
      <w:r w:rsidRPr="0002013E">
        <w:rPr>
          <w:noProof/>
        </w:rPr>
        <w:t>, 527–537.</w:t>
      </w:r>
    </w:p>
    <w:p w14:paraId="073614C6"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Rubal, M., Veiga, P., Vieira, R., &amp; Sousa-Pinto, I. (2011). Seasonal patterns of tidepool macroalgal assemblages in the North of Portugal. Consistence between species and functional group approaches. </w:t>
      </w:r>
      <w:r w:rsidRPr="0002013E">
        <w:rPr>
          <w:i/>
          <w:iCs/>
          <w:noProof/>
        </w:rPr>
        <w:t>Journal of Sea Research</w:t>
      </w:r>
      <w:r w:rsidRPr="0002013E">
        <w:rPr>
          <w:noProof/>
        </w:rPr>
        <w:t xml:space="preserve">, </w:t>
      </w:r>
      <w:r w:rsidRPr="0002013E">
        <w:rPr>
          <w:i/>
          <w:iCs/>
          <w:noProof/>
        </w:rPr>
        <w:t>66</w:t>
      </w:r>
      <w:r w:rsidRPr="0002013E">
        <w:rPr>
          <w:noProof/>
        </w:rPr>
        <w:t>, 187–194.</w:t>
      </w:r>
    </w:p>
    <w:p w14:paraId="40C7AFF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ebek, P., Barnouin, T., Brin, A., Brustel, H., Dufrêne, M., Gosselin, F., … Bouget, C. </w:t>
      </w:r>
      <w:r w:rsidRPr="0002013E">
        <w:rPr>
          <w:noProof/>
        </w:rPr>
        <w:lastRenderedPageBreak/>
        <w:t xml:space="preserve">(2012). A test for assessment of saproxylic beetle biodiversity using subsets of “monitoring species.” </w:t>
      </w:r>
      <w:r w:rsidRPr="0002013E">
        <w:rPr>
          <w:i/>
          <w:iCs/>
          <w:noProof/>
        </w:rPr>
        <w:t>Ecological Indicators</w:t>
      </w:r>
      <w:r w:rsidRPr="0002013E">
        <w:rPr>
          <w:noProof/>
        </w:rPr>
        <w:t xml:space="preserve">, </w:t>
      </w:r>
      <w:r w:rsidRPr="0002013E">
        <w:rPr>
          <w:i/>
          <w:iCs/>
          <w:noProof/>
        </w:rPr>
        <w:t>20</w:t>
      </w:r>
      <w:r w:rsidRPr="0002013E">
        <w:rPr>
          <w:noProof/>
        </w:rPr>
        <w:t>, 304–315.</w:t>
      </w:r>
    </w:p>
    <w:p w14:paraId="47B788BA"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male, D. A. (2010). Monitoring marine macroalgae: The influence of spatial scale on the usefulness of biodiversity surrogates. </w:t>
      </w:r>
      <w:r w:rsidRPr="0002013E">
        <w:rPr>
          <w:i/>
          <w:iCs/>
          <w:noProof/>
        </w:rPr>
        <w:t>Diversity and Distributions</w:t>
      </w:r>
      <w:r w:rsidRPr="0002013E">
        <w:rPr>
          <w:noProof/>
        </w:rPr>
        <w:t xml:space="preserve">, </w:t>
      </w:r>
      <w:r w:rsidRPr="0002013E">
        <w:rPr>
          <w:i/>
          <w:iCs/>
          <w:noProof/>
        </w:rPr>
        <w:t>16</w:t>
      </w:r>
      <w:r w:rsidRPr="0002013E">
        <w:rPr>
          <w:noProof/>
        </w:rPr>
        <w:t>, 985–995.</w:t>
      </w:r>
    </w:p>
    <w:p w14:paraId="67051F29"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tat, M., Huggett, M. J., Bernasconi, R., DiBattista, J. D., Berry, T. E., Newman, S. J., … Bunce, M. (2017). Ecosystem biomonitoring with eDNA: Metabarcoding across the tree of life in a tropical marine environment. </w:t>
      </w:r>
      <w:r w:rsidRPr="0002013E">
        <w:rPr>
          <w:i/>
          <w:iCs/>
          <w:noProof/>
        </w:rPr>
        <w:t>Scientific Reports</w:t>
      </w:r>
      <w:r w:rsidRPr="0002013E">
        <w:rPr>
          <w:noProof/>
        </w:rPr>
        <w:t xml:space="preserve">, </w:t>
      </w:r>
      <w:r w:rsidRPr="0002013E">
        <w:rPr>
          <w:i/>
          <w:iCs/>
          <w:noProof/>
        </w:rPr>
        <w:t>7</w:t>
      </w:r>
      <w:r w:rsidRPr="0002013E">
        <w:rPr>
          <w:noProof/>
        </w:rPr>
        <w:t>, 1–11.</w:t>
      </w:r>
    </w:p>
    <w:p w14:paraId="4A894EB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taudinger, M. D., Carter, S. L., Cross, M. S., Dubois, N. S., Duffy, J. E., Enquist, C., … Turner, W. (2013). Biodiversity in a changing climate: A synthesis of current and projected trends in the US. </w:t>
      </w:r>
      <w:r w:rsidRPr="0002013E">
        <w:rPr>
          <w:i/>
          <w:iCs/>
          <w:noProof/>
        </w:rPr>
        <w:t>Frontiers in Ecology and the Environment</w:t>
      </w:r>
      <w:r w:rsidRPr="0002013E">
        <w:rPr>
          <w:noProof/>
        </w:rPr>
        <w:t xml:space="preserve">, </w:t>
      </w:r>
      <w:r w:rsidRPr="0002013E">
        <w:rPr>
          <w:i/>
          <w:iCs/>
          <w:noProof/>
        </w:rPr>
        <w:t>11</w:t>
      </w:r>
      <w:r w:rsidRPr="0002013E">
        <w:rPr>
          <w:noProof/>
        </w:rPr>
        <w:t>(9), 465–473.</w:t>
      </w:r>
    </w:p>
    <w:p w14:paraId="109CE499"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tella, J. S., Pratchett, M. S., Hutchings, P. A., &amp; Jones, G. P. (2011). Coral-associated invertebrates: Diversity, ecological importance and vulnerability to disturbance. </w:t>
      </w:r>
      <w:r w:rsidRPr="0002013E">
        <w:rPr>
          <w:i/>
          <w:iCs/>
          <w:noProof/>
        </w:rPr>
        <w:t>Oceanography and Marine Biology: An Annual Review</w:t>
      </w:r>
      <w:r w:rsidRPr="0002013E">
        <w:rPr>
          <w:noProof/>
        </w:rPr>
        <w:t xml:space="preserve">, </w:t>
      </w:r>
      <w:r w:rsidRPr="0002013E">
        <w:rPr>
          <w:i/>
          <w:iCs/>
          <w:noProof/>
        </w:rPr>
        <w:t>49</w:t>
      </w:r>
      <w:r w:rsidRPr="0002013E">
        <w:rPr>
          <w:noProof/>
        </w:rPr>
        <w:t>, 43–104.</w:t>
      </w:r>
    </w:p>
    <w:p w14:paraId="6DFA849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tork, N. E. (2010). Re-assessing current extinction rates. </w:t>
      </w:r>
      <w:r w:rsidRPr="0002013E">
        <w:rPr>
          <w:i/>
          <w:iCs/>
          <w:noProof/>
        </w:rPr>
        <w:t>Biodiversity and Conservation</w:t>
      </w:r>
      <w:r w:rsidRPr="0002013E">
        <w:rPr>
          <w:noProof/>
        </w:rPr>
        <w:t xml:space="preserve">, </w:t>
      </w:r>
      <w:r w:rsidRPr="0002013E">
        <w:rPr>
          <w:i/>
          <w:iCs/>
          <w:noProof/>
        </w:rPr>
        <w:t>19</w:t>
      </w:r>
      <w:r w:rsidRPr="0002013E">
        <w:rPr>
          <w:noProof/>
        </w:rPr>
        <w:t>, 357–371.</w:t>
      </w:r>
    </w:p>
    <w:p w14:paraId="3EBC975A"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Thompson, A. A., &amp; Mapstone, B. D. (1997). Observer effects and training in underwater visual surveys of reef fishes. </w:t>
      </w:r>
      <w:r w:rsidRPr="0002013E">
        <w:rPr>
          <w:i/>
          <w:iCs/>
          <w:noProof/>
        </w:rPr>
        <w:t>Marine Ecology Progress Series</w:t>
      </w:r>
      <w:r w:rsidRPr="0002013E">
        <w:rPr>
          <w:noProof/>
        </w:rPr>
        <w:t xml:space="preserve">, </w:t>
      </w:r>
      <w:r w:rsidRPr="0002013E">
        <w:rPr>
          <w:i/>
          <w:iCs/>
          <w:noProof/>
        </w:rPr>
        <w:t>154</w:t>
      </w:r>
      <w:r w:rsidRPr="0002013E">
        <w:rPr>
          <w:noProof/>
        </w:rPr>
        <w:t>, 53–63.</w:t>
      </w:r>
    </w:p>
    <w:p w14:paraId="64072817"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Venables, W. N., &amp; Ripley, B. D. (2002). </w:t>
      </w:r>
      <w:r w:rsidRPr="0002013E">
        <w:rPr>
          <w:i/>
          <w:iCs/>
          <w:noProof/>
        </w:rPr>
        <w:t>Modern applied statistics with S</w:t>
      </w:r>
      <w:r w:rsidRPr="0002013E">
        <w:rPr>
          <w:noProof/>
        </w:rPr>
        <w:t xml:space="preserve"> (Fourth). New York, New York: Springer.</w:t>
      </w:r>
    </w:p>
    <w:p w14:paraId="0199F6BE" w14:textId="77777777" w:rsidR="0002013E" w:rsidRPr="0002013E" w:rsidRDefault="0002013E" w:rsidP="0002013E">
      <w:pPr>
        <w:widowControl w:val="0"/>
        <w:autoSpaceDE w:val="0"/>
        <w:autoSpaceDN w:val="0"/>
        <w:adjustRightInd w:val="0"/>
        <w:ind w:left="480" w:hanging="480"/>
        <w:rPr>
          <w:noProof/>
        </w:rPr>
      </w:pPr>
      <w:r w:rsidRPr="0002013E">
        <w:rPr>
          <w:noProof/>
        </w:rPr>
        <w:lastRenderedPageBreak/>
        <w:t xml:space="preserve">Ward, D. F., &amp; Stanley, M. C. (2004). The value of RTUs and parataxonomy versus taxonomic species. </w:t>
      </w:r>
      <w:r w:rsidRPr="0002013E">
        <w:rPr>
          <w:i/>
          <w:iCs/>
          <w:noProof/>
        </w:rPr>
        <w:t>New Zealand Entomologist</w:t>
      </w:r>
      <w:r w:rsidRPr="0002013E">
        <w:rPr>
          <w:noProof/>
        </w:rPr>
        <w:t xml:space="preserve">, </w:t>
      </w:r>
      <w:r w:rsidRPr="0002013E">
        <w:rPr>
          <w:i/>
          <w:iCs/>
          <w:noProof/>
        </w:rPr>
        <w:t>27</w:t>
      </w:r>
      <w:r w:rsidRPr="0002013E">
        <w:rPr>
          <w:noProof/>
        </w:rPr>
        <w:t>, 3–9.</w:t>
      </w:r>
    </w:p>
    <w:p w14:paraId="0A9B7838"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Ward, T. J., Vanderklift, M. A., Nicholls, A. O., &amp; Kenchington, R. A. (1999). Selecting marine reserves using habitats and species assemblages as surrogates for biological diversity. </w:t>
      </w:r>
      <w:r w:rsidRPr="0002013E">
        <w:rPr>
          <w:i/>
          <w:iCs/>
          <w:noProof/>
        </w:rPr>
        <w:t>Ecological Applications</w:t>
      </w:r>
      <w:r w:rsidRPr="0002013E">
        <w:rPr>
          <w:noProof/>
        </w:rPr>
        <w:t xml:space="preserve">, </w:t>
      </w:r>
      <w:r w:rsidRPr="0002013E">
        <w:rPr>
          <w:i/>
          <w:iCs/>
          <w:noProof/>
        </w:rPr>
        <w:t>9</w:t>
      </w:r>
      <w:r w:rsidRPr="0002013E">
        <w:rPr>
          <w:noProof/>
        </w:rPr>
        <w:t>(2), 691–698.</w:t>
      </w:r>
    </w:p>
    <w:p w14:paraId="095FC1B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Whittaker, R. H. (1960). Vegetation of the Siskiyou Mountains, Oregon and California. </w:t>
      </w:r>
      <w:r w:rsidRPr="0002013E">
        <w:rPr>
          <w:i/>
          <w:iCs/>
          <w:noProof/>
        </w:rPr>
        <w:t>Ecological Monographs</w:t>
      </w:r>
      <w:r w:rsidRPr="0002013E">
        <w:rPr>
          <w:noProof/>
        </w:rPr>
        <w:t xml:space="preserve">, </w:t>
      </w:r>
      <w:r w:rsidRPr="0002013E">
        <w:rPr>
          <w:i/>
          <w:iCs/>
          <w:noProof/>
        </w:rPr>
        <w:t>30</w:t>
      </w:r>
      <w:r w:rsidRPr="0002013E">
        <w:rPr>
          <w:noProof/>
        </w:rPr>
        <w:t>(3), 279–338.</w:t>
      </w:r>
    </w:p>
    <w:p w14:paraId="3997E98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Willis, T. J. (2001). Visual census methods underestimate density and diversity of cryptic reef fishes. </w:t>
      </w:r>
      <w:r w:rsidRPr="0002013E">
        <w:rPr>
          <w:i/>
          <w:iCs/>
          <w:noProof/>
        </w:rPr>
        <w:t>Journal of Fish Biology</w:t>
      </w:r>
      <w:r w:rsidRPr="0002013E">
        <w:rPr>
          <w:noProof/>
        </w:rPr>
        <w:t xml:space="preserve">, </w:t>
      </w:r>
      <w:r w:rsidRPr="0002013E">
        <w:rPr>
          <w:i/>
          <w:iCs/>
          <w:noProof/>
        </w:rPr>
        <w:t>59</w:t>
      </w:r>
      <w:r w:rsidRPr="0002013E">
        <w:rPr>
          <w:noProof/>
        </w:rPr>
        <w:t>, 1408–1411.</w:t>
      </w:r>
    </w:p>
    <w:p w14:paraId="13E7BAC7"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Wilson, S. K., Graham, N. A. J., Pratchett, M. S., Jones, G. P., &amp; Polunin, N. V. C. (2006). Multiple disturbances and the global degradation of coral reefs: Are reef fishes at risk or resilient? </w:t>
      </w:r>
      <w:r w:rsidRPr="0002013E">
        <w:rPr>
          <w:i/>
          <w:iCs/>
          <w:noProof/>
        </w:rPr>
        <w:t>Global Change Biology</w:t>
      </w:r>
      <w:r w:rsidRPr="0002013E">
        <w:rPr>
          <w:noProof/>
        </w:rPr>
        <w:t xml:space="preserve">, </w:t>
      </w:r>
      <w:r w:rsidRPr="0002013E">
        <w:rPr>
          <w:i/>
          <w:iCs/>
          <w:noProof/>
        </w:rPr>
        <w:t>12</w:t>
      </w:r>
      <w:r w:rsidRPr="0002013E">
        <w:rPr>
          <w:noProof/>
        </w:rPr>
        <w:t>, 2220–2234.</w:t>
      </w:r>
    </w:p>
    <w:p w14:paraId="3BF5196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Wulff, J. L. (2006). Rapid diversity and abundance decline in a Caribbean coral reef sponge community. </w:t>
      </w:r>
      <w:r w:rsidRPr="0002013E">
        <w:rPr>
          <w:i/>
          <w:iCs/>
          <w:noProof/>
        </w:rPr>
        <w:t>Biological Conservation</w:t>
      </w:r>
      <w:r w:rsidRPr="0002013E">
        <w:rPr>
          <w:noProof/>
        </w:rPr>
        <w:t xml:space="preserve">, </w:t>
      </w:r>
      <w:r w:rsidRPr="0002013E">
        <w:rPr>
          <w:i/>
          <w:iCs/>
          <w:noProof/>
        </w:rPr>
        <w:t>127</w:t>
      </w:r>
      <w:r w:rsidRPr="0002013E">
        <w:rPr>
          <w:noProof/>
        </w:rPr>
        <w:t>, 167–176.</w:t>
      </w:r>
    </w:p>
    <w:p w14:paraId="3606BC51" w14:textId="0FF005C1" w:rsidR="00A679EA" w:rsidRDefault="00BB1205" w:rsidP="0002013E">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22F5CAFA" w14:textId="77777777" w:rsidR="00401C56" w:rsidRDefault="00401C56" w:rsidP="00401C56">
      <w:pPr>
        <w:pStyle w:val="Heading2"/>
      </w:pPr>
      <w:bookmarkStart w:id="26" w:name="_Toc27126003"/>
      <w:r>
        <w:lastRenderedPageBreak/>
        <w:t>Tables</w:t>
      </w:r>
      <w:bookmarkEnd w:id="26"/>
    </w:p>
    <w:p w14:paraId="4A788C25" w14:textId="77777777" w:rsidR="00401C56" w:rsidRDefault="00401C56" w:rsidP="00401C56">
      <w:pPr>
        <w:pStyle w:val="Tableheading"/>
      </w:pPr>
      <w:r>
        <w:t xml:space="preserve">Table 1. AICc table of models with coral richness as the response variable (target) and the candidate surrogates as predictors. 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43F0347F" w14:textId="77777777" w:rsidTr="0029035A">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DA5518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A35FCC4"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42EB8AE"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F6FBE0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CD9218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60E8FB5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4FFC9DE"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481DBC09"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711AC6B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2B469833"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49B312" w14:textId="77777777" w:rsidR="00401C56" w:rsidRPr="00160482" w:rsidRDefault="00401C56" w:rsidP="0029035A">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7C678B82"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2B5FEF7E"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A737298" w14:textId="77777777" w:rsidR="00401C56" w:rsidRPr="00160482" w:rsidRDefault="00401C56" w:rsidP="0029035A">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59FFDF13"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099EA7CF"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37C380D5"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623243DE"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D628958" w14:textId="77777777" w:rsidR="00401C56" w:rsidRPr="00160482" w:rsidRDefault="00401C56" w:rsidP="0029035A">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083BCBD0" w14:textId="77777777" w:rsidR="00401C56" w:rsidRPr="00160482" w:rsidRDefault="00401C56" w:rsidP="0029035A">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7906B20A"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E934C7" w14:textId="77777777" w:rsidR="00401C56" w:rsidRPr="00160482" w:rsidRDefault="00401C56" w:rsidP="0029035A">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5D9A759B" w14:textId="77777777" w:rsidR="00401C56" w:rsidRPr="00160482" w:rsidRDefault="00401C56" w:rsidP="0029035A">
            <w:pPr>
              <w:spacing w:line="240" w:lineRule="auto"/>
              <w:ind w:firstLine="0"/>
              <w:jc w:val="right"/>
              <w:rPr>
                <w:color w:val="000000"/>
              </w:rPr>
            </w:pPr>
            <w:r w:rsidRPr="00160482">
              <w:rPr>
                <w:color w:val="000000"/>
              </w:rPr>
              <w:t>0.23</w:t>
            </w:r>
          </w:p>
        </w:tc>
      </w:tr>
      <w:tr w:rsidR="00401C56" w:rsidRPr="00160482" w14:paraId="72A29D47"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26986447"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3F4BB47C"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657D7D5" w14:textId="77777777" w:rsidR="00401C56" w:rsidRPr="00160482" w:rsidRDefault="00401C56" w:rsidP="0029035A">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2FFD79B" w14:textId="77777777" w:rsidR="00401C56" w:rsidRPr="00160482" w:rsidRDefault="00401C56" w:rsidP="0029035A">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2BFF04E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16B5F6A" w14:textId="77777777" w:rsidR="00401C56" w:rsidRPr="00160482" w:rsidRDefault="00401C56" w:rsidP="0029035A">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3F386C61" w14:textId="77777777" w:rsidR="00401C56" w:rsidRPr="00160482" w:rsidRDefault="00401C56" w:rsidP="0029035A">
            <w:pPr>
              <w:spacing w:line="240" w:lineRule="auto"/>
              <w:ind w:firstLine="0"/>
              <w:jc w:val="right"/>
              <w:rPr>
                <w:color w:val="000000"/>
              </w:rPr>
            </w:pPr>
            <w:r w:rsidRPr="00160482">
              <w:rPr>
                <w:color w:val="000000"/>
              </w:rPr>
              <w:t>0.03</w:t>
            </w:r>
          </w:p>
        </w:tc>
      </w:tr>
      <w:tr w:rsidR="00401C56" w:rsidRPr="00160482" w14:paraId="2DC824DB" w14:textId="77777777" w:rsidTr="0029035A">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378970A"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4474A34"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DF6721F" w14:textId="77777777" w:rsidR="00401C56" w:rsidRPr="00160482" w:rsidRDefault="00401C56" w:rsidP="0029035A">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5285092B" w14:textId="77777777" w:rsidR="00401C56" w:rsidRPr="00160482" w:rsidRDefault="00401C56" w:rsidP="0029035A">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54BDA4C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A66CD7F" w14:textId="77777777" w:rsidR="00401C56" w:rsidRPr="00160482" w:rsidRDefault="00401C56" w:rsidP="0029035A">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24E62FE5" w14:textId="77777777" w:rsidR="00401C56" w:rsidRPr="00160482" w:rsidRDefault="00401C56" w:rsidP="0029035A">
            <w:pPr>
              <w:spacing w:line="240" w:lineRule="auto"/>
              <w:ind w:firstLine="0"/>
              <w:jc w:val="right"/>
              <w:rPr>
                <w:color w:val="000000"/>
              </w:rPr>
            </w:pPr>
            <w:r w:rsidRPr="00160482">
              <w:rPr>
                <w:color w:val="000000"/>
              </w:rPr>
              <w:t>NA</w:t>
            </w:r>
          </w:p>
        </w:tc>
      </w:tr>
    </w:tbl>
    <w:p w14:paraId="723AB607" w14:textId="77777777" w:rsidR="00401C56" w:rsidRDefault="00401C56" w:rsidP="00401C56">
      <w:pPr>
        <w:widowControl w:val="0"/>
        <w:ind w:left="480" w:hanging="480"/>
      </w:pPr>
    </w:p>
    <w:p w14:paraId="51662DE4" w14:textId="77777777" w:rsidR="00401C56" w:rsidRDefault="00401C56" w:rsidP="00401C56">
      <w:pPr>
        <w:spacing w:after="200" w:line="276" w:lineRule="auto"/>
        <w:ind w:firstLine="0"/>
      </w:pPr>
      <w:r>
        <w:br w:type="page"/>
      </w:r>
    </w:p>
    <w:p w14:paraId="57FB6DB3" w14:textId="77777777" w:rsidR="00401C56" w:rsidRDefault="00401C56" w:rsidP="00401C56">
      <w:pPr>
        <w:pStyle w:val="Tableheading"/>
      </w:pPr>
      <w:r>
        <w:lastRenderedPageBreak/>
        <w:t>Table 2. AICc table of models with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401C56" w:rsidRPr="00160482" w14:paraId="7D440DB3" w14:textId="77777777" w:rsidTr="0029035A">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63AC5F1E"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66C9DBBC" w14:textId="77777777" w:rsidR="00401C56" w:rsidRPr="00160482" w:rsidRDefault="00401C56" w:rsidP="0029035A">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8FFB354" w14:textId="77777777" w:rsidR="00401C56" w:rsidRPr="00160482" w:rsidRDefault="00401C56" w:rsidP="0029035A">
            <w:pPr>
              <w:spacing w:line="240" w:lineRule="auto"/>
              <w:ind w:firstLine="0"/>
              <w:rPr>
                <w:b/>
                <w:bCs/>
                <w:color w:val="000000"/>
              </w:rPr>
            </w:pPr>
            <w:r w:rsidRPr="00160482">
              <w:rPr>
                <w:b/>
                <w:bCs/>
                <w:color w:val="000000"/>
              </w:rPr>
              <w:t>AICc</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48F9D4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04912E4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50A9BEFF"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B112E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554EEDB5"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36CE86E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28" w:type="dxa"/>
            <w:tcBorders>
              <w:top w:val="nil"/>
              <w:left w:val="nil"/>
              <w:bottom w:val="nil"/>
              <w:right w:val="nil"/>
            </w:tcBorders>
            <w:shd w:val="clear" w:color="auto" w:fill="FFFFFF" w:themeFill="background1"/>
            <w:noWrap/>
            <w:vAlign w:val="bottom"/>
            <w:hideMark/>
          </w:tcPr>
          <w:p w14:paraId="2C1A6E4A"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D05D7F7" w14:textId="77777777" w:rsidR="00401C56" w:rsidRPr="00160482" w:rsidRDefault="00401C56" w:rsidP="0029035A">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43AD25B" w14:textId="77777777" w:rsidR="00401C56" w:rsidRPr="00160482" w:rsidRDefault="00401C56" w:rsidP="0029035A">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FA4CCAB" w14:textId="77777777" w:rsidR="00401C56" w:rsidRPr="00160482" w:rsidRDefault="00401C56" w:rsidP="0029035A">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004C8D46" w14:textId="77777777" w:rsidR="00401C56" w:rsidRPr="00160482" w:rsidRDefault="00401C56" w:rsidP="0029035A">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13D45F0B" w14:textId="77777777" w:rsidR="00401C56" w:rsidRPr="00160482" w:rsidRDefault="00401C56" w:rsidP="0029035A">
            <w:pPr>
              <w:spacing w:line="240" w:lineRule="auto"/>
              <w:ind w:firstLine="0"/>
              <w:jc w:val="right"/>
              <w:rPr>
                <w:color w:val="000000"/>
              </w:rPr>
            </w:pPr>
            <w:r w:rsidRPr="00160482">
              <w:rPr>
                <w:color w:val="000000"/>
              </w:rPr>
              <w:t>0.28</w:t>
            </w:r>
          </w:p>
        </w:tc>
      </w:tr>
      <w:tr w:rsidR="00401C56" w:rsidRPr="00160482" w14:paraId="4D94C76F"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0021040"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28" w:type="dxa"/>
            <w:tcBorders>
              <w:top w:val="nil"/>
              <w:left w:val="nil"/>
              <w:bottom w:val="nil"/>
              <w:right w:val="nil"/>
            </w:tcBorders>
            <w:shd w:val="clear" w:color="auto" w:fill="FFFFFF" w:themeFill="background1"/>
            <w:noWrap/>
            <w:vAlign w:val="bottom"/>
            <w:hideMark/>
          </w:tcPr>
          <w:p w14:paraId="7A364EF3"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107FA91B" w14:textId="77777777" w:rsidR="00401C56" w:rsidRPr="00160482" w:rsidRDefault="00401C56" w:rsidP="0029035A">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0C8728C9" w14:textId="77777777" w:rsidR="00401C56" w:rsidRPr="00160482" w:rsidRDefault="00401C56" w:rsidP="0029035A">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38344E6F" w14:textId="77777777" w:rsidR="00401C56" w:rsidRPr="00160482" w:rsidRDefault="00401C56" w:rsidP="0029035A">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49B1C0A1" w14:textId="77777777" w:rsidR="00401C56" w:rsidRPr="00160482" w:rsidRDefault="00401C56" w:rsidP="0029035A">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4337C531" w14:textId="77777777" w:rsidR="00401C56" w:rsidRPr="00160482" w:rsidRDefault="00401C56" w:rsidP="0029035A">
            <w:pPr>
              <w:spacing w:line="240" w:lineRule="auto"/>
              <w:ind w:firstLine="0"/>
              <w:jc w:val="right"/>
              <w:rPr>
                <w:color w:val="000000"/>
              </w:rPr>
            </w:pPr>
            <w:r w:rsidRPr="00160482">
              <w:rPr>
                <w:color w:val="000000"/>
              </w:rPr>
              <w:t>0.24</w:t>
            </w:r>
          </w:p>
        </w:tc>
      </w:tr>
      <w:tr w:rsidR="00401C56" w:rsidRPr="00160482" w14:paraId="2B3E730B"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FB3D6F9" w14:textId="77777777" w:rsidR="00401C56" w:rsidRPr="00160482" w:rsidRDefault="00401C56" w:rsidP="0029035A">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114AECA5"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26535C9" w14:textId="77777777" w:rsidR="00401C56" w:rsidRPr="00160482" w:rsidRDefault="00401C56" w:rsidP="0029035A">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FCD0A33" w14:textId="77777777" w:rsidR="00401C56" w:rsidRPr="00160482" w:rsidRDefault="00401C56" w:rsidP="0029035A">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780D50D8"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31E36B13" w14:textId="77777777" w:rsidR="00401C56" w:rsidRPr="00160482" w:rsidRDefault="00401C56" w:rsidP="0029035A">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7C8F946F" w14:textId="77777777" w:rsidR="00401C56" w:rsidRPr="00160482" w:rsidRDefault="00401C56" w:rsidP="0029035A">
            <w:pPr>
              <w:spacing w:line="240" w:lineRule="auto"/>
              <w:ind w:firstLine="0"/>
              <w:jc w:val="right"/>
              <w:rPr>
                <w:color w:val="000000"/>
              </w:rPr>
            </w:pPr>
            <w:r w:rsidRPr="00160482">
              <w:rPr>
                <w:color w:val="000000"/>
              </w:rPr>
              <w:t>0.05</w:t>
            </w:r>
          </w:p>
        </w:tc>
      </w:tr>
      <w:tr w:rsidR="00401C56" w:rsidRPr="00160482" w14:paraId="2FF7C6CE" w14:textId="77777777" w:rsidTr="0029035A">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15D0251F" w14:textId="77777777" w:rsidR="00401C56" w:rsidRPr="00160482" w:rsidRDefault="00401C56" w:rsidP="0029035A">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6D2CCB9C" w14:textId="77777777" w:rsidR="00401C56" w:rsidRPr="00160482" w:rsidRDefault="00401C56" w:rsidP="0029035A">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A8C0619" w14:textId="77777777" w:rsidR="00401C56" w:rsidRPr="00160482" w:rsidRDefault="00401C56" w:rsidP="0029035A">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D2D29D" w14:textId="77777777" w:rsidR="00401C56" w:rsidRPr="00160482" w:rsidRDefault="00401C56" w:rsidP="0029035A">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6AE6893B"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292B7F1E" w14:textId="77777777" w:rsidR="00401C56" w:rsidRPr="00160482" w:rsidRDefault="00401C56" w:rsidP="0029035A">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04B85DEC" w14:textId="77777777" w:rsidR="00401C56" w:rsidRPr="00160482" w:rsidRDefault="00401C56" w:rsidP="0029035A">
            <w:pPr>
              <w:spacing w:line="240" w:lineRule="auto"/>
              <w:ind w:firstLine="0"/>
              <w:jc w:val="right"/>
              <w:rPr>
                <w:color w:val="000000"/>
              </w:rPr>
            </w:pPr>
            <w:r w:rsidRPr="00160482">
              <w:rPr>
                <w:color w:val="000000"/>
              </w:rPr>
              <w:t>NA</w:t>
            </w:r>
          </w:p>
        </w:tc>
      </w:tr>
    </w:tbl>
    <w:p w14:paraId="4F929CC9" w14:textId="77777777" w:rsidR="00401C56" w:rsidRDefault="00401C56" w:rsidP="00401C56">
      <w:pPr>
        <w:widowControl w:val="0"/>
        <w:ind w:left="480" w:hanging="480"/>
      </w:pPr>
    </w:p>
    <w:p w14:paraId="46959D97" w14:textId="77777777" w:rsidR="00401C56" w:rsidRDefault="00401C56" w:rsidP="00401C56">
      <w:pPr>
        <w:spacing w:after="200" w:line="276" w:lineRule="auto"/>
        <w:ind w:firstLine="0"/>
      </w:pPr>
      <w:r>
        <w:br w:type="page"/>
      </w:r>
    </w:p>
    <w:p w14:paraId="74CB8A23" w14:textId="77777777" w:rsidR="00401C56" w:rsidRDefault="00401C56" w:rsidP="00401C56">
      <w:pPr>
        <w:pStyle w:val="Tableheading"/>
      </w:pPr>
      <w:r>
        <w:lastRenderedPageBreak/>
        <w:t>Table 3. AICc table of models with fish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1F40D9DB" w14:textId="77777777" w:rsidTr="0029035A">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3F7F4A37"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14EF03B"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C62CF84"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BFCAC1"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9D212B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0B2611E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E8A007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BE69D4F"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15F26D5E"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5A7B94"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39ABA" w14:textId="77777777" w:rsidR="00401C56" w:rsidRPr="00160482" w:rsidRDefault="00401C56" w:rsidP="0029035A">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0E93DA18"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59227C3F"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B055933" w14:textId="77777777" w:rsidR="00401C56" w:rsidRPr="00160482" w:rsidRDefault="00401C56" w:rsidP="0029035A">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373BCAFA" w14:textId="77777777" w:rsidR="00401C56" w:rsidRPr="00160482" w:rsidRDefault="00401C56" w:rsidP="0029035A">
            <w:pPr>
              <w:spacing w:line="240" w:lineRule="auto"/>
              <w:ind w:firstLine="0"/>
              <w:jc w:val="right"/>
              <w:rPr>
                <w:color w:val="000000"/>
              </w:rPr>
            </w:pPr>
            <w:r w:rsidRPr="00160482">
              <w:rPr>
                <w:color w:val="000000"/>
              </w:rPr>
              <w:t>0.63</w:t>
            </w:r>
          </w:p>
        </w:tc>
      </w:tr>
      <w:tr w:rsidR="00401C56" w:rsidRPr="00160482" w14:paraId="0534E455"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292D93ED"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5490B5BA"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98771D" w14:textId="77777777" w:rsidR="00401C56" w:rsidRPr="00160482" w:rsidRDefault="00401C56" w:rsidP="0029035A">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A1E6582" w14:textId="77777777" w:rsidR="00401C56" w:rsidRPr="00160482" w:rsidRDefault="00401C56" w:rsidP="0029035A">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0B28FB2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E36DEBB" w14:textId="77777777" w:rsidR="00401C56" w:rsidRPr="00160482" w:rsidRDefault="00401C56" w:rsidP="0029035A">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5A0B792F" w14:textId="77777777" w:rsidR="00401C56" w:rsidRPr="00160482" w:rsidRDefault="00401C56" w:rsidP="0029035A">
            <w:pPr>
              <w:spacing w:line="240" w:lineRule="auto"/>
              <w:ind w:firstLine="0"/>
              <w:jc w:val="right"/>
              <w:rPr>
                <w:color w:val="000000"/>
              </w:rPr>
            </w:pPr>
            <w:r w:rsidRPr="00160482">
              <w:rPr>
                <w:color w:val="000000"/>
              </w:rPr>
              <w:t>0.53</w:t>
            </w:r>
          </w:p>
        </w:tc>
      </w:tr>
      <w:tr w:rsidR="00401C56" w:rsidRPr="00160482" w14:paraId="2590DDDC"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592845B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7906E666"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8C1D95C" w14:textId="77777777" w:rsidR="00401C56" w:rsidRPr="00160482" w:rsidRDefault="00401C56" w:rsidP="0029035A">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5FBC4D1A" w14:textId="77777777" w:rsidR="00401C56" w:rsidRPr="00160482" w:rsidRDefault="00401C56" w:rsidP="0029035A">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55E6BE8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272F76" w14:textId="77777777" w:rsidR="00401C56" w:rsidRPr="00160482" w:rsidRDefault="00401C56" w:rsidP="0029035A">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A54781D" w14:textId="77777777" w:rsidR="00401C56" w:rsidRPr="00160482" w:rsidRDefault="00401C56" w:rsidP="0029035A">
            <w:pPr>
              <w:spacing w:line="240" w:lineRule="auto"/>
              <w:ind w:firstLine="0"/>
              <w:jc w:val="right"/>
              <w:rPr>
                <w:color w:val="000000"/>
              </w:rPr>
            </w:pPr>
            <w:r w:rsidRPr="00160482">
              <w:rPr>
                <w:color w:val="000000"/>
              </w:rPr>
              <w:t>0.21</w:t>
            </w:r>
          </w:p>
        </w:tc>
      </w:tr>
      <w:tr w:rsidR="00401C56" w:rsidRPr="00160482" w14:paraId="72974E1A" w14:textId="77777777" w:rsidTr="0029035A">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419BF4EC"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170FDDD3"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6BDA431" w14:textId="77777777" w:rsidR="00401C56" w:rsidRPr="00160482" w:rsidRDefault="00401C56" w:rsidP="0029035A">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450E303" w14:textId="77777777" w:rsidR="00401C56" w:rsidRPr="00160482" w:rsidRDefault="00401C56" w:rsidP="0029035A">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6E21C38D"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2057F3C8" w14:textId="77777777" w:rsidR="00401C56" w:rsidRPr="00160482" w:rsidRDefault="00401C56" w:rsidP="0029035A">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6930075C" w14:textId="77777777" w:rsidR="00401C56" w:rsidRPr="00160482" w:rsidRDefault="00401C56" w:rsidP="0029035A">
            <w:pPr>
              <w:spacing w:line="240" w:lineRule="auto"/>
              <w:ind w:firstLine="0"/>
              <w:jc w:val="right"/>
              <w:rPr>
                <w:color w:val="000000"/>
              </w:rPr>
            </w:pPr>
            <w:r w:rsidRPr="00160482">
              <w:rPr>
                <w:color w:val="000000"/>
              </w:rPr>
              <w:t>NA</w:t>
            </w:r>
          </w:p>
        </w:tc>
      </w:tr>
    </w:tbl>
    <w:p w14:paraId="319C3B0D" w14:textId="77777777" w:rsidR="00401C56" w:rsidRDefault="00401C56" w:rsidP="00401C56">
      <w:pPr>
        <w:widowControl w:val="0"/>
        <w:ind w:left="480" w:hanging="480"/>
      </w:pPr>
    </w:p>
    <w:p w14:paraId="51922216" w14:textId="77777777" w:rsidR="00401C56" w:rsidRDefault="00401C56" w:rsidP="00401C56">
      <w:pPr>
        <w:spacing w:after="200" w:line="276" w:lineRule="auto"/>
        <w:ind w:firstLine="0"/>
      </w:pPr>
      <w:r>
        <w:br w:type="page"/>
      </w:r>
    </w:p>
    <w:p w14:paraId="6E3280F4" w14:textId="7F865C14" w:rsidR="00401C56" w:rsidRDefault="00401C56" w:rsidP="00401C56">
      <w:pPr>
        <w:pStyle w:val="Tableheading"/>
      </w:pPr>
      <w:r>
        <w:lastRenderedPageBreak/>
        <w:t>Table 4. AICc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7F8868B4" w14:textId="77777777" w:rsidTr="0029035A">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2289FE1D"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2E6608D"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B12B5AB"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7D0670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10CF512"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59228D9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D9F3386"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714C05AA"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2F25B71B"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54EE4812"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44FBC65" w14:textId="77777777" w:rsidR="00401C56" w:rsidRPr="00160482" w:rsidRDefault="00401C56" w:rsidP="0029035A">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11FB5113"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71620C55" w14:textId="77777777" w:rsidR="00401C56" w:rsidRPr="00160482" w:rsidRDefault="00401C56" w:rsidP="0029035A">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59800F30" w14:textId="77777777" w:rsidR="00401C56" w:rsidRPr="00160482" w:rsidRDefault="00401C56" w:rsidP="0029035A">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20D39D73" w14:textId="77777777" w:rsidR="00401C56" w:rsidRPr="00160482" w:rsidRDefault="00401C56" w:rsidP="0029035A">
            <w:pPr>
              <w:spacing w:line="240" w:lineRule="auto"/>
              <w:ind w:firstLine="0"/>
              <w:jc w:val="right"/>
              <w:rPr>
                <w:color w:val="000000"/>
              </w:rPr>
            </w:pPr>
            <w:r w:rsidRPr="00160482">
              <w:rPr>
                <w:color w:val="000000"/>
              </w:rPr>
              <w:t>0.38</w:t>
            </w:r>
          </w:p>
        </w:tc>
      </w:tr>
      <w:tr w:rsidR="00401C56" w:rsidRPr="00160482" w14:paraId="7BA2F77B"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0C82302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797D7F69"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E8DD109" w14:textId="77777777" w:rsidR="00401C56" w:rsidRPr="00160482" w:rsidRDefault="00401C56" w:rsidP="0029035A">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019923B6" w14:textId="77777777" w:rsidR="00401C56" w:rsidRPr="00160482" w:rsidRDefault="00401C56" w:rsidP="0029035A">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6AFB9DA2" w14:textId="77777777" w:rsidR="00401C56" w:rsidRPr="00160482" w:rsidRDefault="00401C56" w:rsidP="0029035A">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51DB499C" w14:textId="77777777" w:rsidR="00401C56" w:rsidRPr="00160482" w:rsidRDefault="00401C56" w:rsidP="0029035A">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4A3D158"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651678F1"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35FD13B5"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48E9E17E"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F7C7757" w14:textId="77777777" w:rsidR="00401C56" w:rsidRPr="00160482" w:rsidRDefault="00401C56" w:rsidP="0029035A">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74FB12E7" w14:textId="77777777" w:rsidR="00401C56" w:rsidRPr="00160482" w:rsidRDefault="00401C56" w:rsidP="0029035A">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5F11210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2F2BEB39" w14:textId="77777777" w:rsidR="00401C56" w:rsidRPr="00160482" w:rsidRDefault="00401C56" w:rsidP="0029035A">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42EBA49A" w14:textId="77777777" w:rsidR="00401C56" w:rsidRPr="00160482" w:rsidRDefault="00401C56" w:rsidP="0029035A">
            <w:pPr>
              <w:spacing w:line="240" w:lineRule="auto"/>
              <w:ind w:firstLine="0"/>
              <w:jc w:val="right"/>
              <w:rPr>
                <w:color w:val="000000"/>
              </w:rPr>
            </w:pPr>
            <w:r w:rsidRPr="00160482">
              <w:rPr>
                <w:color w:val="000000"/>
              </w:rPr>
              <w:t>NA</w:t>
            </w:r>
          </w:p>
        </w:tc>
      </w:tr>
      <w:tr w:rsidR="00401C56" w:rsidRPr="00160482" w14:paraId="39C30FB1" w14:textId="77777777" w:rsidTr="0029035A">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2A2A9CF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single" w:sz="4" w:space="0" w:color="auto"/>
              <w:right w:val="nil"/>
            </w:tcBorders>
            <w:shd w:val="clear" w:color="auto" w:fill="FFFFFF" w:themeFill="background1"/>
            <w:noWrap/>
            <w:vAlign w:val="bottom"/>
            <w:hideMark/>
          </w:tcPr>
          <w:p w14:paraId="3FD40998"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4480D499" w14:textId="77777777" w:rsidR="00401C56" w:rsidRPr="00160482" w:rsidRDefault="00401C56" w:rsidP="0029035A">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1D68DD42" w14:textId="77777777" w:rsidR="00401C56" w:rsidRPr="00160482" w:rsidRDefault="00401C56" w:rsidP="0029035A">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5AFCE12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325572A6" w14:textId="77777777" w:rsidR="00401C56" w:rsidRPr="00160482" w:rsidRDefault="00401C56" w:rsidP="0029035A">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131C24F9" w14:textId="77777777" w:rsidR="00401C56" w:rsidRPr="00160482" w:rsidRDefault="00401C56" w:rsidP="0029035A">
            <w:pPr>
              <w:spacing w:line="240" w:lineRule="auto"/>
              <w:ind w:firstLine="0"/>
              <w:jc w:val="right"/>
              <w:rPr>
                <w:color w:val="000000"/>
              </w:rPr>
            </w:pPr>
            <w:r w:rsidRPr="00160482">
              <w:rPr>
                <w:color w:val="000000"/>
              </w:rPr>
              <w:t>0.01</w:t>
            </w:r>
          </w:p>
        </w:tc>
      </w:tr>
    </w:tbl>
    <w:p w14:paraId="0B3DCBBA" w14:textId="77777777" w:rsidR="00401C56" w:rsidRDefault="00401C56" w:rsidP="00401C56">
      <w:pPr>
        <w:widowControl w:val="0"/>
        <w:ind w:left="480" w:hanging="480"/>
      </w:pPr>
    </w:p>
    <w:p w14:paraId="5CBD4A8D" w14:textId="77777777" w:rsidR="00401C56" w:rsidRDefault="00401C56" w:rsidP="00401C56">
      <w:pPr>
        <w:spacing w:after="200" w:line="276" w:lineRule="auto"/>
        <w:ind w:firstLine="0"/>
      </w:pPr>
      <w:r>
        <w:br w:type="page"/>
      </w:r>
    </w:p>
    <w:p w14:paraId="64E1F4F6" w14:textId="110DD844" w:rsidR="00401C56" w:rsidRDefault="00401C56" w:rsidP="00401C56">
      <w:pPr>
        <w:pStyle w:val="Tableheading"/>
      </w:pPr>
      <w:r>
        <w:lastRenderedPageBreak/>
        <w:t xml:space="preserve">Table 5. AICc table of models with coral richness as the response variable (target) and percent coral cover as the </w:t>
      </w:r>
      <w:r w:rsidR="00E864AB">
        <w:t>best</w:t>
      </w:r>
      <w:r>
        <w:t xml:space="preserve"> candidate surrogate.</w:t>
      </w:r>
      <w:r w:rsidDel="001119A3">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401C56" w:rsidRPr="00160482" w14:paraId="1F8F7C5E" w14:textId="77777777" w:rsidTr="0029035A">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4B7F773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740DE18E" w14:textId="77777777" w:rsidR="00401C56" w:rsidRPr="00160482" w:rsidRDefault="00401C56" w:rsidP="0029035A">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5392FD98" w14:textId="77777777" w:rsidR="00401C56" w:rsidRPr="00160482" w:rsidRDefault="00401C56" w:rsidP="0029035A">
            <w:pPr>
              <w:spacing w:line="240" w:lineRule="auto"/>
              <w:ind w:firstLine="0"/>
              <w:rPr>
                <w:b/>
                <w:bCs/>
                <w:color w:val="000000"/>
              </w:rPr>
            </w:pPr>
            <w:r w:rsidRPr="00160482">
              <w:rPr>
                <w:b/>
                <w:bCs/>
                <w:color w:val="000000"/>
              </w:rPr>
              <w:t>AICc</w:t>
            </w:r>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4917978B"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91D9BD8"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6FF079F8"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77840A63"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FFE9111"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5EA2D420"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490" w:type="dxa"/>
            <w:tcBorders>
              <w:top w:val="nil"/>
              <w:left w:val="nil"/>
              <w:bottom w:val="nil"/>
              <w:right w:val="nil"/>
            </w:tcBorders>
            <w:shd w:val="clear" w:color="auto" w:fill="FFFFFF" w:themeFill="background1"/>
            <w:noWrap/>
            <w:vAlign w:val="bottom"/>
            <w:hideMark/>
          </w:tcPr>
          <w:p w14:paraId="27B0AF63" w14:textId="77777777" w:rsidR="00401C56" w:rsidRPr="00160482" w:rsidRDefault="00401C56" w:rsidP="0029035A">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404521B0" w14:textId="77777777" w:rsidR="00401C56" w:rsidRPr="00160482" w:rsidRDefault="00401C56" w:rsidP="0029035A">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372A23AC" w14:textId="77777777" w:rsidR="00401C56" w:rsidRPr="00160482" w:rsidRDefault="00401C56" w:rsidP="0029035A">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66A742F1" w14:textId="77777777" w:rsidR="00401C56" w:rsidRPr="00160482" w:rsidRDefault="00401C56" w:rsidP="0029035A">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39C00000" w14:textId="77777777" w:rsidR="00401C56" w:rsidRPr="00160482" w:rsidRDefault="00401C56" w:rsidP="0029035A">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15CCE1C9"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6510C534"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4102A1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4B2BAA5E" w14:textId="77777777" w:rsidR="00401C56" w:rsidRPr="00160482" w:rsidRDefault="00401C56" w:rsidP="0029035A">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6533B535" w14:textId="77777777" w:rsidR="00401C56" w:rsidRPr="00160482" w:rsidRDefault="00401C56" w:rsidP="0029035A">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0BBBA306" w14:textId="77777777" w:rsidR="00401C56" w:rsidRPr="00160482" w:rsidRDefault="00401C56" w:rsidP="0029035A">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3869DED1" w14:textId="77777777" w:rsidR="00401C56" w:rsidRPr="00160482" w:rsidRDefault="00401C56" w:rsidP="0029035A">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5095D643" w14:textId="77777777" w:rsidR="00401C56" w:rsidRPr="00160482" w:rsidRDefault="00401C56" w:rsidP="0029035A">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1F49961E"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789C3C98"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F6A409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490" w:type="dxa"/>
            <w:tcBorders>
              <w:top w:val="nil"/>
              <w:left w:val="nil"/>
              <w:bottom w:val="nil"/>
              <w:right w:val="nil"/>
            </w:tcBorders>
            <w:shd w:val="clear" w:color="auto" w:fill="FFFFFF" w:themeFill="background1"/>
            <w:noWrap/>
            <w:vAlign w:val="bottom"/>
            <w:hideMark/>
          </w:tcPr>
          <w:p w14:paraId="3A3CE5DB" w14:textId="77777777" w:rsidR="00401C56" w:rsidRPr="00160482" w:rsidRDefault="00401C56" w:rsidP="0029035A">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4D4AC5D8" w14:textId="77777777" w:rsidR="00401C56" w:rsidRPr="00160482" w:rsidRDefault="00401C56" w:rsidP="0029035A">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4894CDA7" w14:textId="77777777" w:rsidR="00401C56" w:rsidRPr="00160482" w:rsidRDefault="00401C56" w:rsidP="0029035A">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0FA265E0" w14:textId="77777777" w:rsidR="00401C56" w:rsidRPr="00160482" w:rsidRDefault="00401C56" w:rsidP="0029035A">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642AEC8F" w14:textId="77777777" w:rsidR="00401C56" w:rsidRPr="00160482" w:rsidRDefault="00401C56" w:rsidP="0029035A">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5DC20DE7" w14:textId="77777777" w:rsidR="00401C56" w:rsidRPr="00160482" w:rsidRDefault="00401C56" w:rsidP="0029035A">
            <w:pPr>
              <w:spacing w:line="240" w:lineRule="auto"/>
              <w:ind w:firstLine="0"/>
              <w:jc w:val="right"/>
              <w:rPr>
                <w:color w:val="000000"/>
              </w:rPr>
            </w:pPr>
            <w:r w:rsidRPr="00160482">
              <w:rPr>
                <w:color w:val="000000"/>
              </w:rPr>
              <w:t>0.74</w:t>
            </w:r>
          </w:p>
        </w:tc>
      </w:tr>
      <w:tr w:rsidR="00401C56" w:rsidRPr="00160482" w14:paraId="0C30F27E"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CCD7FB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12A969EC" w14:textId="77777777" w:rsidR="00401C56" w:rsidRPr="00160482" w:rsidRDefault="00401C56" w:rsidP="0029035A">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8513F6E" w14:textId="77777777" w:rsidR="00401C56" w:rsidRPr="00160482" w:rsidRDefault="00401C56" w:rsidP="0029035A">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2FFB1762" w14:textId="77777777" w:rsidR="00401C56" w:rsidRPr="00160482" w:rsidRDefault="00401C56" w:rsidP="0029035A">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4EBCDBD3"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3E4A0398" w14:textId="77777777" w:rsidR="00401C56" w:rsidRPr="00160482" w:rsidRDefault="00401C56" w:rsidP="0029035A">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3878C52C"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3C81C325"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CD3868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490" w:type="dxa"/>
            <w:tcBorders>
              <w:top w:val="nil"/>
              <w:left w:val="nil"/>
              <w:bottom w:val="nil"/>
              <w:right w:val="nil"/>
            </w:tcBorders>
            <w:shd w:val="clear" w:color="auto" w:fill="FFFFFF" w:themeFill="background1"/>
            <w:noWrap/>
            <w:vAlign w:val="bottom"/>
            <w:hideMark/>
          </w:tcPr>
          <w:p w14:paraId="69DC5F60" w14:textId="77777777" w:rsidR="00401C56" w:rsidRPr="00160482" w:rsidRDefault="00401C56" w:rsidP="0029035A">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4643D585" w14:textId="77777777" w:rsidR="00401C56" w:rsidRPr="00160482" w:rsidRDefault="00401C56" w:rsidP="0029035A">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33631B85" w14:textId="77777777" w:rsidR="00401C56" w:rsidRPr="00160482" w:rsidRDefault="00401C56" w:rsidP="0029035A">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7C238CBD"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7ADB1D2D" w14:textId="77777777" w:rsidR="00401C56" w:rsidRPr="00160482" w:rsidRDefault="00401C56" w:rsidP="0029035A">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42FB448E"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3522CF40" w14:textId="77777777" w:rsidTr="0029035A">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592827D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490" w:type="dxa"/>
            <w:tcBorders>
              <w:top w:val="nil"/>
              <w:left w:val="nil"/>
              <w:bottom w:val="single" w:sz="4" w:space="0" w:color="auto"/>
              <w:right w:val="nil"/>
            </w:tcBorders>
            <w:shd w:val="clear" w:color="auto" w:fill="FFFFFF" w:themeFill="background1"/>
            <w:noWrap/>
            <w:vAlign w:val="bottom"/>
            <w:hideMark/>
          </w:tcPr>
          <w:p w14:paraId="748CAB22" w14:textId="77777777" w:rsidR="00401C56" w:rsidRPr="00160482" w:rsidRDefault="00401C56" w:rsidP="0029035A">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538E1D41" w14:textId="77777777" w:rsidR="00401C56" w:rsidRPr="00160482" w:rsidRDefault="00401C56" w:rsidP="0029035A">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0E0521A8" w14:textId="77777777" w:rsidR="00401C56" w:rsidRPr="00160482" w:rsidRDefault="00401C56" w:rsidP="0029035A">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75E8D1BE"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7FC34A33" w14:textId="77777777" w:rsidR="00401C56" w:rsidRPr="00160482" w:rsidRDefault="00401C56" w:rsidP="0029035A">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02028130" w14:textId="77777777" w:rsidR="00401C56" w:rsidRPr="00160482" w:rsidRDefault="00401C56" w:rsidP="0029035A">
            <w:pPr>
              <w:spacing w:line="240" w:lineRule="auto"/>
              <w:ind w:firstLine="0"/>
              <w:jc w:val="right"/>
              <w:rPr>
                <w:color w:val="000000"/>
              </w:rPr>
            </w:pPr>
            <w:r w:rsidRPr="00160482">
              <w:rPr>
                <w:color w:val="000000"/>
              </w:rPr>
              <w:t>0.72</w:t>
            </w:r>
          </w:p>
        </w:tc>
      </w:tr>
    </w:tbl>
    <w:p w14:paraId="1375A8AA" w14:textId="77777777" w:rsidR="00401C56" w:rsidRDefault="00401C56" w:rsidP="00401C56">
      <w:pPr>
        <w:spacing w:after="200" w:line="276" w:lineRule="auto"/>
        <w:ind w:firstLine="0"/>
      </w:pPr>
      <w:r>
        <w:br w:type="page"/>
      </w:r>
    </w:p>
    <w:p w14:paraId="23D44725" w14:textId="76B0B7E3" w:rsidR="00401C56" w:rsidRDefault="00401C56" w:rsidP="00401C56">
      <w:pPr>
        <w:pStyle w:val="Tableheading"/>
      </w:pPr>
      <w:r>
        <w:lastRenderedPageBreak/>
        <w:t xml:space="preserve">Table 6. AICc table of models with sponge richness as the response variable (target) and percent coral cover as the </w:t>
      </w:r>
      <w:r w:rsidR="00E864AB">
        <w:t>best</w:t>
      </w:r>
      <w:r>
        <w:t xml:space="preserve"> candidate surrogate.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r>
        <w:fldChar w:fldCharType="begin"/>
      </w:r>
      <w:r>
        <w:instrText xml:space="preserve"> LINK Excel.Sheet.12 "C:\\Users\\Nicole\\Desktop\\Graduate Thesis 3-29-18\\Analysis\\Results_May_15_mostrecentupdateAugust3\\sponge_cc_Only_Models_With_Surrogate_Current_Thesis.xlsx" sponge_cc_Only_Models_With_Surr!R1C1:R7C7 \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401C56" w:rsidRPr="00160482" w14:paraId="0EA24036" w14:textId="77777777" w:rsidTr="0029035A">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21BA1190"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7A4080D9" w14:textId="77777777" w:rsidR="00401C56" w:rsidRPr="00160482" w:rsidRDefault="00401C56" w:rsidP="0029035A">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9C063C" w14:textId="77777777" w:rsidR="00401C56" w:rsidRPr="00160482" w:rsidRDefault="00401C56" w:rsidP="0029035A">
            <w:pPr>
              <w:spacing w:line="240" w:lineRule="auto"/>
              <w:ind w:firstLine="0"/>
              <w:rPr>
                <w:b/>
                <w:bCs/>
                <w:color w:val="000000"/>
              </w:rPr>
            </w:pPr>
            <w:r w:rsidRPr="00160482">
              <w:rPr>
                <w:b/>
                <w:bCs/>
                <w:color w:val="000000"/>
              </w:rPr>
              <w:t>AICc</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7A7F9F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22CA40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659EC9E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B4D02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B358FB6"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1861B8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778" w:type="dxa"/>
            <w:tcBorders>
              <w:top w:val="nil"/>
              <w:left w:val="nil"/>
              <w:bottom w:val="nil"/>
              <w:right w:val="nil"/>
            </w:tcBorders>
            <w:shd w:val="clear" w:color="auto" w:fill="FFFFFF" w:themeFill="background1"/>
            <w:noWrap/>
            <w:vAlign w:val="bottom"/>
            <w:hideMark/>
          </w:tcPr>
          <w:p w14:paraId="10D9ED12" w14:textId="77777777" w:rsidR="00401C56" w:rsidRPr="00160482" w:rsidRDefault="00401C56" w:rsidP="0029035A">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136890C7" w14:textId="77777777" w:rsidR="00401C56" w:rsidRPr="00160482" w:rsidRDefault="00401C56" w:rsidP="0029035A">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2D86DAFA"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298B7F40" w14:textId="77777777" w:rsidR="00401C56" w:rsidRPr="00160482" w:rsidRDefault="00401C56" w:rsidP="0029035A">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679D94F3" w14:textId="77777777" w:rsidR="00401C56" w:rsidRPr="00160482" w:rsidRDefault="00401C56" w:rsidP="0029035A">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368168B" w14:textId="77777777" w:rsidR="00401C56" w:rsidRPr="00160482" w:rsidRDefault="00401C56" w:rsidP="0029035A">
            <w:pPr>
              <w:spacing w:line="240" w:lineRule="auto"/>
              <w:ind w:firstLine="0"/>
              <w:jc w:val="right"/>
              <w:rPr>
                <w:color w:val="000000"/>
              </w:rPr>
            </w:pPr>
            <w:r w:rsidRPr="00160482">
              <w:rPr>
                <w:color w:val="000000"/>
              </w:rPr>
              <w:t>0.71</w:t>
            </w:r>
          </w:p>
        </w:tc>
      </w:tr>
      <w:tr w:rsidR="00401C56" w:rsidRPr="00160482" w14:paraId="139C8733"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0D722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778" w:type="dxa"/>
            <w:tcBorders>
              <w:top w:val="nil"/>
              <w:left w:val="nil"/>
              <w:bottom w:val="nil"/>
              <w:right w:val="nil"/>
            </w:tcBorders>
            <w:shd w:val="clear" w:color="auto" w:fill="FFFFFF" w:themeFill="background1"/>
            <w:noWrap/>
            <w:vAlign w:val="bottom"/>
            <w:hideMark/>
          </w:tcPr>
          <w:p w14:paraId="584C582A" w14:textId="77777777" w:rsidR="00401C56" w:rsidRPr="00160482" w:rsidRDefault="00401C56" w:rsidP="0029035A">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3DF1BD4" w14:textId="77777777" w:rsidR="00401C56" w:rsidRPr="00160482" w:rsidRDefault="00401C56" w:rsidP="0029035A">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213B476B" w14:textId="77777777" w:rsidR="00401C56" w:rsidRPr="00160482" w:rsidRDefault="00401C56" w:rsidP="0029035A">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A2F9E9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FE34AEB" w14:textId="77777777" w:rsidR="00401C56" w:rsidRPr="00160482" w:rsidRDefault="00401C56" w:rsidP="0029035A">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DBDC0DC" w14:textId="77777777" w:rsidR="00401C56" w:rsidRPr="00160482" w:rsidRDefault="00401C56" w:rsidP="0029035A">
            <w:pPr>
              <w:spacing w:line="240" w:lineRule="auto"/>
              <w:ind w:firstLine="0"/>
              <w:jc w:val="right"/>
              <w:rPr>
                <w:color w:val="000000"/>
              </w:rPr>
            </w:pPr>
            <w:r w:rsidRPr="00160482">
              <w:rPr>
                <w:color w:val="000000"/>
              </w:rPr>
              <w:t>0.64</w:t>
            </w:r>
          </w:p>
        </w:tc>
      </w:tr>
      <w:tr w:rsidR="00401C56" w:rsidRPr="00160482" w14:paraId="2534AFD7"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6FB69BE"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2614A366" w14:textId="77777777" w:rsidR="00401C56" w:rsidRPr="00160482" w:rsidRDefault="00401C56" w:rsidP="0029035A">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0CD3FD3" w14:textId="77777777" w:rsidR="00401C56" w:rsidRPr="00160482" w:rsidRDefault="00401C56" w:rsidP="0029035A">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5D1624DE" w14:textId="77777777" w:rsidR="00401C56" w:rsidRPr="00160482" w:rsidRDefault="00401C56" w:rsidP="0029035A">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359140BA"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06CE9FA" w14:textId="77777777" w:rsidR="00401C56" w:rsidRPr="00160482" w:rsidRDefault="00401C56" w:rsidP="0029035A">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0D58DD76"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7C80E58A"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14A98E1"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778" w:type="dxa"/>
            <w:tcBorders>
              <w:top w:val="nil"/>
              <w:left w:val="nil"/>
              <w:bottom w:val="nil"/>
              <w:right w:val="nil"/>
            </w:tcBorders>
            <w:shd w:val="clear" w:color="auto" w:fill="FFFFFF" w:themeFill="background1"/>
            <w:noWrap/>
            <w:vAlign w:val="bottom"/>
            <w:hideMark/>
          </w:tcPr>
          <w:p w14:paraId="55D7DE68" w14:textId="77777777" w:rsidR="00401C56" w:rsidRPr="00160482" w:rsidRDefault="00401C56" w:rsidP="0029035A">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557C208F" w14:textId="77777777" w:rsidR="00401C56" w:rsidRPr="00160482" w:rsidRDefault="00401C56" w:rsidP="0029035A">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15F9F38E" w14:textId="77777777" w:rsidR="00401C56" w:rsidRPr="00160482" w:rsidRDefault="00401C56" w:rsidP="0029035A">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31014DC0"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A109D50" w14:textId="77777777" w:rsidR="00401C56" w:rsidRPr="00160482" w:rsidRDefault="00401C56" w:rsidP="0029035A">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0A6FC262" w14:textId="77777777" w:rsidR="00401C56" w:rsidRPr="00160482" w:rsidRDefault="00401C56" w:rsidP="0029035A">
            <w:pPr>
              <w:spacing w:line="240" w:lineRule="auto"/>
              <w:ind w:firstLine="0"/>
              <w:jc w:val="right"/>
              <w:rPr>
                <w:color w:val="000000"/>
              </w:rPr>
            </w:pPr>
            <w:r w:rsidRPr="00160482">
              <w:rPr>
                <w:color w:val="000000"/>
              </w:rPr>
              <w:t>0.31</w:t>
            </w:r>
          </w:p>
        </w:tc>
      </w:tr>
      <w:tr w:rsidR="00401C56" w:rsidRPr="00160482" w14:paraId="420F2BB8"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7F2EB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3D3AA34C" w14:textId="77777777" w:rsidR="00401C56" w:rsidRPr="00160482" w:rsidRDefault="00401C56" w:rsidP="0029035A">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0D9773DA" w14:textId="77777777" w:rsidR="00401C56" w:rsidRPr="00160482" w:rsidRDefault="00401C56" w:rsidP="0029035A">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0644327D" w14:textId="77777777" w:rsidR="00401C56" w:rsidRPr="00160482" w:rsidRDefault="00401C56" w:rsidP="0029035A">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0151930C"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182D83A" w14:textId="77777777" w:rsidR="00401C56" w:rsidRPr="00160482" w:rsidRDefault="00401C56" w:rsidP="0029035A">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03ADEAA3"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72A27887" w14:textId="77777777" w:rsidTr="0029035A">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5B0D126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778" w:type="dxa"/>
            <w:tcBorders>
              <w:top w:val="nil"/>
              <w:left w:val="nil"/>
              <w:bottom w:val="single" w:sz="4" w:space="0" w:color="auto"/>
              <w:right w:val="nil"/>
            </w:tcBorders>
            <w:shd w:val="clear" w:color="auto" w:fill="FFFFFF" w:themeFill="background1"/>
            <w:noWrap/>
            <w:vAlign w:val="bottom"/>
            <w:hideMark/>
          </w:tcPr>
          <w:p w14:paraId="1F874EB6" w14:textId="77777777" w:rsidR="00401C56" w:rsidRPr="00160482" w:rsidRDefault="00401C56" w:rsidP="0029035A">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24E3616E" w14:textId="77777777" w:rsidR="00401C56" w:rsidRPr="00160482" w:rsidRDefault="00401C56" w:rsidP="0029035A">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421D6D1C" w14:textId="77777777" w:rsidR="00401C56" w:rsidRPr="00160482" w:rsidRDefault="00401C56" w:rsidP="0029035A">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7DEFB53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700719D3" w14:textId="77777777" w:rsidR="00401C56" w:rsidRPr="00160482" w:rsidRDefault="00401C56" w:rsidP="0029035A">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B76AB9C" w14:textId="77777777" w:rsidR="00401C56" w:rsidRPr="00160482" w:rsidRDefault="00401C56" w:rsidP="0029035A">
            <w:pPr>
              <w:spacing w:line="240" w:lineRule="auto"/>
              <w:ind w:firstLine="0"/>
              <w:jc w:val="right"/>
              <w:rPr>
                <w:color w:val="000000"/>
              </w:rPr>
            </w:pPr>
            <w:r w:rsidRPr="00160482">
              <w:rPr>
                <w:color w:val="000000"/>
              </w:rPr>
              <w:t>0.28</w:t>
            </w:r>
          </w:p>
        </w:tc>
      </w:tr>
    </w:tbl>
    <w:p w14:paraId="5DF6D2B8" w14:textId="77777777" w:rsidR="00401C56" w:rsidRDefault="00401C56" w:rsidP="00401C56">
      <w:pPr>
        <w:widowControl w:val="0"/>
        <w:ind w:firstLine="0"/>
      </w:pPr>
    </w:p>
    <w:p w14:paraId="60FECA76" w14:textId="77777777" w:rsidR="00401C56" w:rsidRDefault="00401C56" w:rsidP="00401C56">
      <w:pPr>
        <w:spacing w:after="200" w:line="276" w:lineRule="auto"/>
        <w:ind w:firstLine="0"/>
      </w:pPr>
      <w:r>
        <w:br w:type="page"/>
      </w:r>
    </w:p>
    <w:p w14:paraId="29AA071B" w14:textId="3D58647B" w:rsidR="00401C56" w:rsidRDefault="00401C56" w:rsidP="00401C56">
      <w:pPr>
        <w:pStyle w:val="Tableheading"/>
      </w:pPr>
      <w:r>
        <w:lastRenderedPageBreak/>
        <w:t xml:space="preserve">Table 7. AICc table of models with fish richness as the response variable (target) and rugosity (in cm) as the </w:t>
      </w:r>
      <w:r w:rsidR="00E864AB">
        <w:t>best</w:t>
      </w:r>
      <w:r>
        <w:t xml:space="preserve">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03ABB787" w14:textId="77777777" w:rsidTr="0029035A">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7ADF6268"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CF3A8C"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705F5FC"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ABA9850"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372381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FDF7E8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C062A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F618027"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6DAC6F70"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0B3BFAC6"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171044BD" w14:textId="77777777" w:rsidR="00401C56" w:rsidRPr="00160482" w:rsidRDefault="00401C56" w:rsidP="0029035A">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6629D316"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D93D752" w14:textId="77777777" w:rsidR="00401C56" w:rsidRPr="00160482" w:rsidRDefault="00401C56" w:rsidP="0029035A">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5BB846F2"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478689CE"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2483658E"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A7E0341"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F4F9919"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6BB12EAB" w14:textId="77777777" w:rsidR="00401C56" w:rsidRPr="00160482" w:rsidRDefault="00401C56" w:rsidP="0029035A">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0758471E" w14:textId="77777777" w:rsidR="00401C56" w:rsidRPr="00160482" w:rsidRDefault="00401C56" w:rsidP="0029035A">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0ACFA13" w14:textId="77777777" w:rsidR="00401C56" w:rsidRPr="00160482" w:rsidRDefault="00401C56" w:rsidP="0029035A">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6702A33C"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B3D2A0F"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761E9843"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5FDBC5D6"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0D418700"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5E4BFD4" w14:textId="77777777" w:rsidR="00401C56" w:rsidRPr="00160482" w:rsidRDefault="00401C56" w:rsidP="0029035A">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39FDDAA" w14:textId="77777777" w:rsidR="00401C56" w:rsidRPr="00160482" w:rsidRDefault="00401C56" w:rsidP="0029035A">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37079EB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A5FE7A2" w14:textId="77777777" w:rsidR="00401C56" w:rsidRPr="00160482" w:rsidRDefault="00401C56" w:rsidP="0029035A">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0C460AF2" w14:textId="77777777" w:rsidR="00401C56" w:rsidRPr="00160482" w:rsidRDefault="00401C56" w:rsidP="0029035A">
            <w:pPr>
              <w:spacing w:line="240" w:lineRule="auto"/>
              <w:ind w:firstLine="0"/>
              <w:jc w:val="right"/>
              <w:rPr>
                <w:color w:val="000000"/>
              </w:rPr>
            </w:pPr>
            <w:r w:rsidRPr="00160482">
              <w:rPr>
                <w:color w:val="000000"/>
              </w:rPr>
              <w:t>0.83</w:t>
            </w:r>
          </w:p>
        </w:tc>
      </w:tr>
      <w:tr w:rsidR="00401C56" w:rsidRPr="00160482" w14:paraId="096935B5"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0EC444F1"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1A959C1B"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78928761" w14:textId="77777777" w:rsidR="00401C56" w:rsidRPr="00160482" w:rsidRDefault="00401C56" w:rsidP="0029035A">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286090B2" w14:textId="77777777" w:rsidR="00401C56" w:rsidRPr="00160482" w:rsidRDefault="00401C56" w:rsidP="0029035A">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1B9BCB44"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42D1B7EF" w14:textId="77777777" w:rsidR="00401C56" w:rsidRPr="00160482" w:rsidRDefault="00401C56" w:rsidP="0029035A">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028A29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29F657B"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43E23AB"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7EEB2974"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EA25000" w14:textId="77777777" w:rsidR="00401C56" w:rsidRPr="00160482" w:rsidRDefault="00401C56" w:rsidP="0029035A">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53E3CDAA" w14:textId="77777777" w:rsidR="00401C56" w:rsidRPr="00160482" w:rsidRDefault="00401C56" w:rsidP="0029035A">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6555DF67"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A685ACB" w14:textId="77777777" w:rsidR="00401C56" w:rsidRPr="00160482" w:rsidRDefault="00401C56" w:rsidP="0029035A">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006FF8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993EC9E" w14:textId="77777777" w:rsidTr="0029035A">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1805103B"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154C5FA2"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2DFD862C" w14:textId="77777777" w:rsidR="00401C56" w:rsidRPr="00160482" w:rsidRDefault="00401C56" w:rsidP="0029035A">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721101ED" w14:textId="77777777" w:rsidR="00401C56" w:rsidRPr="00160482" w:rsidRDefault="00401C56" w:rsidP="0029035A">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1183C6E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0773463F" w14:textId="77777777" w:rsidR="00401C56" w:rsidRPr="00160482" w:rsidRDefault="00401C56" w:rsidP="0029035A">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6C5A91B0" w14:textId="77777777" w:rsidR="00401C56" w:rsidRPr="00160482" w:rsidRDefault="00401C56" w:rsidP="0029035A">
            <w:pPr>
              <w:spacing w:line="240" w:lineRule="auto"/>
              <w:ind w:firstLine="0"/>
              <w:jc w:val="right"/>
              <w:rPr>
                <w:color w:val="000000"/>
              </w:rPr>
            </w:pPr>
            <w:r w:rsidRPr="00160482">
              <w:rPr>
                <w:color w:val="000000"/>
              </w:rPr>
              <w:t>0.63</w:t>
            </w:r>
          </w:p>
        </w:tc>
      </w:tr>
    </w:tbl>
    <w:p w14:paraId="6AE967F3" w14:textId="77777777" w:rsidR="00401C56" w:rsidRDefault="00401C56" w:rsidP="00401C56">
      <w:pPr>
        <w:spacing w:after="200" w:line="276" w:lineRule="auto"/>
        <w:ind w:firstLine="0"/>
      </w:pPr>
      <w:r>
        <w:br w:type="page"/>
      </w:r>
    </w:p>
    <w:p w14:paraId="1745CD77" w14:textId="69EDF3E8" w:rsidR="00401C56" w:rsidRDefault="00401C56" w:rsidP="00401C56">
      <w:pPr>
        <w:pStyle w:val="Tableheading"/>
      </w:pPr>
      <w:r>
        <w:lastRenderedPageBreak/>
        <w:t>Table 8. AICc table of models with combined richness</w:t>
      </w:r>
      <w:r w:rsidR="00B26C89">
        <w:t xml:space="preserve"> (</w:t>
      </w:r>
      <w:r>
        <w:t>the sum of c</w:t>
      </w:r>
      <w:r w:rsidR="00B26C89">
        <w:t>oral, fish, and sponge richness)</w:t>
      </w:r>
      <w:r>
        <w:t xml:space="preserve"> as the response variable (target) and rugosity (in cm) as the </w:t>
      </w:r>
      <w:r w:rsidR="00E864AB">
        <w:t>best</w:t>
      </w:r>
      <w:r>
        <w:t xml:space="preserve">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6B04C269" w14:textId="77777777" w:rsidTr="0029035A">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6BE80F31"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09BB726"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0CDF94F"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8E210A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43A4F4E3"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A5380B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07E5EB9"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1C239DA"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30A322DE"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7D7D67B3"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4F00420D" w14:textId="77777777" w:rsidR="00401C56" w:rsidRPr="00160482" w:rsidRDefault="00401C56" w:rsidP="0029035A">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57F2C882"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180310A0" w14:textId="77777777" w:rsidR="00401C56" w:rsidRPr="00160482" w:rsidRDefault="00401C56" w:rsidP="0029035A">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48A18518" w14:textId="77777777" w:rsidR="00401C56" w:rsidRPr="00160482" w:rsidRDefault="00401C56" w:rsidP="0029035A">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77BC1AE"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3C4B25C7"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733253F5"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6CCBD031"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61FEE11C" w14:textId="77777777" w:rsidR="00401C56" w:rsidRPr="00160482" w:rsidRDefault="00401C56" w:rsidP="0029035A">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0A0ECC03" w14:textId="77777777" w:rsidR="00401C56" w:rsidRPr="00160482" w:rsidRDefault="00401C56" w:rsidP="0029035A">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74B54496" w14:textId="77777777" w:rsidR="00401C56" w:rsidRPr="00160482" w:rsidRDefault="00401C56" w:rsidP="0029035A">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691522DB" w14:textId="77777777" w:rsidR="00401C56" w:rsidRPr="00160482" w:rsidRDefault="00401C56" w:rsidP="0029035A">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6AE708D8" w14:textId="77777777" w:rsidR="00401C56" w:rsidRPr="00160482" w:rsidRDefault="00401C56" w:rsidP="0029035A">
            <w:pPr>
              <w:spacing w:line="240" w:lineRule="auto"/>
              <w:ind w:firstLine="0"/>
              <w:jc w:val="right"/>
              <w:rPr>
                <w:color w:val="000000"/>
              </w:rPr>
            </w:pPr>
            <w:r w:rsidRPr="00160482">
              <w:rPr>
                <w:color w:val="000000"/>
              </w:rPr>
              <w:t>0.60</w:t>
            </w:r>
          </w:p>
        </w:tc>
      </w:tr>
      <w:tr w:rsidR="00401C56" w:rsidRPr="00160482" w14:paraId="7B81456C"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F51EEF"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3BB06FEC"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7AC273F1" w14:textId="77777777" w:rsidR="00401C56" w:rsidRPr="00160482" w:rsidRDefault="00401C56" w:rsidP="0029035A">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10E6E222" w14:textId="77777777" w:rsidR="00401C56" w:rsidRPr="00160482" w:rsidRDefault="00401C56" w:rsidP="0029035A">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047DF65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6F5F2B3C" w14:textId="77777777" w:rsidR="00401C56" w:rsidRPr="00160482" w:rsidRDefault="00401C56" w:rsidP="0029035A">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10A8446"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4B8C4E96"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5131D4"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2AF15394"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7202C23" w14:textId="77777777" w:rsidR="00401C56" w:rsidRPr="00160482" w:rsidRDefault="00401C56" w:rsidP="0029035A">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7849E63F" w14:textId="77777777" w:rsidR="00401C56" w:rsidRPr="00160482" w:rsidRDefault="00401C56" w:rsidP="0029035A">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4612ED2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F21E5EF" w14:textId="77777777" w:rsidR="00401C56" w:rsidRPr="00160482" w:rsidRDefault="00401C56" w:rsidP="0029035A">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327EF511"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2E5A4BD9"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60AFC049"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51708AA8"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65843C93" w14:textId="77777777" w:rsidR="00401C56" w:rsidRPr="00160482" w:rsidRDefault="00401C56" w:rsidP="0029035A">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1D14C2AC" w14:textId="77777777" w:rsidR="00401C56" w:rsidRPr="00160482" w:rsidRDefault="00401C56" w:rsidP="0029035A">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407D1035"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8E3A549" w14:textId="77777777" w:rsidR="00401C56" w:rsidRPr="00160482" w:rsidRDefault="00401C56" w:rsidP="0029035A">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7048A7CD"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7ACCA56F" w14:textId="77777777" w:rsidTr="0029035A">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591C9EB8"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A01DF59"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74E21F63" w14:textId="77777777" w:rsidR="00401C56" w:rsidRPr="00160482" w:rsidRDefault="00401C56" w:rsidP="0029035A">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21DB12CD" w14:textId="77777777" w:rsidR="00401C56" w:rsidRPr="00160482" w:rsidRDefault="00401C56" w:rsidP="0029035A">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6C6D0349"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D23E5EE" w14:textId="77777777" w:rsidR="00401C56" w:rsidRPr="00160482" w:rsidRDefault="00401C56" w:rsidP="0029035A">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5538B034" w14:textId="77777777" w:rsidR="00401C56" w:rsidRPr="00160482" w:rsidRDefault="00401C56" w:rsidP="0029035A">
            <w:pPr>
              <w:spacing w:line="240" w:lineRule="auto"/>
              <w:ind w:firstLine="0"/>
              <w:jc w:val="right"/>
              <w:rPr>
                <w:color w:val="000000"/>
              </w:rPr>
            </w:pPr>
            <w:r w:rsidRPr="00160482">
              <w:rPr>
                <w:color w:val="000000"/>
              </w:rPr>
              <w:t>0.38</w:t>
            </w:r>
          </w:p>
        </w:tc>
      </w:tr>
    </w:tbl>
    <w:p w14:paraId="17F39EC5" w14:textId="77777777" w:rsidR="00401C56" w:rsidRDefault="00401C56" w:rsidP="00401C56">
      <w:pPr>
        <w:pStyle w:val="Heading2"/>
      </w:pPr>
      <w:r>
        <w:br w:type="column"/>
      </w:r>
      <w:bookmarkStart w:id="27" w:name="_Toc27126004"/>
      <w:r>
        <w:lastRenderedPageBreak/>
        <w:t>Figures</w:t>
      </w:r>
      <w:bookmarkEnd w:id="27"/>
    </w:p>
    <w:p w14:paraId="781EA063" w14:textId="77777777" w:rsidR="00401C56" w:rsidRDefault="00401C56" w:rsidP="00401C56">
      <w:pPr>
        <w:ind w:firstLine="0"/>
      </w:pPr>
      <w:r>
        <w:rPr>
          <w:noProof/>
        </w:rPr>
        <w:drawing>
          <wp:inline distT="0" distB="0" distL="0" distR="0" wp14:anchorId="48BA136D" wp14:editId="25880BF3">
            <wp:extent cx="3893820" cy="556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49FBF857" w14:textId="77777777" w:rsidR="00401C56" w:rsidRDefault="00401C56" w:rsidP="00401C56">
      <w:pPr>
        <w:pStyle w:val="Tableheading"/>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p>
    <w:p w14:paraId="6272FD8A" w14:textId="77777777" w:rsidR="00401C56" w:rsidRDefault="00401C56" w:rsidP="00401C56">
      <w:pPr>
        <w:spacing w:after="200" w:line="276" w:lineRule="auto"/>
        <w:ind w:firstLine="0"/>
      </w:pPr>
      <w:r>
        <w:br w:type="page"/>
      </w:r>
    </w:p>
    <w:p w14:paraId="70759276" w14:textId="77777777" w:rsidR="00401C56" w:rsidRDefault="00401C56" w:rsidP="00401C56">
      <w:pPr>
        <w:widowControl w:val="0"/>
        <w:ind w:firstLine="0"/>
        <w:rPr>
          <w:rStyle w:val="TableheadingChar"/>
        </w:rPr>
      </w:pPr>
      <w:r>
        <w:rPr>
          <w:noProof/>
        </w:rPr>
        <w:lastRenderedPageBreak/>
        <w:drawing>
          <wp:inline distT="0" distB="0" distL="0" distR="0" wp14:anchorId="6F3F2A76" wp14:editId="5009A993">
            <wp:extent cx="4805606" cy="576672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31112" cy="5797333"/>
                    </a:xfrm>
                    <a:prstGeom prst="rect">
                      <a:avLst/>
                    </a:prstGeom>
                  </pic:spPr>
                </pic:pic>
              </a:graphicData>
            </a:graphic>
          </wp:inline>
        </w:drawing>
      </w:r>
    </w:p>
    <w:p w14:paraId="6980B851" w14:textId="3875ABD8" w:rsidR="00401C56" w:rsidRPr="00402890" w:rsidRDefault="00401C56" w:rsidP="00401C56">
      <w:pPr>
        <w:pStyle w:val="Tableheading"/>
        <w:rPr>
          <w:rStyle w:val="TableheadingChar"/>
        </w:rPr>
      </w:pPr>
      <w:r w:rsidRPr="00402890">
        <w:rPr>
          <w:rStyle w:val="TableheadingChar"/>
        </w:rPr>
        <w:t xml:space="preserve">Figure 2. </w:t>
      </w:r>
      <w:r w:rsidR="00596353">
        <w:rPr>
          <w:rStyle w:val="TableheadingChar"/>
        </w:rPr>
        <w:t xml:space="preserve">Potential surrogate-target relationships. </w:t>
      </w:r>
      <w:r>
        <w:rPr>
          <w:rStyle w:val="TableheadingChar"/>
        </w:rPr>
        <w:t xml:space="preserve">Lines represent smoothed conditional means using the negative binomial distribution and the formula y ~ x, where y is a target (rows) and x is a surrogate (columns).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Pr="00402890">
        <w:rPr>
          <w:rStyle w:val="TableheadingChar"/>
        </w:rPr>
        <w:t xml:space="preserve">) are shown for the </w:t>
      </w:r>
      <w:r w:rsidR="00E864AB">
        <w:rPr>
          <w:rStyle w:val="TableheadingChar"/>
        </w:rPr>
        <w:t>best</w:t>
      </w:r>
      <w:r w:rsidRPr="00402890">
        <w:rPr>
          <w:rStyle w:val="TableheadingChar"/>
        </w:rPr>
        <w:t xml:space="preserve"> surrogate for each </w:t>
      </w:r>
      <w:r>
        <w:rPr>
          <w:rStyle w:val="TableheadingChar"/>
        </w:rPr>
        <w:t>target</w:t>
      </w:r>
      <w:r w:rsidRPr="00402890">
        <w:rPr>
          <w:rStyle w:val="TableheadingChar"/>
        </w:rPr>
        <w:t>.</w:t>
      </w:r>
      <w:r>
        <w:rPr>
          <w:rStyle w:val="TableheadingChar"/>
        </w:rPr>
        <w:t xml:space="preserve"> Rugosity measured in centimeters. Data were collected from 8 coral reefs around Guana Island, BVI from 1992-2018.</w:t>
      </w:r>
    </w:p>
    <w:p w14:paraId="37F91B99" w14:textId="77777777" w:rsidR="00856852" w:rsidRDefault="00856852" w:rsidP="00856852">
      <w:pPr>
        <w:pStyle w:val="Tableheading"/>
        <w:ind w:left="0" w:firstLine="0"/>
      </w:pPr>
      <w:r>
        <w:rPr>
          <w:noProof/>
        </w:rPr>
        <w:lastRenderedPageBreak/>
        <w:drawing>
          <wp:inline distT="0" distB="0" distL="0" distR="0" wp14:anchorId="441DA215" wp14:editId="3FDFE169">
            <wp:extent cx="3335866" cy="57186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both_Current_Thesis.jpeg"/>
                    <pic:cNvPicPr/>
                  </pic:nvPicPr>
                  <pic:blipFill>
                    <a:blip r:embed="rId15">
                      <a:extLst>
                        <a:ext uri="{28A0092B-C50C-407E-A947-70E740481C1C}">
                          <a14:useLocalDpi xmlns:a14="http://schemas.microsoft.com/office/drawing/2010/main" val="0"/>
                        </a:ext>
                      </a:extLst>
                    </a:blip>
                    <a:stretch>
                      <a:fillRect/>
                    </a:stretch>
                  </pic:blipFill>
                  <pic:spPr>
                    <a:xfrm>
                      <a:off x="0" y="0"/>
                      <a:ext cx="3335866" cy="5718627"/>
                    </a:xfrm>
                    <a:prstGeom prst="rect">
                      <a:avLst/>
                    </a:prstGeom>
                  </pic:spPr>
                </pic:pic>
              </a:graphicData>
            </a:graphic>
          </wp:inline>
        </w:drawing>
      </w:r>
    </w:p>
    <w:p w14:paraId="6AA4820A" w14:textId="77777777" w:rsidR="00856852" w:rsidRDefault="00856852" w:rsidP="00856852">
      <w:pPr>
        <w:pStyle w:val="Tableheading"/>
      </w:pPr>
      <w:r>
        <w:t xml:space="preserve">Figure 3. Competitive models for predicting coral richness included a term for year. </w:t>
      </w:r>
      <w:r>
        <w:rPr>
          <w:rStyle w:val="TableheadingChar"/>
        </w:rPr>
        <w:t xml:space="preserve">Solid lines represent predictions using the negative binomial distribution and the formula y ~ x + year (top panel) and y ~ x + year + x * year (bottom panel),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0A2BFA95" w14:textId="77777777" w:rsidR="00401C56" w:rsidRDefault="00401C56" w:rsidP="00401C56">
      <w:pPr>
        <w:widowControl w:val="0"/>
        <w:ind w:firstLine="0"/>
      </w:pPr>
      <w:r>
        <w:rPr>
          <w:noProof/>
        </w:rPr>
        <w:lastRenderedPageBreak/>
        <w:drawing>
          <wp:inline distT="114300" distB="114300" distL="114300" distR="114300" wp14:anchorId="53F14F79" wp14:editId="6B82C858">
            <wp:extent cx="5254413" cy="3940812"/>
            <wp:effectExtent l="0" t="0" r="3810" b="2540"/>
            <wp:docPr id="30"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5438E2F8" w14:textId="402D4EC8" w:rsidR="00401C56" w:rsidRDefault="00401C56" w:rsidP="00401C56">
      <w:pPr>
        <w:pStyle w:val="Tableheading"/>
      </w:pPr>
      <w:r>
        <w:t xml:space="preserve">Figure </w:t>
      </w:r>
      <w:r w:rsidR="00856852">
        <w:t>4</w:t>
      </w:r>
      <w:r>
        <w:t xml:space="preserve">. This figure helps to visualize changes in coral richness for a given amount of coral cover over a 27 year period. </w:t>
      </w:r>
      <w:r>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56830D1" w14:textId="77777777" w:rsidR="00401C56" w:rsidRDefault="00401C56" w:rsidP="00401C56">
      <w:pPr>
        <w:spacing w:after="200" w:line="276" w:lineRule="auto"/>
        <w:ind w:firstLine="0"/>
      </w:pPr>
      <w:r>
        <w:br w:type="page"/>
      </w:r>
    </w:p>
    <w:p w14:paraId="29258AE8" w14:textId="77777777" w:rsidR="00401C56" w:rsidRDefault="00401C56" w:rsidP="00401C56">
      <w:pPr>
        <w:widowControl w:val="0"/>
        <w:ind w:left="480" w:hanging="480"/>
      </w:pPr>
      <w:r>
        <w:rPr>
          <w:noProof/>
        </w:rPr>
        <w:lastRenderedPageBreak/>
        <w:drawing>
          <wp:inline distT="114300" distB="114300" distL="114300" distR="114300" wp14:anchorId="134CCDAF" wp14:editId="047B73D7">
            <wp:extent cx="5254413" cy="3940810"/>
            <wp:effectExtent l="0" t="0" r="3810" b="2540"/>
            <wp:docPr id="31"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204EBCFA" w14:textId="5EC2CDA2" w:rsidR="00401C56" w:rsidRDefault="00401C56" w:rsidP="00401C56">
      <w:pPr>
        <w:pStyle w:val="Tableheading"/>
      </w:pPr>
      <w:r>
        <w:t xml:space="preserve">Figure </w:t>
      </w:r>
      <w:r w:rsidR="00856852">
        <w:t>5</w:t>
      </w:r>
      <w:r>
        <w:t xml:space="preserve">. This figure helps to visualize </w:t>
      </w:r>
      <w:r w:rsidR="00B26C89">
        <w:t xml:space="preserve">large </w:t>
      </w:r>
      <w:r>
        <w:t xml:space="preserve">differences in sponge richness </w:t>
      </w:r>
      <w:r w:rsidR="00B26C89">
        <w:t xml:space="preserve">among sites </w:t>
      </w:r>
      <w:r>
        <w:t xml:space="preserve">for a given amount of coral cover.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r w:rsidR="00B26C89">
        <w:rPr>
          <w:rStyle w:val="TableheadingChar"/>
        </w:rPr>
        <w:t xml:space="preserve"> </w:t>
      </w:r>
      <w:r w:rsidR="00B26C89">
        <w:t>at 8 coral reefs</w:t>
      </w:r>
      <w:r w:rsidR="00B26C89" w:rsidRPr="00516C2E">
        <w:rPr>
          <w:rStyle w:val="TableheadingChar"/>
        </w:rPr>
        <w:t xml:space="preserve"> </w:t>
      </w:r>
      <w:r w:rsidR="00B26C89">
        <w:rPr>
          <w:rStyle w:val="TableheadingChar"/>
        </w:rPr>
        <w:t>around Guana Island, BVI</w:t>
      </w:r>
      <w:r>
        <w:rPr>
          <w:rStyle w:val="TableheadingChar"/>
        </w:rPr>
        <w:t>.</w:t>
      </w:r>
    </w:p>
    <w:p w14:paraId="07B47C5E" w14:textId="77777777" w:rsidR="00401C56" w:rsidRDefault="00401C56" w:rsidP="00401C56">
      <w:pPr>
        <w:spacing w:after="200" w:line="276" w:lineRule="auto"/>
        <w:ind w:firstLine="0"/>
      </w:pPr>
      <w:r>
        <w:br w:type="page"/>
      </w:r>
    </w:p>
    <w:p w14:paraId="284AACD5" w14:textId="77777777" w:rsidR="00856852" w:rsidRDefault="00856852" w:rsidP="00856852">
      <w:pPr>
        <w:pStyle w:val="Tableheading"/>
      </w:pPr>
      <w:r>
        <w:rPr>
          <w:noProof/>
        </w:rPr>
        <w:lastRenderedPageBreak/>
        <w:drawing>
          <wp:inline distT="0" distB="0" distL="0" distR="0" wp14:anchorId="372293CB" wp14:editId="448C9E80">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18">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53D540C4" w14:textId="77777777" w:rsidR="00856852" w:rsidRDefault="00856852" w:rsidP="00856852">
      <w:pPr>
        <w:pStyle w:val="Tableheading"/>
      </w:pPr>
      <w:r>
        <w:t>Figure 6. The most competitive model for predicting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3213E8CF" w14:textId="77777777" w:rsidR="00401C56" w:rsidRDefault="00401C56" w:rsidP="00401C56">
      <w:pPr>
        <w:widowControl w:val="0"/>
        <w:ind w:left="480" w:hanging="480"/>
      </w:pPr>
      <w:r>
        <w:rPr>
          <w:noProof/>
        </w:rPr>
        <w:lastRenderedPageBreak/>
        <w:drawing>
          <wp:inline distT="114300" distB="114300" distL="114300" distR="114300" wp14:anchorId="0F17BA9A" wp14:editId="1C5E61F7">
            <wp:extent cx="5254413" cy="3940810"/>
            <wp:effectExtent l="0" t="0" r="3810" b="2540"/>
            <wp:docPr id="32"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40D70BB1" w14:textId="27031DB7" w:rsidR="00401C56" w:rsidRDefault="00401C56" w:rsidP="00401C56">
      <w:pPr>
        <w:pStyle w:val="Tableheading"/>
      </w:pPr>
      <w:r>
        <w:t xml:space="preserve">Figure </w:t>
      </w:r>
      <w:r w:rsidR="00856852">
        <w:t>7</w:t>
      </w:r>
      <w:r>
        <w:t xml:space="preserve">. This figure helps to visualize changes in sponge richness for a given amount of coral cover over a 27 year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4E84B83" w14:textId="77777777" w:rsidR="00401C56" w:rsidRDefault="00401C56" w:rsidP="00401C56">
      <w:pPr>
        <w:spacing w:after="200" w:line="276" w:lineRule="auto"/>
        <w:ind w:firstLine="0"/>
      </w:pPr>
      <w:r>
        <w:br w:type="page"/>
      </w:r>
    </w:p>
    <w:p w14:paraId="30F33111" w14:textId="77777777" w:rsidR="00856852" w:rsidRDefault="00856852" w:rsidP="00856852">
      <w:pPr>
        <w:pStyle w:val="Tableheading"/>
      </w:pPr>
      <w:r>
        <w:rPr>
          <w:noProof/>
        </w:rPr>
        <w:lastRenderedPageBreak/>
        <w:drawing>
          <wp:inline distT="0" distB="0" distL="0" distR="0" wp14:anchorId="412A3AA9" wp14:editId="0C19423C">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20">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7CAE2E11" w14:textId="16F8E641" w:rsidR="00856852" w:rsidRDefault="00856852" w:rsidP="00856852">
      <w:pPr>
        <w:pStyle w:val="Tableheading"/>
      </w:pPr>
      <w:r>
        <w:t>Figure 8. The most competitive model for predicting fish richness included a term for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2EA59BA2" w14:textId="77777777" w:rsidR="00401C56" w:rsidRDefault="00401C56" w:rsidP="00401C56">
      <w:pPr>
        <w:widowControl w:val="0"/>
        <w:ind w:left="480" w:hanging="480"/>
      </w:pPr>
      <w:r>
        <w:rPr>
          <w:noProof/>
        </w:rPr>
        <w:lastRenderedPageBreak/>
        <w:drawing>
          <wp:inline distT="0" distB="0" distL="0" distR="0" wp14:anchorId="6BE10729" wp14:editId="32DCA635">
            <wp:extent cx="5303520" cy="36461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21">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225074CA" w14:textId="2EE9C7FE" w:rsidR="00401C56" w:rsidRDefault="00401C56" w:rsidP="00401C56">
      <w:pPr>
        <w:pStyle w:val="Tableheading"/>
      </w:pPr>
      <w:r>
        <w:t xml:space="preserve">Figure </w:t>
      </w:r>
      <w:r w:rsidR="00856852">
        <w:t>9</w:t>
      </w:r>
      <w:r>
        <w:t>. This figure helps to visualize differences in fish richness for a given amount of rugosity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39D222F" w14:textId="77777777" w:rsidR="00401C56" w:rsidRDefault="00401C56" w:rsidP="00401C56">
      <w:pPr>
        <w:spacing w:after="200" w:line="276" w:lineRule="auto"/>
        <w:ind w:firstLine="0"/>
      </w:pPr>
      <w:r>
        <w:br w:type="page"/>
      </w:r>
    </w:p>
    <w:p w14:paraId="3E350C69" w14:textId="77777777" w:rsidR="00401C56" w:rsidRDefault="00401C56" w:rsidP="00401C56">
      <w:pPr>
        <w:widowControl w:val="0"/>
        <w:ind w:left="480" w:hanging="480"/>
      </w:pPr>
      <w:r>
        <w:rPr>
          <w:noProof/>
        </w:rPr>
        <w:lastRenderedPageBreak/>
        <w:drawing>
          <wp:inline distT="0" distB="0" distL="0" distR="0" wp14:anchorId="55E111E6" wp14:editId="36788BCF">
            <wp:extent cx="5303520" cy="3646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1429FFD9" w14:textId="33A5BA09" w:rsidR="00401C56" w:rsidRDefault="00401C56" w:rsidP="00401C56">
      <w:pPr>
        <w:pStyle w:val="Tableheading"/>
      </w:pPr>
      <w:r>
        <w:t xml:space="preserve">Figure </w:t>
      </w:r>
      <w:r w:rsidR="00856852">
        <w:t>10</w:t>
      </w:r>
      <w:r>
        <w:t>. This figure helps to visualize differences in combined richness</w:t>
      </w:r>
      <w:r w:rsidR="00B26C89">
        <w:t xml:space="preserve"> (</w:t>
      </w:r>
      <w:r>
        <w:t xml:space="preserve">the sum of coral, fish, and </w:t>
      </w:r>
      <w:r w:rsidR="00B26C89">
        <w:t>sponge richness)</w:t>
      </w:r>
      <w:r>
        <w:t xml:space="preserve"> for a given amount of rugosity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A48EA4C" w14:textId="77777777" w:rsidR="00401C56" w:rsidRDefault="00401C56" w:rsidP="00401C56">
      <w:pPr>
        <w:spacing w:after="200" w:line="276" w:lineRule="auto"/>
        <w:ind w:firstLine="0"/>
      </w:pPr>
      <w:r>
        <w:br w:type="page"/>
      </w:r>
    </w:p>
    <w:p w14:paraId="7BDFEC0D" w14:textId="77777777" w:rsidR="00856852" w:rsidRDefault="00856852" w:rsidP="00856852">
      <w:pPr>
        <w:pStyle w:val="Tableheading"/>
      </w:pPr>
      <w:r>
        <w:rPr>
          <w:noProof/>
        </w:rPr>
        <w:lastRenderedPageBreak/>
        <w:drawing>
          <wp:inline distT="0" distB="0" distL="0" distR="0" wp14:anchorId="7F4A4031" wp14:editId="5E8D960E">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23">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586FA256" w14:textId="67C5C0D1" w:rsidR="00856852" w:rsidRDefault="00856852" w:rsidP="00856852">
      <w:pPr>
        <w:pStyle w:val="Tableheading"/>
      </w:pPr>
      <w:r>
        <w:t>Figure</w:t>
      </w:r>
      <w:r w:rsidR="00F07CEA">
        <w:t xml:space="preserve"> 11</w:t>
      </w:r>
      <w:r>
        <w:t>. The most competitive model for predicting combined richness (the sum of coral, fish, and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combined richness, x is rugosity in cm,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4DB3A192" w14:textId="77777777" w:rsidR="00856852" w:rsidRDefault="00856852" w:rsidP="00856852">
      <w:pPr>
        <w:spacing w:after="200" w:line="276" w:lineRule="auto"/>
        <w:ind w:firstLine="0"/>
      </w:pPr>
      <w:r>
        <w:br w:type="page"/>
      </w:r>
    </w:p>
    <w:p w14:paraId="4A511D81" w14:textId="77777777" w:rsidR="00401C56" w:rsidRDefault="00401C56" w:rsidP="00401C56">
      <w:pPr>
        <w:widowControl w:val="0"/>
        <w:ind w:left="480" w:hanging="480"/>
      </w:pPr>
      <w:r>
        <w:rPr>
          <w:noProof/>
        </w:rPr>
        <w:lastRenderedPageBreak/>
        <w:drawing>
          <wp:inline distT="114300" distB="114300" distL="114300" distR="114300" wp14:anchorId="49984337" wp14:editId="7157659A">
            <wp:extent cx="5254413" cy="3940810"/>
            <wp:effectExtent l="0" t="0" r="3810" b="2540"/>
            <wp:docPr id="3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4"/>
                    <a:srcRect/>
                    <a:stretch>
                      <a:fillRect/>
                    </a:stretch>
                  </pic:blipFill>
                  <pic:spPr>
                    <a:xfrm>
                      <a:off x="0" y="0"/>
                      <a:ext cx="5254812" cy="3941109"/>
                    </a:xfrm>
                    <a:prstGeom prst="rect">
                      <a:avLst/>
                    </a:prstGeom>
                    <a:ln/>
                  </pic:spPr>
                </pic:pic>
              </a:graphicData>
            </a:graphic>
          </wp:inline>
        </w:drawing>
      </w:r>
    </w:p>
    <w:p w14:paraId="24E5CB09" w14:textId="71BEBABA" w:rsidR="00401C56" w:rsidRDefault="00401C56" w:rsidP="00401C56">
      <w:pPr>
        <w:pStyle w:val="Tableheading"/>
      </w:pPr>
      <w:r>
        <w:t xml:space="preserve">Figure </w:t>
      </w:r>
      <w:r w:rsidR="00856852">
        <w:t>12</w:t>
      </w:r>
      <w:r>
        <w:t>. This figure helps to visualize changes in combined richness</w:t>
      </w:r>
      <w:r w:rsidR="00B26C89">
        <w:t xml:space="preserve"> (</w:t>
      </w:r>
      <w:r>
        <w:t>the sum of c</w:t>
      </w:r>
      <w:r w:rsidR="00B26C89">
        <w:t>oral, fish, and sponge richness)</w:t>
      </w:r>
      <w:r>
        <w:t xml:space="preserve"> for a given amount of rugosity over a 27 year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EAAE4B3" w14:textId="77777777" w:rsidR="00401C56" w:rsidRDefault="00401C56" w:rsidP="00401C56">
      <w:pPr>
        <w:spacing w:after="200" w:line="276" w:lineRule="auto"/>
        <w:ind w:firstLine="0"/>
      </w:pPr>
      <w:r>
        <w:br w:type="page"/>
      </w:r>
    </w:p>
    <w:p w14:paraId="61A00D15" w14:textId="77777777" w:rsidR="00D43B73" w:rsidRDefault="00D43B73" w:rsidP="00D43B73">
      <w:pPr>
        <w:pStyle w:val="Heading2"/>
      </w:pPr>
      <w:bookmarkStart w:id="28" w:name="_Toc27126005"/>
      <w:r>
        <w:lastRenderedPageBreak/>
        <w:t>Appendices</w:t>
      </w:r>
      <w:bookmarkEnd w:id="28"/>
    </w:p>
    <w:p w14:paraId="5422D22B" w14:textId="77777777" w:rsidR="00D43B73" w:rsidRDefault="00D43B73" w:rsidP="00D43B73">
      <w:pPr>
        <w:spacing w:after="200" w:line="276" w:lineRule="auto"/>
        <w:ind w:firstLine="0"/>
      </w:pPr>
      <w:r>
        <w:br w:type="page"/>
      </w:r>
    </w:p>
    <w:p w14:paraId="56E598E8" w14:textId="77777777" w:rsidR="00D43B73" w:rsidRDefault="00D43B73" w:rsidP="00D43B73">
      <w:pPr>
        <w:widowControl w:val="0"/>
        <w:spacing w:line="240" w:lineRule="auto"/>
        <w:ind w:firstLine="0"/>
      </w:pPr>
      <w:r w:rsidRPr="0018320D">
        <w:lastRenderedPageBreak/>
        <w:t>Table A.1</w:t>
      </w:r>
      <w:r>
        <w:t>.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D43B73" w:rsidRPr="008D1BA7" w14:paraId="783E00F1" w14:textId="77777777" w:rsidTr="00FC06FA">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4127DB97" w14:textId="77777777" w:rsidR="00D43B73" w:rsidRPr="008D1BA7" w:rsidRDefault="00D43B73" w:rsidP="00FC06FA">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31200B7E" w14:textId="77777777" w:rsidR="00D43B73" w:rsidRPr="008D1BA7" w:rsidRDefault="00D43B73" w:rsidP="00FC06FA">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3565C03C" w14:textId="77777777" w:rsidR="00D43B73" w:rsidRPr="008D1BA7" w:rsidRDefault="00D43B73" w:rsidP="00FC06FA">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1B8C8103" w14:textId="77777777" w:rsidR="00D43B73" w:rsidRPr="008D1BA7" w:rsidRDefault="00D43B73" w:rsidP="00FC06FA">
            <w:pPr>
              <w:spacing w:line="240" w:lineRule="auto"/>
              <w:ind w:firstLine="0"/>
              <w:rPr>
                <w:sz w:val="16"/>
                <w:szCs w:val="18"/>
              </w:rPr>
            </w:pPr>
            <w:r w:rsidRPr="008D1BA7">
              <w:rPr>
                <w:sz w:val="16"/>
                <w:szCs w:val="18"/>
              </w:rPr>
              <w:t>Fish common name cont.</w:t>
            </w:r>
          </w:p>
        </w:tc>
      </w:tr>
      <w:tr w:rsidR="00D43B73" w:rsidRPr="008D1BA7" w14:paraId="028C329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DB707DF" w14:textId="77777777" w:rsidR="00D43B73" w:rsidRPr="008D1BA7" w:rsidRDefault="00D43B73" w:rsidP="00FC06FA">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71B5EC9F" w14:textId="77777777" w:rsidR="00D43B73" w:rsidRPr="008D1BA7" w:rsidRDefault="00D43B73" w:rsidP="00FC06FA">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6B437E47"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17506700" w14:textId="77777777" w:rsidR="00D43B73" w:rsidRPr="008D1BA7" w:rsidRDefault="00D43B73" w:rsidP="00FC06FA">
            <w:pPr>
              <w:spacing w:line="240" w:lineRule="auto"/>
              <w:ind w:firstLine="0"/>
              <w:rPr>
                <w:sz w:val="16"/>
                <w:szCs w:val="18"/>
              </w:rPr>
            </w:pPr>
            <w:r w:rsidRPr="008D1BA7">
              <w:rPr>
                <w:sz w:val="16"/>
                <w:szCs w:val="18"/>
              </w:rPr>
              <w:t>yellowtail hamlet</w:t>
            </w:r>
          </w:p>
        </w:tc>
      </w:tr>
      <w:tr w:rsidR="00D43B73" w:rsidRPr="008D1BA7" w14:paraId="59E0CB4F" w14:textId="77777777" w:rsidTr="00FC06FA">
        <w:trPr>
          <w:trHeight w:val="20"/>
        </w:trPr>
        <w:tc>
          <w:tcPr>
            <w:tcW w:w="2268" w:type="dxa"/>
            <w:shd w:val="clear" w:color="auto" w:fill="FFFFFF" w:themeFill="background1"/>
            <w:noWrap/>
            <w:hideMark/>
          </w:tcPr>
          <w:p w14:paraId="577C5D55" w14:textId="77777777" w:rsidR="00D43B73" w:rsidRPr="008D1BA7" w:rsidRDefault="00D43B73" w:rsidP="00FC06F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5915675D" w14:textId="77777777" w:rsidR="00D43B73" w:rsidRPr="008D1BA7" w:rsidRDefault="00D43B73" w:rsidP="00FC06FA">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252B3154"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0510357E" w14:textId="77777777" w:rsidR="00D43B73" w:rsidRPr="008D1BA7" w:rsidRDefault="00D43B73" w:rsidP="00FC06FA">
            <w:pPr>
              <w:spacing w:line="240" w:lineRule="auto"/>
              <w:ind w:firstLine="0"/>
              <w:rPr>
                <w:sz w:val="16"/>
                <w:szCs w:val="18"/>
              </w:rPr>
            </w:pPr>
            <w:r w:rsidRPr="008D1BA7">
              <w:rPr>
                <w:sz w:val="16"/>
                <w:szCs w:val="18"/>
              </w:rPr>
              <w:t>shy hamlet</w:t>
            </w:r>
          </w:p>
        </w:tc>
      </w:tr>
      <w:tr w:rsidR="00D43B73" w:rsidRPr="008D1BA7" w14:paraId="450725FD"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FE479CE" w14:textId="77777777" w:rsidR="00D43B73" w:rsidRPr="008D1BA7" w:rsidRDefault="00D43B73" w:rsidP="00FC06F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1B21A117" w14:textId="77777777" w:rsidR="00D43B73" w:rsidRPr="008D1BA7" w:rsidRDefault="00D43B73" w:rsidP="00FC06FA">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742DAD3E"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175C2514" w14:textId="77777777" w:rsidR="00D43B73" w:rsidRPr="008D1BA7" w:rsidRDefault="00D43B73" w:rsidP="00FC06FA">
            <w:pPr>
              <w:spacing w:line="240" w:lineRule="auto"/>
              <w:ind w:firstLine="0"/>
              <w:rPr>
                <w:sz w:val="16"/>
                <w:szCs w:val="18"/>
              </w:rPr>
            </w:pPr>
            <w:r w:rsidRPr="008D1BA7">
              <w:rPr>
                <w:sz w:val="16"/>
                <w:szCs w:val="18"/>
              </w:rPr>
              <w:t>indigo hamlet</w:t>
            </w:r>
          </w:p>
        </w:tc>
      </w:tr>
      <w:tr w:rsidR="00D43B73" w:rsidRPr="008D1BA7" w14:paraId="08576B1A" w14:textId="77777777" w:rsidTr="00FC06FA">
        <w:trPr>
          <w:trHeight w:val="20"/>
        </w:trPr>
        <w:tc>
          <w:tcPr>
            <w:tcW w:w="2268" w:type="dxa"/>
            <w:shd w:val="clear" w:color="auto" w:fill="FFFFFF" w:themeFill="background1"/>
            <w:noWrap/>
            <w:hideMark/>
          </w:tcPr>
          <w:p w14:paraId="3E493DD1" w14:textId="77777777" w:rsidR="00D43B73" w:rsidRPr="008D1BA7" w:rsidRDefault="00D43B73" w:rsidP="00FC06F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oeruleus</w:t>
            </w:r>
            <w:proofErr w:type="spellEnd"/>
          </w:p>
        </w:tc>
        <w:tc>
          <w:tcPr>
            <w:tcW w:w="1800" w:type="dxa"/>
            <w:shd w:val="clear" w:color="auto" w:fill="FFFFFF" w:themeFill="background1"/>
            <w:noWrap/>
            <w:hideMark/>
          </w:tcPr>
          <w:p w14:paraId="1AD54BC7" w14:textId="77777777" w:rsidR="00D43B73" w:rsidRPr="008D1BA7" w:rsidRDefault="00D43B73" w:rsidP="00FC06FA">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03C8C466"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nigricans</w:t>
            </w:r>
            <w:proofErr w:type="spellEnd"/>
          </w:p>
        </w:tc>
        <w:tc>
          <w:tcPr>
            <w:tcW w:w="2204" w:type="dxa"/>
            <w:shd w:val="clear" w:color="auto" w:fill="FFFFFF" w:themeFill="background1"/>
            <w:noWrap/>
            <w:hideMark/>
          </w:tcPr>
          <w:p w14:paraId="48232BE2" w14:textId="77777777" w:rsidR="00D43B73" w:rsidRPr="008D1BA7" w:rsidRDefault="00D43B73" w:rsidP="00FC06FA">
            <w:pPr>
              <w:spacing w:line="240" w:lineRule="auto"/>
              <w:ind w:firstLine="0"/>
              <w:rPr>
                <w:sz w:val="16"/>
                <w:szCs w:val="18"/>
              </w:rPr>
            </w:pPr>
            <w:r w:rsidRPr="008D1BA7">
              <w:rPr>
                <w:sz w:val="16"/>
                <w:szCs w:val="18"/>
              </w:rPr>
              <w:t>black hamlet</w:t>
            </w:r>
          </w:p>
        </w:tc>
      </w:tr>
      <w:tr w:rsidR="00D43B73" w:rsidRPr="008D1BA7" w14:paraId="1652BBF4"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CB46A70" w14:textId="77777777" w:rsidR="00D43B73" w:rsidRPr="008D1BA7" w:rsidRDefault="00D43B73" w:rsidP="00FC06FA">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506401AF" w14:textId="77777777" w:rsidR="00D43B73" w:rsidRPr="008D1BA7" w:rsidRDefault="00D43B73" w:rsidP="00FC06FA">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27A17CDA"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793F8EB5" w14:textId="77777777" w:rsidR="00D43B73" w:rsidRPr="008D1BA7" w:rsidRDefault="00D43B73" w:rsidP="00FC06FA">
            <w:pPr>
              <w:spacing w:line="240" w:lineRule="auto"/>
              <w:ind w:firstLine="0"/>
              <w:rPr>
                <w:sz w:val="16"/>
                <w:szCs w:val="18"/>
              </w:rPr>
            </w:pPr>
            <w:r w:rsidRPr="008D1BA7">
              <w:rPr>
                <w:sz w:val="16"/>
                <w:szCs w:val="18"/>
              </w:rPr>
              <w:t>barred hamlet</w:t>
            </w:r>
          </w:p>
        </w:tc>
      </w:tr>
      <w:tr w:rsidR="00D43B73" w:rsidRPr="008D1BA7" w14:paraId="4DACF493" w14:textId="77777777" w:rsidTr="00FC06FA">
        <w:trPr>
          <w:trHeight w:val="20"/>
        </w:trPr>
        <w:tc>
          <w:tcPr>
            <w:tcW w:w="2268" w:type="dxa"/>
            <w:shd w:val="clear" w:color="auto" w:fill="FFFFFF" w:themeFill="background1"/>
            <w:noWrap/>
            <w:hideMark/>
          </w:tcPr>
          <w:p w14:paraId="7F013F67" w14:textId="77777777" w:rsidR="00D43B73" w:rsidRPr="008D1BA7" w:rsidRDefault="00D43B73" w:rsidP="00FC06FA">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6DEA425C" w14:textId="77777777" w:rsidR="00D43B73" w:rsidRPr="008D1BA7" w:rsidRDefault="00D43B73" w:rsidP="00FC06FA">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4F00AB7F"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67C00C83" w14:textId="77777777" w:rsidR="00D43B73" w:rsidRPr="008D1BA7" w:rsidRDefault="00D43B73" w:rsidP="00FC06FA">
            <w:pPr>
              <w:spacing w:line="240" w:lineRule="auto"/>
              <w:ind w:firstLine="0"/>
              <w:rPr>
                <w:sz w:val="16"/>
                <w:szCs w:val="18"/>
              </w:rPr>
            </w:pPr>
            <w:r w:rsidRPr="008D1BA7">
              <w:rPr>
                <w:sz w:val="16"/>
                <w:szCs w:val="18"/>
              </w:rPr>
              <w:t>tan hamlet</w:t>
            </w:r>
          </w:p>
        </w:tc>
      </w:tr>
      <w:tr w:rsidR="00D43B73" w:rsidRPr="008D1BA7" w14:paraId="12BBD87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F2F9652" w14:textId="77777777" w:rsidR="00D43B73" w:rsidRPr="008D1BA7" w:rsidRDefault="00D43B73" w:rsidP="00FC06F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5FA6CFB5" w14:textId="77777777" w:rsidR="00D43B73" w:rsidRPr="008D1BA7" w:rsidRDefault="00D43B73" w:rsidP="00FC06FA">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1D7B3FA1"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1C44B40B" w14:textId="77777777" w:rsidR="00D43B73" w:rsidRPr="008D1BA7" w:rsidRDefault="00D43B73" w:rsidP="00FC06FA">
            <w:pPr>
              <w:spacing w:line="240" w:lineRule="auto"/>
              <w:ind w:firstLine="0"/>
              <w:rPr>
                <w:sz w:val="16"/>
                <w:szCs w:val="18"/>
              </w:rPr>
            </w:pPr>
            <w:r w:rsidRPr="008D1BA7">
              <w:rPr>
                <w:sz w:val="16"/>
                <w:szCs w:val="18"/>
              </w:rPr>
              <w:t>butter hamlet</w:t>
            </w:r>
          </w:p>
        </w:tc>
      </w:tr>
      <w:tr w:rsidR="00D43B73" w:rsidRPr="008D1BA7" w14:paraId="655B5057" w14:textId="77777777" w:rsidTr="00FC06FA">
        <w:trPr>
          <w:trHeight w:val="20"/>
        </w:trPr>
        <w:tc>
          <w:tcPr>
            <w:tcW w:w="2268" w:type="dxa"/>
            <w:shd w:val="clear" w:color="auto" w:fill="FFFFFF" w:themeFill="background1"/>
            <w:noWrap/>
            <w:hideMark/>
          </w:tcPr>
          <w:p w14:paraId="4B6B6E12" w14:textId="77777777" w:rsidR="00D43B73" w:rsidRPr="008D1BA7" w:rsidRDefault="00D43B73" w:rsidP="00FC06F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736A8E83" w14:textId="77777777" w:rsidR="00D43B73" w:rsidRPr="008D1BA7" w:rsidRDefault="00D43B73" w:rsidP="00FC06FA">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59EA3FF5" w14:textId="77777777" w:rsidR="00D43B73" w:rsidRPr="008D1BA7" w:rsidRDefault="00D43B73" w:rsidP="00FC06FA">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0AA48A53" w14:textId="77777777" w:rsidR="00D43B73" w:rsidRPr="008D1BA7" w:rsidRDefault="00D43B73" w:rsidP="00FC06FA">
            <w:pPr>
              <w:spacing w:line="240" w:lineRule="auto"/>
              <w:ind w:firstLine="0"/>
              <w:rPr>
                <w:sz w:val="16"/>
                <w:szCs w:val="18"/>
              </w:rPr>
            </w:pPr>
            <w:proofErr w:type="spellStart"/>
            <w:r w:rsidRPr="008D1BA7">
              <w:rPr>
                <w:sz w:val="16"/>
                <w:szCs w:val="18"/>
              </w:rPr>
              <w:t>boga</w:t>
            </w:r>
            <w:proofErr w:type="spellEnd"/>
          </w:p>
        </w:tc>
      </w:tr>
      <w:tr w:rsidR="00D43B73" w:rsidRPr="008D1BA7" w14:paraId="5F8DE68C"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2610AA" w14:textId="77777777" w:rsidR="00D43B73" w:rsidRPr="008D1BA7" w:rsidRDefault="00D43B73" w:rsidP="00FC06FA">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w:t>
            </w:r>
            <w:proofErr w:type="spellStart"/>
            <w:r w:rsidRPr="008D1BA7">
              <w:rPr>
                <w:i/>
                <w:sz w:val="16"/>
                <w:szCs w:val="18"/>
              </w:rPr>
              <w:t>maculatus</w:t>
            </w:r>
            <w:proofErr w:type="spellEnd"/>
          </w:p>
        </w:tc>
        <w:tc>
          <w:tcPr>
            <w:tcW w:w="1800" w:type="dxa"/>
            <w:shd w:val="clear" w:color="auto" w:fill="FFFFFF" w:themeFill="background1"/>
            <w:noWrap/>
            <w:hideMark/>
          </w:tcPr>
          <w:p w14:paraId="7E5A3BA5" w14:textId="77777777" w:rsidR="00D43B73" w:rsidRPr="008D1BA7" w:rsidRDefault="00D43B73" w:rsidP="00FC06FA">
            <w:pPr>
              <w:spacing w:line="240" w:lineRule="auto"/>
              <w:ind w:firstLine="0"/>
              <w:rPr>
                <w:sz w:val="16"/>
                <w:szCs w:val="18"/>
              </w:rPr>
            </w:pPr>
            <w:proofErr w:type="spellStart"/>
            <w:r w:rsidRPr="008D1BA7">
              <w:rPr>
                <w:sz w:val="16"/>
                <w:szCs w:val="18"/>
              </w:rPr>
              <w:t>trumpetfish</w:t>
            </w:r>
            <w:proofErr w:type="spellEnd"/>
          </w:p>
        </w:tc>
        <w:tc>
          <w:tcPr>
            <w:tcW w:w="2160" w:type="dxa"/>
            <w:shd w:val="clear" w:color="auto" w:fill="FFFFFF" w:themeFill="background1"/>
            <w:noWrap/>
            <w:hideMark/>
          </w:tcPr>
          <w:p w14:paraId="66AF2CBD" w14:textId="77777777" w:rsidR="00D43B73" w:rsidRPr="008D1BA7" w:rsidRDefault="00D43B73" w:rsidP="00FC06FA">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69543BFA" w14:textId="77777777" w:rsidR="00D43B73" w:rsidRPr="008D1BA7" w:rsidRDefault="00D43B73" w:rsidP="00FC06FA">
            <w:pPr>
              <w:spacing w:line="240" w:lineRule="auto"/>
              <w:ind w:firstLine="0"/>
              <w:rPr>
                <w:sz w:val="16"/>
                <w:szCs w:val="18"/>
              </w:rPr>
            </w:pPr>
            <w:r w:rsidRPr="008D1BA7">
              <w:rPr>
                <w:sz w:val="16"/>
                <w:szCs w:val="18"/>
              </w:rPr>
              <w:t>gray chub</w:t>
            </w:r>
          </w:p>
        </w:tc>
      </w:tr>
      <w:tr w:rsidR="00D43B73" w:rsidRPr="008D1BA7" w14:paraId="618624E7" w14:textId="77777777" w:rsidTr="00FC06FA">
        <w:trPr>
          <w:trHeight w:val="20"/>
        </w:trPr>
        <w:tc>
          <w:tcPr>
            <w:tcW w:w="2268" w:type="dxa"/>
            <w:shd w:val="clear" w:color="auto" w:fill="FFFFFF" w:themeFill="background1"/>
            <w:noWrap/>
            <w:hideMark/>
          </w:tcPr>
          <w:p w14:paraId="61D264F2" w14:textId="77777777" w:rsidR="00D43B73" w:rsidRPr="008D1BA7" w:rsidRDefault="00D43B73" w:rsidP="00FC06F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5F777AD1" w14:textId="77777777" w:rsidR="00D43B73" w:rsidRPr="008D1BA7" w:rsidRDefault="00D43B73" w:rsidP="00FC06FA">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5AF9B24" w14:textId="77777777" w:rsidR="00D43B73" w:rsidRPr="008D1BA7" w:rsidRDefault="00D43B73" w:rsidP="00FC06FA">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3CDF672E" w14:textId="77777777" w:rsidR="00D43B73" w:rsidRPr="008D1BA7" w:rsidRDefault="00D43B73" w:rsidP="00FC06FA">
            <w:pPr>
              <w:spacing w:line="240" w:lineRule="auto"/>
              <w:ind w:firstLine="0"/>
              <w:rPr>
                <w:sz w:val="16"/>
                <w:szCs w:val="18"/>
              </w:rPr>
            </w:pPr>
            <w:r w:rsidRPr="008D1BA7">
              <w:rPr>
                <w:sz w:val="16"/>
                <w:szCs w:val="18"/>
              </w:rPr>
              <w:t>hogfish</w:t>
            </w:r>
          </w:p>
        </w:tc>
      </w:tr>
      <w:tr w:rsidR="00D43B73" w:rsidRPr="008D1BA7" w14:paraId="1D6C39BC"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2429FE9" w14:textId="77777777" w:rsidR="00D43B73" w:rsidRPr="008D1BA7" w:rsidRDefault="00D43B73" w:rsidP="00FC06F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00FDA05D" w14:textId="77777777" w:rsidR="00D43B73" w:rsidRPr="008D1BA7" w:rsidRDefault="00D43B73" w:rsidP="00FC06FA">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1CFDC6DC" w14:textId="77777777" w:rsidR="00D43B73" w:rsidRPr="008D1BA7" w:rsidRDefault="00D43B73" w:rsidP="00FC06F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4EC2ACCE" w14:textId="77777777" w:rsidR="00D43B73" w:rsidRPr="008D1BA7" w:rsidRDefault="00D43B73" w:rsidP="00FC06FA">
            <w:pPr>
              <w:spacing w:line="240" w:lineRule="auto"/>
              <w:ind w:firstLine="0"/>
              <w:rPr>
                <w:sz w:val="16"/>
                <w:szCs w:val="18"/>
              </w:rPr>
            </w:pPr>
            <w:r w:rsidRPr="008D1BA7">
              <w:rPr>
                <w:sz w:val="16"/>
                <w:szCs w:val="18"/>
              </w:rPr>
              <w:t>spotted trunkfish</w:t>
            </w:r>
          </w:p>
        </w:tc>
      </w:tr>
      <w:tr w:rsidR="00D43B73" w:rsidRPr="008D1BA7" w14:paraId="6614D508" w14:textId="77777777" w:rsidTr="00FC06FA">
        <w:trPr>
          <w:trHeight w:val="20"/>
        </w:trPr>
        <w:tc>
          <w:tcPr>
            <w:tcW w:w="2268" w:type="dxa"/>
            <w:shd w:val="clear" w:color="auto" w:fill="FFFFFF" w:themeFill="background1"/>
            <w:noWrap/>
            <w:hideMark/>
          </w:tcPr>
          <w:p w14:paraId="5BEFA9D3" w14:textId="77777777" w:rsidR="00D43B73" w:rsidRPr="008D1BA7" w:rsidRDefault="00D43B73" w:rsidP="00FC06FA">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1452FD44" w14:textId="77777777" w:rsidR="00D43B73" w:rsidRPr="008D1BA7" w:rsidRDefault="00D43B73" w:rsidP="00FC06FA">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4ECAC59C" w14:textId="77777777" w:rsidR="00D43B73" w:rsidRPr="008D1BA7" w:rsidRDefault="00D43B73" w:rsidP="00FC06F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540BDC72" w14:textId="77777777" w:rsidR="00D43B73" w:rsidRPr="008D1BA7" w:rsidRDefault="00D43B73" w:rsidP="00FC06FA">
            <w:pPr>
              <w:spacing w:line="240" w:lineRule="auto"/>
              <w:ind w:firstLine="0"/>
              <w:rPr>
                <w:sz w:val="16"/>
                <w:szCs w:val="18"/>
              </w:rPr>
            </w:pPr>
            <w:r w:rsidRPr="008D1BA7">
              <w:rPr>
                <w:sz w:val="16"/>
                <w:szCs w:val="18"/>
              </w:rPr>
              <w:t>scrawled cowfish</w:t>
            </w:r>
          </w:p>
        </w:tc>
      </w:tr>
      <w:tr w:rsidR="00D43B73" w:rsidRPr="008D1BA7" w14:paraId="3DB7DAD1"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83D8905" w14:textId="77777777" w:rsidR="00D43B73" w:rsidRPr="008D1BA7" w:rsidRDefault="00D43B73" w:rsidP="00FC06F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calamus</w:t>
            </w:r>
            <w:proofErr w:type="spellEnd"/>
          </w:p>
        </w:tc>
        <w:tc>
          <w:tcPr>
            <w:tcW w:w="1800" w:type="dxa"/>
            <w:shd w:val="clear" w:color="auto" w:fill="FFFFFF" w:themeFill="background1"/>
            <w:noWrap/>
            <w:hideMark/>
          </w:tcPr>
          <w:p w14:paraId="7BBE5AFB" w14:textId="77777777" w:rsidR="00D43B73" w:rsidRPr="008D1BA7" w:rsidRDefault="00D43B73" w:rsidP="00FC06FA">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50B54B0A" w14:textId="77777777" w:rsidR="00D43B73" w:rsidRPr="008D1BA7" w:rsidRDefault="00D43B73" w:rsidP="00FC06F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560CA236" w14:textId="77777777" w:rsidR="00D43B73" w:rsidRPr="008D1BA7" w:rsidRDefault="00D43B73" w:rsidP="00FC06FA">
            <w:pPr>
              <w:spacing w:line="240" w:lineRule="auto"/>
              <w:ind w:firstLine="0"/>
              <w:rPr>
                <w:sz w:val="16"/>
                <w:szCs w:val="18"/>
              </w:rPr>
            </w:pPr>
            <w:r w:rsidRPr="008D1BA7">
              <w:rPr>
                <w:sz w:val="16"/>
                <w:szCs w:val="18"/>
              </w:rPr>
              <w:t>smooth trunkfish</w:t>
            </w:r>
          </w:p>
        </w:tc>
      </w:tr>
      <w:tr w:rsidR="00D43B73" w:rsidRPr="008D1BA7" w14:paraId="7256D023" w14:textId="77777777" w:rsidTr="00FC06FA">
        <w:trPr>
          <w:trHeight w:val="20"/>
        </w:trPr>
        <w:tc>
          <w:tcPr>
            <w:tcW w:w="2268" w:type="dxa"/>
            <w:shd w:val="clear" w:color="auto" w:fill="FFFFFF" w:themeFill="background1"/>
            <w:noWrap/>
            <w:hideMark/>
          </w:tcPr>
          <w:p w14:paraId="51525EAA" w14:textId="77777777" w:rsidR="00D43B73" w:rsidRPr="008D1BA7" w:rsidRDefault="00D43B73" w:rsidP="00FC06F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pennatula</w:t>
            </w:r>
            <w:proofErr w:type="spellEnd"/>
          </w:p>
        </w:tc>
        <w:tc>
          <w:tcPr>
            <w:tcW w:w="1800" w:type="dxa"/>
            <w:shd w:val="clear" w:color="auto" w:fill="FFFFFF" w:themeFill="background1"/>
            <w:noWrap/>
            <w:hideMark/>
          </w:tcPr>
          <w:p w14:paraId="60067852" w14:textId="77777777" w:rsidR="00D43B73" w:rsidRPr="008D1BA7" w:rsidRDefault="00D43B73" w:rsidP="00FC06FA">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7342D673"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6629F2DC" w14:textId="77777777" w:rsidR="00D43B73" w:rsidRPr="008D1BA7" w:rsidRDefault="00D43B73" w:rsidP="00FC06FA">
            <w:pPr>
              <w:spacing w:line="240" w:lineRule="auto"/>
              <w:ind w:firstLine="0"/>
              <w:rPr>
                <w:sz w:val="16"/>
                <w:szCs w:val="18"/>
              </w:rPr>
            </w:pPr>
            <w:r w:rsidRPr="008D1BA7">
              <w:rPr>
                <w:sz w:val="16"/>
                <w:szCs w:val="18"/>
              </w:rPr>
              <w:t>schoolmaster snapper</w:t>
            </w:r>
          </w:p>
        </w:tc>
      </w:tr>
      <w:tr w:rsidR="00D43B73" w:rsidRPr="008D1BA7" w14:paraId="77BC1315"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77BD657" w14:textId="77777777" w:rsidR="00D43B73" w:rsidRPr="008D1BA7" w:rsidRDefault="00D43B73" w:rsidP="00FC06F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34DA723E" w14:textId="77777777" w:rsidR="00D43B73" w:rsidRPr="008D1BA7" w:rsidRDefault="00D43B73" w:rsidP="00FC06FA">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3B5D7590"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griseus</w:t>
            </w:r>
            <w:proofErr w:type="spellEnd"/>
          </w:p>
        </w:tc>
        <w:tc>
          <w:tcPr>
            <w:tcW w:w="2204" w:type="dxa"/>
            <w:shd w:val="clear" w:color="auto" w:fill="FFFFFF" w:themeFill="background1"/>
            <w:noWrap/>
            <w:hideMark/>
          </w:tcPr>
          <w:p w14:paraId="0B73E244" w14:textId="77777777" w:rsidR="00D43B73" w:rsidRPr="008D1BA7" w:rsidRDefault="00D43B73" w:rsidP="00FC06FA">
            <w:pPr>
              <w:spacing w:line="240" w:lineRule="auto"/>
              <w:ind w:firstLine="0"/>
              <w:rPr>
                <w:sz w:val="16"/>
                <w:szCs w:val="18"/>
              </w:rPr>
            </w:pPr>
            <w:r w:rsidRPr="008D1BA7">
              <w:rPr>
                <w:sz w:val="16"/>
                <w:szCs w:val="18"/>
              </w:rPr>
              <w:t>gray snapper</w:t>
            </w:r>
          </w:p>
        </w:tc>
      </w:tr>
      <w:tr w:rsidR="00D43B73" w:rsidRPr="008D1BA7" w14:paraId="211348B1" w14:textId="77777777" w:rsidTr="00FC06FA">
        <w:trPr>
          <w:trHeight w:val="20"/>
        </w:trPr>
        <w:tc>
          <w:tcPr>
            <w:tcW w:w="2268" w:type="dxa"/>
            <w:shd w:val="clear" w:color="auto" w:fill="FFFFFF" w:themeFill="background1"/>
            <w:noWrap/>
            <w:hideMark/>
          </w:tcPr>
          <w:p w14:paraId="0534F84E" w14:textId="77777777" w:rsidR="00D43B73" w:rsidRPr="008D1BA7" w:rsidRDefault="00D43B73" w:rsidP="00FC06F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5C267C8F" w14:textId="77777777" w:rsidR="00D43B73" w:rsidRPr="008D1BA7" w:rsidRDefault="00D43B73" w:rsidP="00FC06FA">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4B856AF1"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58647617" w14:textId="77777777" w:rsidR="00D43B73" w:rsidRPr="008D1BA7" w:rsidRDefault="00D43B73" w:rsidP="00FC06FA">
            <w:pPr>
              <w:spacing w:line="240" w:lineRule="auto"/>
              <w:ind w:firstLine="0"/>
              <w:rPr>
                <w:sz w:val="16"/>
                <w:szCs w:val="18"/>
              </w:rPr>
            </w:pPr>
            <w:r w:rsidRPr="008D1BA7">
              <w:rPr>
                <w:sz w:val="16"/>
                <w:szCs w:val="18"/>
              </w:rPr>
              <w:t>dog snapper</w:t>
            </w:r>
          </w:p>
        </w:tc>
      </w:tr>
      <w:tr w:rsidR="00D43B73" w:rsidRPr="008D1BA7" w14:paraId="09A71C38"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D87D32" w14:textId="77777777" w:rsidR="00D43B73" w:rsidRPr="008D1BA7" w:rsidRDefault="00D43B73" w:rsidP="00FC06FA">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3B47F1A2" w14:textId="77777777" w:rsidR="00D43B73" w:rsidRPr="008D1BA7" w:rsidRDefault="00D43B73" w:rsidP="00FC06FA">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520DA11A"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6FEA46B2" w14:textId="77777777" w:rsidR="00D43B73" w:rsidRPr="008D1BA7" w:rsidRDefault="00D43B73" w:rsidP="00FC06FA">
            <w:pPr>
              <w:spacing w:line="240" w:lineRule="auto"/>
              <w:ind w:firstLine="0"/>
              <w:rPr>
                <w:sz w:val="16"/>
                <w:szCs w:val="18"/>
              </w:rPr>
            </w:pPr>
            <w:r w:rsidRPr="008D1BA7">
              <w:rPr>
                <w:sz w:val="16"/>
                <w:szCs w:val="18"/>
              </w:rPr>
              <w:t>mahogany snapper</w:t>
            </w:r>
          </w:p>
        </w:tc>
      </w:tr>
      <w:tr w:rsidR="00D43B73" w:rsidRPr="008D1BA7" w14:paraId="43834815" w14:textId="77777777" w:rsidTr="00FC06FA">
        <w:trPr>
          <w:trHeight w:val="20"/>
        </w:trPr>
        <w:tc>
          <w:tcPr>
            <w:tcW w:w="2268" w:type="dxa"/>
            <w:shd w:val="clear" w:color="auto" w:fill="FFFFFF" w:themeFill="background1"/>
            <w:noWrap/>
            <w:hideMark/>
          </w:tcPr>
          <w:p w14:paraId="6AF24611" w14:textId="77777777" w:rsidR="00D43B73" w:rsidRPr="008D1BA7" w:rsidRDefault="00D43B73" w:rsidP="00FC06FA">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6B76DD14" w14:textId="77777777" w:rsidR="00D43B73" w:rsidRPr="008D1BA7" w:rsidRDefault="00D43B73" w:rsidP="00FC06FA">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4A0C3F7A"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52EC04DC" w14:textId="77777777" w:rsidR="00D43B73" w:rsidRPr="008D1BA7" w:rsidRDefault="00D43B73" w:rsidP="00FC06FA">
            <w:pPr>
              <w:spacing w:line="240" w:lineRule="auto"/>
              <w:ind w:firstLine="0"/>
              <w:rPr>
                <w:sz w:val="16"/>
                <w:szCs w:val="18"/>
              </w:rPr>
            </w:pPr>
            <w:r w:rsidRPr="008D1BA7">
              <w:rPr>
                <w:sz w:val="16"/>
                <w:szCs w:val="18"/>
              </w:rPr>
              <w:t>lane snapper</w:t>
            </w:r>
          </w:p>
        </w:tc>
      </w:tr>
      <w:tr w:rsidR="00D43B73" w:rsidRPr="008D1BA7" w14:paraId="770DB88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E713781" w14:textId="77777777" w:rsidR="00D43B73" w:rsidRPr="008D1BA7" w:rsidRDefault="00D43B73" w:rsidP="00FC06FA">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786B1C96" w14:textId="77777777" w:rsidR="00D43B73" w:rsidRPr="008D1BA7" w:rsidRDefault="00D43B73" w:rsidP="00FC06FA">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4034A6B2" w14:textId="77777777" w:rsidR="00D43B73" w:rsidRPr="008D1BA7" w:rsidRDefault="00D43B73" w:rsidP="00FC06FA">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3EEBCC69" w14:textId="77777777" w:rsidR="00D43B73" w:rsidRPr="008D1BA7" w:rsidRDefault="00D43B73" w:rsidP="00FC06FA">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D43B73" w:rsidRPr="008D1BA7" w14:paraId="3713D871" w14:textId="77777777" w:rsidTr="00FC06FA">
        <w:trPr>
          <w:trHeight w:val="20"/>
        </w:trPr>
        <w:tc>
          <w:tcPr>
            <w:tcW w:w="2268" w:type="dxa"/>
            <w:shd w:val="clear" w:color="auto" w:fill="FFFFFF" w:themeFill="background1"/>
            <w:noWrap/>
            <w:hideMark/>
          </w:tcPr>
          <w:p w14:paraId="646BF6F7" w14:textId="77777777" w:rsidR="00D43B73" w:rsidRPr="008D1BA7" w:rsidRDefault="00D43B73" w:rsidP="00FC06F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ocellatus</w:t>
            </w:r>
            <w:proofErr w:type="spellEnd"/>
          </w:p>
        </w:tc>
        <w:tc>
          <w:tcPr>
            <w:tcW w:w="1800" w:type="dxa"/>
            <w:shd w:val="clear" w:color="auto" w:fill="FFFFFF" w:themeFill="background1"/>
            <w:noWrap/>
            <w:hideMark/>
          </w:tcPr>
          <w:p w14:paraId="1CEE544C" w14:textId="77777777" w:rsidR="00D43B73" w:rsidRPr="008D1BA7" w:rsidRDefault="00D43B73" w:rsidP="00FC06FA">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7E24B708" w14:textId="77777777" w:rsidR="00D43B73" w:rsidRPr="008D1BA7" w:rsidRDefault="00D43B73" w:rsidP="00FC06FA">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618E9C6C" w14:textId="77777777" w:rsidR="00D43B73" w:rsidRPr="008D1BA7" w:rsidRDefault="00D43B73" w:rsidP="00FC06FA">
            <w:pPr>
              <w:spacing w:line="240" w:lineRule="auto"/>
              <w:ind w:firstLine="0"/>
              <w:rPr>
                <w:sz w:val="16"/>
                <w:szCs w:val="18"/>
              </w:rPr>
            </w:pPr>
            <w:r w:rsidRPr="008D1BA7">
              <w:rPr>
                <w:sz w:val="16"/>
                <w:szCs w:val="18"/>
              </w:rPr>
              <w:t>yellowtail damselfish</w:t>
            </w:r>
          </w:p>
        </w:tc>
      </w:tr>
      <w:tr w:rsidR="00D43B73" w:rsidRPr="008D1BA7" w14:paraId="3609E76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632E89" w14:textId="77777777" w:rsidR="00D43B73" w:rsidRPr="008D1BA7" w:rsidRDefault="00D43B73" w:rsidP="00FC06F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edentarius</w:t>
            </w:r>
            <w:proofErr w:type="spellEnd"/>
          </w:p>
        </w:tc>
        <w:tc>
          <w:tcPr>
            <w:tcW w:w="1800" w:type="dxa"/>
            <w:shd w:val="clear" w:color="auto" w:fill="FFFFFF" w:themeFill="background1"/>
            <w:noWrap/>
            <w:hideMark/>
          </w:tcPr>
          <w:p w14:paraId="6AFCFC2F" w14:textId="77777777" w:rsidR="00D43B73" w:rsidRPr="008D1BA7" w:rsidRDefault="00D43B73" w:rsidP="00FC06FA">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06637CAE" w14:textId="77777777" w:rsidR="00D43B73" w:rsidRPr="008D1BA7" w:rsidRDefault="00D43B73" w:rsidP="00FC06F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31B2DE60" w14:textId="77777777" w:rsidR="00D43B73" w:rsidRPr="008D1BA7" w:rsidRDefault="00D43B73" w:rsidP="00FC06FA">
            <w:pPr>
              <w:spacing w:line="240" w:lineRule="auto"/>
              <w:ind w:firstLine="0"/>
              <w:rPr>
                <w:sz w:val="16"/>
                <w:szCs w:val="18"/>
              </w:rPr>
            </w:pPr>
            <w:r w:rsidRPr="008D1BA7">
              <w:rPr>
                <w:sz w:val="16"/>
                <w:szCs w:val="18"/>
              </w:rPr>
              <w:t>fringed filefish</w:t>
            </w:r>
          </w:p>
        </w:tc>
      </w:tr>
      <w:tr w:rsidR="00D43B73" w:rsidRPr="008D1BA7" w14:paraId="07909367" w14:textId="77777777" w:rsidTr="00FC06FA">
        <w:trPr>
          <w:trHeight w:val="20"/>
        </w:trPr>
        <w:tc>
          <w:tcPr>
            <w:tcW w:w="2268" w:type="dxa"/>
            <w:shd w:val="clear" w:color="auto" w:fill="FFFFFF" w:themeFill="background1"/>
            <w:noWrap/>
            <w:hideMark/>
          </w:tcPr>
          <w:p w14:paraId="35007001" w14:textId="77777777" w:rsidR="00D43B73" w:rsidRPr="008D1BA7" w:rsidRDefault="00D43B73" w:rsidP="00FC06F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triatus</w:t>
            </w:r>
            <w:proofErr w:type="spellEnd"/>
          </w:p>
        </w:tc>
        <w:tc>
          <w:tcPr>
            <w:tcW w:w="1800" w:type="dxa"/>
            <w:shd w:val="clear" w:color="auto" w:fill="FFFFFF" w:themeFill="background1"/>
            <w:noWrap/>
            <w:hideMark/>
          </w:tcPr>
          <w:p w14:paraId="6CD5B8AB" w14:textId="77777777" w:rsidR="00D43B73" w:rsidRPr="008D1BA7" w:rsidRDefault="00D43B73" w:rsidP="00FC06FA">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5E1A5DF2" w14:textId="77777777" w:rsidR="00D43B73" w:rsidRPr="008D1BA7" w:rsidRDefault="00D43B73" w:rsidP="00FC06F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3493076C" w14:textId="77777777" w:rsidR="00D43B73" w:rsidRPr="008D1BA7" w:rsidRDefault="00D43B73" w:rsidP="00FC06FA">
            <w:pPr>
              <w:spacing w:line="240" w:lineRule="auto"/>
              <w:ind w:firstLine="0"/>
              <w:rPr>
                <w:sz w:val="16"/>
                <w:szCs w:val="18"/>
              </w:rPr>
            </w:pPr>
            <w:r w:rsidRPr="008D1BA7">
              <w:rPr>
                <w:sz w:val="16"/>
                <w:szCs w:val="18"/>
              </w:rPr>
              <w:t>slender filefish</w:t>
            </w:r>
          </w:p>
        </w:tc>
      </w:tr>
      <w:tr w:rsidR="00D43B73" w:rsidRPr="008D1BA7" w14:paraId="7747844E"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0738FBD" w14:textId="77777777" w:rsidR="00D43B73" w:rsidRPr="008D1BA7" w:rsidRDefault="00D43B73" w:rsidP="00FC06F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w:t>
            </w:r>
            <w:proofErr w:type="spellStart"/>
            <w:r w:rsidRPr="008D1BA7">
              <w:rPr>
                <w:i/>
                <w:sz w:val="16"/>
                <w:szCs w:val="18"/>
              </w:rPr>
              <w:t>capistratus</w:t>
            </w:r>
            <w:proofErr w:type="spellEnd"/>
          </w:p>
        </w:tc>
        <w:tc>
          <w:tcPr>
            <w:tcW w:w="1800" w:type="dxa"/>
            <w:shd w:val="clear" w:color="auto" w:fill="FFFFFF" w:themeFill="background1"/>
            <w:noWrap/>
            <w:hideMark/>
          </w:tcPr>
          <w:p w14:paraId="7C5E1DC6" w14:textId="77777777" w:rsidR="00D43B73" w:rsidRPr="008D1BA7" w:rsidRDefault="00D43B73" w:rsidP="00FC06FA">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41A92626" w14:textId="77777777" w:rsidR="00D43B73" w:rsidRPr="008D1BA7" w:rsidRDefault="00D43B73" w:rsidP="00FC06FA">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112944F7" w14:textId="77777777" w:rsidR="00D43B73" w:rsidRPr="008D1BA7" w:rsidRDefault="00D43B73" w:rsidP="00FC06FA">
            <w:pPr>
              <w:spacing w:line="240" w:lineRule="auto"/>
              <w:ind w:firstLine="0"/>
              <w:rPr>
                <w:sz w:val="16"/>
                <w:szCs w:val="18"/>
              </w:rPr>
            </w:pPr>
            <w:r w:rsidRPr="008D1BA7">
              <w:rPr>
                <w:sz w:val="16"/>
                <w:szCs w:val="18"/>
              </w:rPr>
              <w:t>yellow goatfish</w:t>
            </w:r>
          </w:p>
        </w:tc>
      </w:tr>
      <w:tr w:rsidR="00D43B73" w:rsidRPr="008D1BA7" w14:paraId="5158FEEE" w14:textId="77777777" w:rsidTr="00FC06FA">
        <w:trPr>
          <w:trHeight w:val="20"/>
        </w:trPr>
        <w:tc>
          <w:tcPr>
            <w:tcW w:w="2268" w:type="dxa"/>
            <w:shd w:val="clear" w:color="auto" w:fill="FFFFFF" w:themeFill="background1"/>
            <w:noWrap/>
            <w:hideMark/>
          </w:tcPr>
          <w:p w14:paraId="0DAB969B" w14:textId="77777777" w:rsidR="00D43B73" w:rsidRPr="008D1BA7" w:rsidRDefault="00D43B73" w:rsidP="00FC06F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0ABD6BF0" w14:textId="77777777" w:rsidR="00D43B73" w:rsidRPr="008D1BA7" w:rsidRDefault="00D43B73" w:rsidP="00FC06FA">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1FE28F6F" w14:textId="77777777" w:rsidR="00D43B73" w:rsidRPr="008D1BA7" w:rsidRDefault="00D43B73" w:rsidP="00FC06F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51A56679" w14:textId="77777777" w:rsidR="00D43B73" w:rsidRPr="008D1BA7" w:rsidRDefault="00D43B73" w:rsidP="00FC06FA">
            <w:pPr>
              <w:spacing w:line="240" w:lineRule="auto"/>
              <w:ind w:firstLine="0"/>
              <w:rPr>
                <w:sz w:val="16"/>
                <w:szCs w:val="18"/>
              </w:rPr>
            </w:pPr>
            <w:r w:rsidRPr="008D1BA7">
              <w:rPr>
                <w:sz w:val="16"/>
                <w:szCs w:val="18"/>
              </w:rPr>
              <w:t>tiger grouper</w:t>
            </w:r>
          </w:p>
        </w:tc>
      </w:tr>
      <w:tr w:rsidR="00D43B73" w:rsidRPr="008D1BA7" w14:paraId="02B7F16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E38DB88" w14:textId="77777777" w:rsidR="00D43B73" w:rsidRPr="008D1BA7" w:rsidRDefault="00D43B73" w:rsidP="00FC06F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464ADFE6" w14:textId="77777777" w:rsidR="00D43B73" w:rsidRPr="008D1BA7" w:rsidRDefault="00D43B73" w:rsidP="00FC06FA">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417C5F2F" w14:textId="77777777" w:rsidR="00D43B73" w:rsidRPr="008D1BA7" w:rsidRDefault="00D43B73" w:rsidP="00FC06F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5B5C65BD" w14:textId="77777777" w:rsidR="00D43B73" w:rsidRPr="008D1BA7" w:rsidRDefault="00D43B73" w:rsidP="00FC06FA">
            <w:pPr>
              <w:spacing w:line="240" w:lineRule="auto"/>
              <w:ind w:firstLine="0"/>
              <w:rPr>
                <w:sz w:val="16"/>
                <w:szCs w:val="18"/>
              </w:rPr>
            </w:pPr>
            <w:r w:rsidRPr="008D1BA7">
              <w:rPr>
                <w:sz w:val="16"/>
                <w:szCs w:val="18"/>
              </w:rPr>
              <w:t>yellowfin grouper</w:t>
            </w:r>
          </w:p>
        </w:tc>
      </w:tr>
      <w:tr w:rsidR="00D43B73" w:rsidRPr="008D1BA7" w14:paraId="6DF0860D" w14:textId="77777777" w:rsidTr="00FC06FA">
        <w:trPr>
          <w:trHeight w:val="20"/>
        </w:trPr>
        <w:tc>
          <w:tcPr>
            <w:tcW w:w="2268" w:type="dxa"/>
            <w:shd w:val="clear" w:color="auto" w:fill="FFFFFF" w:themeFill="background1"/>
            <w:noWrap/>
            <w:hideMark/>
          </w:tcPr>
          <w:p w14:paraId="65B5E6C5" w14:textId="77777777" w:rsidR="00D43B73" w:rsidRPr="008D1BA7" w:rsidRDefault="00D43B73" w:rsidP="00FC06F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0E62FD4C" w14:textId="77777777" w:rsidR="00D43B73" w:rsidRPr="008D1BA7" w:rsidRDefault="00D43B73" w:rsidP="00FC06FA">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069BFC0B" w14:textId="77777777" w:rsidR="00D43B73" w:rsidRPr="008D1BA7" w:rsidRDefault="00D43B73" w:rsidP="00FC06FA">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2920E4A6" w14:textId="77777777" w:rsidR="00D43B73" w:rsidRPr="008D1BA7" w:rsidRDefault="00D43B73" w:rsidP="00FC06FA">
            <w:pPr>
              <w:spacing w:line="240" w:lineRule="auto"/>
              <w:ind w:firstLine="0"/>
              <w:rPr>
                <w:sz w:val="16"/>
                <w:szCs w:val="18"/>
              </w:rPr>
            </w:pPr>
            <w:r w:rsidRPr="008D1BA7">
              <w:rPr>
                <w:sz w:val="16"/>
                <w:szCs w:val="18"/>
              </w:rPr>
              <w:t>emerald parrotfish</w:t>
            </w:r>
          </w:p>
        </w:tc>
      </w:tr>
      <w:tr w:rsidR="00D43B73" w:rsidRPr="008D1BA7" w14:paraId="44748AD4"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F538115" w14:textId="77777777" w:rsidR="00D43B73" w:rsidRPr="008D1BA7" w:rsidRDefault="00D43B73" w:rsidP="00FC06FA">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018BCCBD" w14:textId="77777777" w:rsidR="00D43B73" w:rsidRPr="008D1BA7" w:rsidRDefault="00D43B73" w:rsidP="00FC06FA">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6B3A146C" w14:textId="77777777" w:rsidR="00D43B73" w:rsidRPr="008D1BA7" w:rsidRDefault="00D43B73" w:rsidP="00FC06FA">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2E2E620E" w14:textId="77777777" w:rsidR="00D43B73" w:rsidRPr="008D1BA7" w:rsidRDefault="00D43B73" w:rsidP="00FC06FA">
            <w:pPr>
              <w:spacing w:line="240" w:lineRule="auto"/>
              <w:ind w:firstLine="0"/>
              <w:rPr>
                <w:sz w:val="16"/>
                <w:szCs w:val="18"/>
              </w:rPr>
            </w:pPr>
            <w:r w:rsidRPr="008D1BA7">
              <w:rPr>
                <w:sz w:val="16"/>
                <w:szCs w:val="18"/>
              </w:rPr>
              <w:t>yellowtail snapper</w:t>
            </w:r>
          </w:p>
        </w:tc>
      </w:tr>
      <w:tr w:rsidR="00D43B73" w:rsidRPr="008D1BA7" w14:paraId="5FA72708" w14:textId="77777777" w:rsidTr="00FC06FA">
        <w:trPr>
          <w:trHeight w:val="20"/>
        </w:trPr>
        <w:tc>
          <w:tcPr>
            <w:tcW w:w="2268" w:type="dxa"/>
            <w:shd w:val="clear" w:color="auto" w:fill="FFFFFF" w:themeFill="background1"/>
            <w:noWrap/>
            <w:hideMark/>
          </w:tcPr>
          <w:p w14:paraId="45FEB564" w14:textId="77777777" w:rsidR="00D43B73" w:rsidRPr="008D1BA7" w:rsidRDefault="00D43B73" w:rsidP="00FC06FA">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w:t>
            </w:r>
            <w:proofErr w:type="spellStart"/>
            <w:r w:rsidRPr="008D1BA7">
              <w:rPr>
                <w:i/>
                <w:sz w:val="16"/>
                <w:szCs w:val="18"/>
              </w:rPr>
              <w:t>roseus</w:t>
            </w:r>
            <w:proofErr w:type="spellEnd"/>
          </w:p>
        </w:tc>
        <w:tc>
          <w:tcPr>
            <w:tcW w:w="1800" w:type="dxa"/>
            <w:shd w:val="clear" w:color="auto" w:fill="FFFFFF" w:themeFill="background1"/>
            <w:noWrap/>
            <w:hideMark/>
          </w:tcPr>
          <w:p w14:paraId="57819704" w14:textId="77777777" w:rsidR="00D43B73" w:rsidRPr="008D1BA7" w:rsidRDefault="00D43B73" w:rsidP="00FC06FA">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218B5E8E" w14:textId="77777777" w:rsidR="00D43B73" w:rsidRPr="008D1BA7" w:rsidRDefault="00D43B73" w:rsidP="00FC06FA">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w:t>
            </w:r>
            <w:proofErr w:type="spellStart"/>
            <w:r w:rsidRPr="008D1BA7">
              <w:rPr>
                <w:i/>
                <w:sz w:val="16"/>
                <w:szCs w:val="18"/>
              </w:rPr>
              <w:t>dentex</w:t>
            </w:r>
            <w:proofErr w:type="spellEnd"/>
          </w:p>
        </w:tc>
        <w:tc>
          <w:tcPr>
            <w:tcW w:w="2204" w:type="dxa"/>
            <w:shd w:val="clear" w:color="auto" w:fill="FFFFFF" w:themeFill="background1"/>
            <w:noWrap/>
            <w:hideMark/>
          </w:tcPr>
          <w:p w14:paraId="7AB728DA" w14:textId="77777777" w:rsidR="00D43B73" w:rsidRPr="008D1BA7" w:rsidRDefault="00D43B73" w:rsidP="00FC06FA">
            <w:pPr>
              <w:spacing w:line="240" w:lineRule="auto"/>
              <w:ind w:firstLine="0"/>
              <w:rPr>
                <w:sz w:val="16"/>
                <w:szCs w:val="18"/>
              </w:rPr>
            </w:pPr>
            <w:r w:rsidRPr="008D1BA7">
              <w:rPr>
                <w:sz w:val="16"/>
                <w:szCs w:val="18"/>
              </w:rPr>
              <w:t>reef croaker</w:t>
            </w:r>
          </w:p>
        </w:tc>
      </w:tr>
      <w:tr w:rsidR="00D43B73" w:rsidRPr="008D1BA7" w14:paraId="605052D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915711" w14:textId="77777777" w:rsidR="00D43B73" w:rsidRPr="008D1BA7" w:rsidRDefault="00D43B73" w:rsidP="00FC06FA">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24C5F601" w14:textId="77777777" w:rsidR="00D43B73" w:rsidRPr="008D1BA7" w:rsidRDefault="00D43B73" w:rsidP="00FC06FA">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597B3B22" w14:textId="77777777" w:rsidR="00D43B73" w:rsidRPr="008D1BA7" w:rsidRDefault="00D43B73" w:rsidP="00FC06F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67987F16" w14:textId="77777777" w:rsidR="00D43B73" w:rsidRPr="008D1BA7" w:rsidRDefault="00D43B73" w:rsidP="00FC06FA">
            <w:pPr>
              <w:spacing w:line="240" w:lineRule="auto"/>
              <w:ind w:firstLine="0"/>
              <w:rPr>
                <w:sz w:val="16"/>
                <w:szCs w:val="18"/>
              </w:rPr>
            </w:pPr>
            <w:r w:rsidRPr="008D1BA7">
              <w:rPr>
                <w:sz w:val="16"/>
                <w:szCs w:val="18"/>
              </w:rPr>
              <w:t>gray angelfish</w:t>
            </w:r>
          </w:p>
        </w:tc>
      </w:tr>
      <w:tr w:rsidR="00D43B73" w:rsidRPr="008D1BA7" w14:paraId="7878D3A8" w14:textId="77777777" w:rsidTr="00FC06FA">
        <w:trPr>
          <w:trHeight w:val="20"/>
        </w:trPr>
        <w:tc>
          <w:tcPr>
            <w:tcW w:w="2268" w:type="dxa"/>
            <w:shd w:val="clear" w:color="auto" w:fill="FFFFFF" w:themeFill="background1"/>
            <w:noWrap/>
            <w:hideMark/>
          </w:tcPr>
          <w:p w14:paraId="048813BA"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3696A75" w14:textId="77777777" w:rsidR="00D43B73" w:rsidRPr="008D1BA7" w:rsidRDefault="00D43B73" w:rsidP="00FC06FA">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2E260AEF" w14:textId="77777777" w:rsidR="00D43B73" w:rsidRPr="008D1BA7" w:rsidRDefault="00D43B73" w:rsidP="00FC06F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047E330B" w14:textId="77777777" w:rsidR="00D43B73" w:rsidRPr="008D1BA7" w:rsidRDefault="00D43B73" w:rsidP="00FC06FA">
            <w:pPr>
              <w:spacing w:line="240" w:lineRule="auto"/>
              <w:ind w:firstLine="0"/>
              <w:rPr>
                <w:sz w:val="16"/>
                <w:szCs w:val="18"/>
              </w:rPr>
            </w:pPr>
            <w:r w:rsidRPr="008D1BA7">
              <w:rPr>
                <w:sz w:val="16"/>
                <w:szCs w:val="18"/>
              </w:rPr>
              <w:t>French angelfish</w:t>
            </w:r>
          </w:p>
        </w:tc>
      </w:tr>
      <w:tr w:rsidR="00D43B73" w:rsidRPr="008D1BA7" w14:paraId="1C58403A"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E5CC9BE"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58B465A6" w14:textId="77777777" w:rsidR="00D43B73" w:rsidRPr="008D1BA7" w:rsidRDefault="00D43B73" w:rsidP="00FC06FA">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1BAC732A"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41CACE47" w14:textId="77777777" w:rsidR="00D43B73" w:rsidRPr="008D1BA7" w:rsidRDefault="00D43B73" w:rsidP="00FC06FA">
            <w:pPr>
              <w:spacing w:line="240" w:lineRule="auto"/>
              <w:ind w:firstLine="0"/>
              <w:rPr>
                <w:sz w:val="16"/>
                <w:szCs w:val="18"/>
              </w:rPr>
            </w:pPr>
            <w:r w:rsidRPr="008D1BA7">
              <w:rPr>
                <w:sz w:val="16"/>
                <w:szCs w:val="18"/>
              </w:rPr>
              <w:t>longfin damselfish</w:t>
            </w:r>
          </w:p>
        </w:tc>
      </w:tr>
      <w:tr w:rsidR="00D43B73" w:rsidRPr="008D1BA7" w14:paraId="34EA756D" w14:textId="77777777" w:rsidTr="00FC06FA">
        <w:trPr>
          <w:trHeight w:val="20"/>
        </w:trPr>
        <w:tc>
          <w:tcPr>
            <w:tcW w:w="2268" w:type="dxa"/>
            <w:shd w:val="clear" w:color="auto" w:fill="FFFFFF" w:themeFill="background1"/>
            <w:noWrap/>
            <w:hideMark/>
          </w:tcPr>
          <w:p w14:paraId="00A4C106"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4B8DAF63" w14:textId="77777777" w:rsidR="00D43B73" w:rsidRPr="008D1BA7" w:rsidRDefault="00D43B73" w:rsidP="00FC06FA">
            <w:pPr>
              <w:spacing w:line="240" w:lineRule="auto"/>
              <w:ind w:firstLine="0"/>
              <w:rPr>
                <w:sz w:val="16"/>
                <w:szCs w:val="18"/>
              </w:rPr>
            </w:pPr>
            <w:proofErr w:type="spellStart"/>
            <w:r w:rsidRPr="008D1BA7">
              <w:rPr>
                <w:sz w:val="16"/>
                <w:szCs w:val="18"/>
              </w:rPr>
              <w:t>graysby</w:t>
            </w:r>
            <w:proofErr w:type="spellEnd"/>
          </w:p>
        </w:tc>
        <w:tc>
          <w:tcPr>
            <w:tcW w:w="2160" w:type="dxa"/>
            <w:shd w:val="clear" w:color="auto" w:fill="FFFFFF" w:themeFill="background1"/>
            <w:noWrap/>
            <w:hideMark/>
          </w:tcPr>
          <w:p w14:paraId="158E4940"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0E9CEADA" w14:textId="77777777" w:rsidR="00D43B73" w:rsidRPr="008D1BA7" w:rsidRDefault="00D43B73" w:rsidP="00FC06FA">
            <w:pPr>
              <w:spacing w:line="240" w:lineRule="auto"/>
              <w:ind w:firstLine="0"/>
              <w:rPr>
                <w:sz w:val="16"/>
                <w:szCs w:val="18"/>
              </w:rPr>
            </w:pPr>
            <w:proofErr w:type="spellStart"/>
            <w:r w:rsidRPr="008D1BA7">
              <w:rPr>
                <w:sz w:val="16"/>
                <w:szCs w:val="18"/>
              </w:rPr>
              <w:t>beaugregory</w:t>
            </w:r>
            <w:proofErr w:type="spellEnd"/>
          </w:p>
        </w:tc>
      </w:tr>
      <w:tr w:rsidR="00D43B73" w:rsidRPr="008D1BA7" w14:paraId="30E4295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A7B456"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fulva</w:t>
            </w:r>
            <w:proofErr w:type="spellEnd"/>
          </w:p>
        </w:tc>
        <w:tc>
          <w:tcPr>
            <w:tcW w:w="1800" w:type="dxa"/>
            <w:shd w:val="clear" w:color="auto" w:fill="FFFFFF" w:themeFill="background1"/>
            <w:noWrap/>
            <w:hideMark/>
          </w:tcPr>
          <w:p w14:paraId="39BE03A3" w14:textId="77777777" w:rsidR="00D43B73" w:rsidRPr="008D1BA7" w:rsidRDefault="00D43B73" w:rsidP="00FC06FA">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499E4720"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581B7855" w14:textId="77777777" w:rsidR="00D43B73" w:rsidRPr="008D1BA7" w:rsidRDefault="00D43B73" w:rsidP="00FC06FA">
            <w:pPr>
              <w:spacing w:line="240" w:lineRule="auto"/>
              <w:ind w:firstLine="0"/>
              <w:rPr>
                <w:sz w:val="16"/>
                <w:szCs w:val="18"/>
              </w:rPr>
            </w:pPr>
            <w:r w:rsidRPr="008D1BA7">
              <w:rPr>
                <w:sz w:val="16"/>
                <w:szCs w:val="18"/>
              </w:rPr>
              <w:t>cocoa damselfish</w:t>
            </w:r>
          </w:p>
        </w:tc>
      </w:tr>
      <w:tr w:rsidR="00D43B73" w:rsidRPr="008D1BA7" w14:paraId="4F378416" w14:textId="77777777" w:rsidTr="00FC06FA">
        <w:trPr>
          <w:trHeight w:val="20"/>
        </w:trPr>
        <w:tc>
          <w:tcPr>
            <w:tcW w:w="2268" w:type="dxa"/>
            <w:shd w:val="clear" w:color="auto" w:fill="FFFFFF" w:themeFill="background1"/>
            <w:noWrap/>
            <w:hideMark/>
          </w:tcPr>
          <w:p w14:paraId="3C1223D4"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1EF54B38" w14:textId="77777777" w:rsidR="00D43B73" w:rsidRPr="008D1BA7" w:rsidRDefault="00D43B73" w:rsidP="00FC06FA">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43535698"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6F2DE859" w14:textId="77777777" w:rsidR="00D43B73" w:rsidRPr="008D1BA7" w:rsidRDefault="00D43B73" w:rsidP="00FC06FA">
            <w:pPr>
              <w:spacing w:line="240" w:lineRule="auto"/>
              <w:ind w:firstLine="0"/>
              <w:rPr>
                <w:sz w:val="16"/>
                <w:szCs w:val="18"/>
              </w:rPr>
            </w:pPr>
            <w:r w:rsidRPr="008D1BA7">
              <w:rPr>
                <w:sz w:val="16"/>
                <w:szCs w:val="18"/>
              </w:rPr>
              <w:t>dusky damselfish</w:t>
            </w:r>
          </w:p>
        </w:tc>
      </w:tr>
      <w:tr w:rsidR="00D43B73" w:rsidRPr="008D1BA7" w14:paraId="4164F3BC"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FD30D18" w14:textId="77777777" w:rsidR="00D43B73" w:rsidRPr="008D1BA7" w:rsidRDefault="00D43B73" w:rsidP="00FC06F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7EAA2808" w14:textId="77777777" w:rsidR="00D43B73" w:rsidRPr="008D1BA7" w:rsidRDefault="00D43B73" w:rsidP="00FC06FA">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60CEC4B3"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775CE25D" w14:textId="77777777" w:rsidR="00D43B73" w:rsidRPr="008D1BA7" w:rsidRDefault="00D43B73" w:rsidP="00FC06FA">
            <w:pPr>
              <w:spacing w:line="240" w:lineRule="auto"/>
              <w:ind w:firstLine="0"/>
              <w:rPr>
                <w:sz w:val="16"/>
                <w:szCs w:val="18"/>
              </w:rPr>
            </w:pPr>
            <w:r w:rsidRPr="008D1BA7">
              <w:rPr>
                <w:sz w:val="16"/>
                <w:szCs w:val="18"/>
              </w:rPr>
              <w:t>bicolor damselfish</w:t>
            </w:r>
          </w:p>
        </w:tc>
      </w:tr>
      <w:tr w:rsidR="00D43B73" w:rsidRPr="008D1BA7" w14:paraId="238E6104" w14:textId="77777777" w:rsidTr="00FC06FA">
        <w:trPr>
          <w:trHeight w:val="20"/>
        </w:trPr>
        <w:tc>
          <w:tcPr>
            <w:tcW w:w="2268" w:type="dxa"/>
            <w:shd w:val="clear" w:color="auto" w:fill="FFFFFF" w:themeFill="background1"/>
            <w:noWrap/>
            <w:hideMark/>
          </w:tcPr>
          <w:p w14:paraId="58E746FE" w14:textId="77777777" w:rsidR="00D43B73" w:rsidRPr="008D1BA7" w:rsidRDefault="00D43B73" w:rsidP="00FC06F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3B9B53FE" w14:textId="77777777" w:rsidR="00D43B73" w:rsidRPr="008D1BA7" w:rsidRDefault="00D43B73" w:rsidP="00FC06FA">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50F20952"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705C64A7" w14:textId="77777777" w:rsidR="00D43B73" w:rsidRPr="008D1BA7" w:rsidRDefault="00D43B73" w:rsidP="00FC06FA">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D43B73" w:rsidRPr="008D1BA7" w14:paraId="6CD61F26"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82CA428" w14:textId="77777777" w:rsidR="00D43B73" w:rsidRPr="008D1BA7" w:rsidRDefault="00D43B73" w:rsidP="00FC06F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53A253DE" w14:textId="77777777" w:rsidR="00D43B73" w:rsidRPr="008D1BA7" w:rsidRDefault="00D43B73" w:rsidP="00FC06FA">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1578547A" w14:textId="77777777" w:rsidR="00D43B73" w:rsidRPr="008D1BA7" w:rsidRDefault="00D43B73" w:rsidP="00FC06FA">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w:t>
            </w:r>
            <w:proofErr w:type="spellStart"/>
            <w:r w:rsidRPr="008D1BA7">
              <w:rPr>
                <w:i/>
                <w:sz w:val="16"/>
                <w:szCs w:val="18"/>
              </w:rPr>
              <w:t>maculatus</w:t>
            </w:r>
            <w:proofErr w:type="spellEnd"/>
          </w:p>
        </w:tc>
        <w:tc>
          <w:tcPr>
            <w:tcW w:w="2204" w:type="dxa"/>
            <w:shd w:val="clear" w:color="auto" w:fill="FFFFFF" w:themeFill="background1"/>
            <w:noWrap/>
            <w:hideMark/>
          </w:tcPr>
          <w:p w14:paraId="444D8438" w14:textId="77777777" w:rsidR="00D43B73" w:rsidRPr="008D1BA7" w:rsidRDefault="00D43B73" w:rsidP="00FC06FA">
            <w:pPr>
              <w:spacing w:line="240" w:lineRule="auto"/>
              <w:ind w:firstLine="0"/>
              <w:rPr>
                <w:sz w:val="16"/>
                <w:szCs w:val="18"/>
              </w:rPr>
            </w:pPr>
            <w:r w:rsidRPr="008D1BA7">
              <w:rPr>
                <w:sz w:val="16"/>
                <w:szCs w:val="18"/>
              </w:rPr>
              <w:t>spotted goatfish</w:t>
            </w:r>
          </w:p>
        </w:tc>
      </w:tr>
      <w:tr w:rsidR="00D43B73" w:rsidRPr="008D1BA7" w14:paraId="1044F62D" w14:textId="77777777" w:rsidTr="00FC06FA">
        <w:trPr>
          <w:trHeight w:val="20"/>
        </w:trPr>
        <w:tc>
          <w:tcPr>
            <w:tcW w:w="2268" w:type="dxa"/>
            <w:shd w:val="clear" w:color="auto" w:fill="FFFFFF" w:themeFill="background1"/>
            <w:noWrap/>
            <w:hideMark/>
          </w:tcPr>
          <w:p w14:paraId="6D75E798" w14:textId="77777777" w:rsidR="00D43B73" w:rsidRPr="008D1BA7" w:rsidRDefault="00D43B73" w:rsidP="00FC06FA">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5F42968C" w14:textId="77777777" w:rsidR="00D43B73" w:rsidRPr="008D1BA7" w:rsidRDefault="00D43B73" w:rsidP="00FC06FA">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18965B18" w14:textId="77777777" w:rsidR="00D43B73" w:rsidRPr="008D1BA7" w:rsidRDefault="00D43B73" w:rsidP="00FC06FA">
            <w:pPr>
              <w:spacing w:line="240" w:lineRule="auto"/>
              <w:ind w:firstLine="0"/>
              <w:rPr>
                <w:i/>
                <w:sz w:val="16"/>
                <w:szCs w:val="18"/>
              </w:rPr>
            </w:pPr>
            <w:proofErr w:type="spellStart"/>
            <w:r w:rsidRPr="008D1BA7">
              <w:rPr>
                <w:i/>
                <w:sz w:val="16"/>
                <w:szCs w:val="18"/>
              </w:rPr>
              <w:t>Pterois</w:t>
            </w:r>
            <w:proofErr w:type="spellEnd"/>
            <w:r w:rsidRPr="008D1BA7">
              <w:rPr>
                <w:i/>
                <w:sz w:val="16"/>
                <w:szCs w:val="18"/>
              </w:rPr>
              <w:t> </w:t>
            </w:r>
            <w:proofErr w:type="spellStart"/>
            <w:r w:rsidRPr="008D1BA7">
              <w:rPr>
                <w:i/>
                <w:sz w:val="16"/>
                <w:szCs w:val="18"/>
              </w:rPr>
              <w:t>volitans</w:t>
            </w:r>
            <w:proofErr w:type="spellEnd"/>
          </w:p>
        </w:tc>
        <w:tc>
          <w:tcPr>
            <w:tcW w:w="2204" w:type="dxa"/>
            <w:shd w:val="clear" w:color="auto" w:fill="FFFFFF" w:themeFill="background1"/>
            <w:noWrap/>
            <w:hideMark/>
          </w:tcPr>
          <w:p w14:paraId="5B316037" w14:textId="77777777" w:rsidR="00D43B73" w:rsidRPr="008D1BA7" w:rsidRDefault="00D43B73" w:rsidP="00FC06FA">
            <w:pPr>
              <w:spacing w:line="240" w:lineRule="auto"/>
              <w:ind w:firstLine="0"/>
              <w:rPr>
                <w:sz w:val="16"/>
                <w:szCs w:val="18"/>
              </w:rPr>
            </w:pPr>
            <w:r w:rsidRPr="008D1BA7">
              <w:rPr>
                <w:sz w:val="16"/>
                <w:szCs w:val="18"/>
              </w:rPr>
              <w:t>lionfish</w:t>
            </w:r>
          </w:p>
        </w:tc>
      </w:tr>
      <w:tr w:rsidR="00D43B73" w:rsidRPr="008D1BA7" w14:paraId="1D25DA7B"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A4C7CE" w14:textId="77777777" w:rsidR="00D43B73" w:rsidRPr="008D1BA7" w:rsidRDefault="00D43B73" w:rsidP="00FC06FA">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0C92112A" w14:textId="77777777" w:rsidR="00D43B73" w:rsidRPr="008D1BA7" w:rsidRDefault="00D43B73" w:rsidP="00FC06FA">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5AA93E3D"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oeruleus</w:t>
            </w:r>
            <w:proofErr w:type="spellEnd"/>
          </w:p>
        </w:tc>
        <w:tc>
          <w:tcPr>
            <w:tcW w:w="2204" w:type="dxa"/>
            <w:shd w:val="clear" w:color="auto" w:fill="FFFFFF" w:themeFill="background1"/>
            <w:noWrap/>
            <w:hideMark/>
          </w:tcPr>
          <w:p w14:paraId="29C59D07" w14:textId="77777777" w:rsidR="00D43B73" w:rsidRPr="008D1BA7" w:rsidRDefault="00D43B73" w:rsidP="00FC06FA">
            <w:pPr>
              <w:spacing w:line="240" w:lineRule="auto"/>
              <w:ind w:firstLine="0"/>
              <w:rPr>
                <w:sz w:val="16"/>
                <w:szCs w:val="18"/>
              </w:rPr>
            </w:pPr>
            <w:r w:rsidRPr="008D1BA7">
              <w:rPr>
                <w:sz w:val="16"/>
                <w:szCs w:val="18"/>
              </w:rPr>
              <w:t>blue parrotfish</w:t>
            </w:r>
          </w:p>
        </w:tc>
      </w:tr>
      <w:tr w:rsidR="00D43B73" w:rsidRPr="008D1BA7" w14:paraId="646F9FD5" w14:textId="77777777" w:rsidTr="00FC06FA">
        <w:trPr>
          <w:trHeight w:val="20"/>
        </w:trPr>
        <w:tc>
          <w:tcPr>
            <w:tcW w:w="2268" w:type="dxa"/>
            <w:shd w:val="clear" w:color="auto" w:fill="FFFFFF" w:themeFill="background1"/>
            <w:noWrap/>
            <w:hideMark/>
          </w:tcPr>
          <w:p w14:paraId="503B585B"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0FB97354" w14:textId="77777777" w:rsidR="00D43B73" w:rsidRPr="008D1BA7" w:rsidRDefault="00D43B73" w:rsidP="00FC06FA">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588A0FF1"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439273C2" w14:textId="77777777" w:rsidR="00D43B73" w:rsidRPr="008D1BA7" w:rsidRDefault="00D43B73" w:rsidP="00FC06FA">
            <w:pPr>
              <w:spacing w:line="240" w:lineRule="auto"/>
              <w:ind w:firstLine="0"/>
              <w:rPr>
                <w:sz w:val="16"/>
                <w:szCs w:val="18"/>
              </w:rPr>
            </w:pPr>
            <w:r w:rsidRPr="008D1BA7">
              <w:rPr>
                <w:sz w:val="16"/>
                <w:szCs w:val="18"/>
              </w:rPr>
              <w:t>striped parrotfish</w:t>
            </w:r>
          </w:p>
        </w:tc>
      </w:tr>
      <w:tr w:rsidR="00D43B73" w:rsidRPr="008D1BA7" w14:paraId="4AA67F51"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539DB9"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07D698E7" w14:textId="77777777" w:rsidR="00D43B73" w:rsidRPr="008D1BA7" w:rsidRDefault="00D43B73" w:rsidP="00FC06FA">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4EB48F76"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7FF08EE2" w14:textId="77777777" w:rsidR="00D43B73" w:rsidRPr="008D1BA7" w:rsidRDefault="00D43B73" w:rsidP="00FC06FA">
            <w:pPr>
              <w:spacing w:line="240" w:lineRule="auto"/>
              <w:ind w:firstLine="0"/>
              <w:rPr>
                <w:sz w:val="16"/>
                <w:szCs w:val="18"/>
              </w:rPr>
            </w:pPr>
            <w:r w:rsidRPr="008D1BA7">
              <w:rPr>
                <w:sz w:val="16"/>
                <w:szCs w:val="18"/>
              </w:rPr>
              <w:t>rainbow parrotfish</w:t>
            </w:r>
          </w:p>
        </w:tc>
      </w:tr>
      <w:tr w:rsidR="00D43B73" w:rsidRPr="008D1BA7" w14:paraId="249E3456" w14:textId="77777777" w:rsidTr="00FC06FA">
        <w:trPr>
          <w:trHeight w:val="20"/>
        </w:trPr>
        <w:tc>
          <w:tcPr>
            <w:tcW w:w="2268" w:type="dxa"/>
            <w:shd w:val="clear" w:color="auto" w:fill="FFFFFF" w:themeFill="background1"/>
            <w:noWrap/>
            <w:hideMark/>
          </w:tcPr>
          <w:p w14:paraId="706F32FF"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7504420A" w14:textId="77777777" w:rsidR="00D43B73" w:rsidRPr="008D1BA7" w:rsidRDefault="00D43B73" w:rsidP="00FC06FA">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3F667EEE"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5A204FB2" w14:textId="77777777" w:rsidR="00D43B73" w:rsidRPr="008D1BA7" w:rsidRDefault="00D43B73" w:rsidP="00FC06FA">
            <w:pPr>
              <w:spacing w:line="240" w:lineRule="auto"/>
              <w:ind w:firstLine="0"/>
              <w:rPr>
                <w:sz w:val="16"/>
                <w:szCs w:val="18"/>
              </w:rPr>
            </w:pPr>
            <w:r w:rsidRPr="008D1BA7">
              <w:rPr>
                <w:sz w:val="16"/>
                <w:szCs w:val="18"/>
              </w:rPr>
              <w:t>princess parrotfish</w:t>
            </w:r>
          </w:p>
        </w:tc>
      </w:tr>
      <w:tr w:rsidR="00D43B73" w:rsidRPr="008D1BA7" w14:paraId="492FE4E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44A8475"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19C865B5" w14:textId="77777777" w:rsidR="00D43B73" w:rsidRPr="008D1BA7" w:rsidRDefault="00D43B73" w:rsidP="00FC06FA">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37F28521"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6DEA1B8D" w14:textId="77777777" w:rsidR="00D43B73" w:rsidRPr="008D1BA7" w:rsidRDefault="00D43B73" w:rsidP="00FC06FA">
            <w:pPr>
              <w:spacing w:line="240" w:lineRule="auto"/>
              <w:ind w:firstLine="0"/>
              <w:rPr>
                <w:sz w:val="16"/>
                <w:szCs w:val="18"/>
              </w:rPr>
            </w:pPr>
            <w:r w:rsidRPr="008D1BA7">
              <w:rPr>
                <w:sz w:val="16"/>
                <w:szCs w:val="18"/>
              </w:rPr>
              <w:t>queen parrotfish</w:t>
            </w:r>
          </w:p>
        </w:tc>
      </w:tr>
      <w:tr w:rsidR="00D43B73" w:rsidRPr="008D1BA7" w14:paraId="63802DB1" w14:textId="77777777" w:rsidTr="00FC06FA">
        <w:trPr>
          <w:trHeight w:val="20"/>
        </w:trPr>
        <w:tc>
          <w:tcPr>
            <w:tcW w:w="2268" w:type="dxa"/>
            <w:shd w:val="clear" w:color="auto" w:fill="FFFFFF" w:themeFill="background1"/>
            <w:noWrap/>
            <w:hideMark/>
          </w:tcPr>
          <w:p w14:paraId="4D6CAB43"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5CF2F82A" w14:textId="77777777" w:rsidR="00D43B73" w:rsidRPr="008D1BA7" w:rsidRDefault="00D43B73" w:rsidP="00FC06FA">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70274064" w14:textId="77777777" w:rsidR="00D43B73" w:rsidRPr="008D1BA7" w:rsidRDefault="00D43B73" w:rsidP="00FC06F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baldwini</w:t>
            </w:r>
            <w:proofErr w:type="spellEnd"/>
          </w:p>
        </w:tc>
        <w:tc>
          <w:tcPr>
            <w:tcW w:w="2204" w:type="dxa"/>
            <w:shd w:val="clear" w:color="auto" w:fill="FFFFFF" w:themeFill="background1"/>
            <w:noWrap/>
            <w:hideMark/>
          </w:tcPr>
          <w:p w14:paraId="2CDE3411" w14:textId="77777777" w:rsidR="00D43B73" w:rsidRPr="008D1BA7" w:rsidRDefault="00D43B73" w:rsidP="00FC06FA">
            <w:pPr>
              <w:spacing w:line="240" w:lineRule="auto"/>
              <w:ind w:firstLine="0"/>
              <w:rPr>
                <w:sz w:val="16"/>
                <w:szCs w:val="18"/>
              </w:rPr>
            </w:pPr>
            <w:r w:rsidRPr="008D1BA7">
              <w:rPr>
                <w:sz w:val="16"/>
                <w:szCs w:val="18"/>
              </w:rPr>
              <w:t>lantern bass</w:t>
            </w:r>
          </w:p>
        </w:tc>
      </w:tr>
      <w:tr w:rsidR="00D43B73" w:rsidRPr="008D1BA7" w14:paraId="1D34A01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765BE03"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25374359" w14:textId="77777777" w:rsidR="00D43B73" w:rsidRPr="008D1BA7" w:rsidRDefault="00D43B73" w:rsidP="00FC06FA">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541F6108" w14:textId="77777777" w:rsidR="00D43B73" w:rsidRPr="008D1BA7" w:rsidRDefault="00D43B73" w:rsidP="00FC06F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abacarius</w:t>
            </w:r>
            <w:proofErr w:type="spellEnd"/>
          </w:p>
        </w:tc>
        <w:tc>
          <w:tcPr>
            <w:tcW w:w="2204" w:type="dxa"/>
            <w:shd w:val="clear" w:color="auto" w:fill="FFFFFF" w:themeFill="background1"/>
            <w:noWrap/>
            <w:hideMark/>
          </w:tcPr>
          <w:p w14:paraId="52DA567B" w14:textId="77777777" w:rsidR="00D43B73" w:rsidRPr="008D1BA7" w:rsidRDefault="00D43B73" w:rsidP="00FC06FA">
            <w:pPr>
              <w:spacing w:line="240" w:lineRule="auto"/>
              <w:ind w:firstLine="0"/>
              <w:rPr>
                <w:sz w:val="16"/>
                <w:szCs w:val="18"/>
              </w:rPr>
            </w:pPr>
            <w:r w:rsidRPr="008D1BA7">
              <w:rPr>
                <w:sz w:val="16"/>
                <w:szCs w:val="18"/>
              </w:rPr>
              <w:t>tobacco fish</w:t>
            </w:r>
          </w:p>
        </w:tc>
      </w:tr>
      <w:tr w:rsidR="00D43B73" w:rsidRPr="008D1BA7" w14:paraId="5F14E61A" w14:textId="77777777" w:rsidTr="00FC06FA">
        <w:trPr>
          <w:trHeight w:val="20"/>
        </w:trPr>
        <w:tc>
          <w:tcPr>
            <w:tcW w:w="2268" w:type="dxa"/>
            <w:shd w:val="clear" w:color="auto" w:fill="FFFFFF" w:themeFill="background1"/>
            <w:noWrap/>
            <w:hideMark/>
          </w:tcPr>
          <w:p w14:paraId="06EDC841"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6B2826CC" w14:textId="77777777" w:rsidR="00D43B73" w:rsidRPr="008D1BA7" w:rsidRDefault="00D43B73" w:rsidP="00FC06FA">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7E65615B" w14:textId="77777777" w:rsidR="00D43B73" w:rsidRPr="008D1BA7" w:rsidRDefault="00D43B73" w:rsidP="00FC06F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igrinus</w:t>
            </w:r>
            <w:proofErr w:type="spellEnd"/>
          </w:p>
        </w:tc>
        <w:tc>
          <w:tcPr>
            <w:tcW w:w="2204" w:type="dxa"/>
            <w:shd w:val="clear" w:color="auto" w:fill="FFFFFF" w:themeFill="background1"/>
            <w:noWrap/>
            <w:hideMark/>
          </w:tcPr>
          <w:p w14:paraId="1254ED00" w14:textId="77777777" w:rsidR="00D43B73" w:rsidRPr="008D1BA7" w:rsidRDefault="00D43B73" w:rsidP="00FC06FA">
            <w:pPr>
              <w:spacing w:line="240" w:lineRule="auto"/>
              <w:ind w:firstLine="0"/>
              <w:rPr>
                <w:sz w:val="16"/>
                <w:szCs w:val="18"/>
              </w:rPr>
            </w:pPr>
            <w:r w:rsidRPr="008D1BA7">
              <w:rPr>
                <w:sz w:val="16"/>
                <w:szCs w:val="18"/>
              </w:rPr>
              <w:t>harlequin bass</w:t>
            </w:r>
          </w:p>
        </w:tc>
      </w:tr>
      <w:tr w:rsidR="00D43B73" w:rsidRPr="008D1BA7" w14:paraId="57503BF4"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FCC49C3"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1B36A146" w14:textId="77777777" w:rsidR="00D43B73" w:rsidRPr="008D1BA7" w:rsidRDefault="00D43B73" w:rsidP="00FC06FA">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19D5AF55" w14:textId="77777777" w:rsidR="00D43B73" w:rsidRPr="008D1BA7" w:rsidRDefault="00D43B73" w:rsidP="00FC06F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ortugarum</w:t>
            </w:r>
            <w:proofErr w:type="spellEnd"/>
          </w:p>
        </w:tc>
        <w:tc>
          <w:tcPr>
            <w:tcW w:w="2204" w:type="dxa"/>
            <w:shd w:val="clear" w:color="auto" w:fill="FFFFFF" w:themeFill="background1"/>
            <w:noWrap/>
            <w:hideMark/>
          </w:tcPr>
          <w:p w14:paraId="35B40C7F" w14:textId="77777777" w:rsidR="00D43B73" w:rsidRPr="008D1BA7" w:rsidRDefault="00D43B73" w:rsidP="00FC06FA">
            <w:pPr>
              <w:spacing w:line="240" w:lineRule="auto"/>
              <w:ind w:firstLine="0"/>
              <w:rPr>
                <w:sz w:val="16"/>
                <w:szCs w:val="18"/>
              </w:rPr>
            </w:pPr>
            <w:r w:rsidRPr="008D1BA7">
              <w:rPr>
                <w:sz w:val="16"/>
                <w:szCs w:val="18"/>
              </w:rPr>
              <w:t>chalk bass</w:t>
            </w:r>
          </w:p>
        </w:tc>
      </w:tr>
      <w:tr w:rsidR="00D43B73" w:rsidRPr="008D1BA7" w14:paraId="174BDEFB" w14:textId="77777777" w:rsidTr="00FC06FA">
        <w:trPr>
          <w:trHeight w:val="20"/>
        </w:trPr>
        <w:tc>
          <w:tcPr>
            <w:tcW w:w="2268" w:type="dxa"/>
            <w:shd w:val="clear" w:color="auto" w:fill="FFFFFF" w:themeFill="background1"/>
            <w:noWrap/>
            <w:hideMark/>
          </w:tcPr>
          <w:p w14:paraId="3C18D4FC"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1FAF9D1E" w14:textId="77777777" w:rsidR="00D43B73" w:rsidRPr="008D1BA7" w:rsidRDefault="00D43B73" w:rsidP="00FC06FA">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2F2B4C02"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2B0FC6D7" w14:textId="77777777" w:rsidR="00D43B73" w:rsidRPr="008D1BA7" w:rsidRDefault="00D43B73" w:rsidP="00FC06FA">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D43B73" w:rsidRPr="008D1BA7" w14:paraId="3766A136"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4B5F17D"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62FE2BFD" w14:textId="77777777" w:rsidR="00D43B73" w:rsidRPr="008D1BA7" w:rsidRDefault="00D43B73" w:rsidP="00FC06FA">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4BEA721C"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7C2876E8" w14:textId="77777777" w:rsidR="00D43B73" w:rsidRPr="008D1BA7" w:rsidRDefault="00D43B73" w:rsidP="00FC06FA">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D43B73" w:rsidRPr="008D1BA7" w14:paraId="2433E044" w14:textId="77777777" w:rsidTr="00FC06FA">
        <w:trPr>
          <w:trHeight w:val="20"/>
        </w:trPr>
        <w:tc>
          <w:tcPr>
            <w:tcW w:w="2268" w:type="dxa"/>
            <w:shd w:val="clear" w:color="auto" w:fill="FFFFFF" w:themeFill="background1"/>
            <w:noWrap/>
            <w:hideMark/>
          </w:tcPr>
          <w:p w14:paraId="774362EA"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6F36A417" w14:textId="77777777" w:rsidR="00D43B73" w:rsidRPr="008D1BA7" w:rsidRDefault="00D43B73" w:rsidP="00FC06FA">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1E41F494"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63508CBB" w14:textId="77777777" w:rsidR="00D43B73" w:rsidRPr="008D1BA7" w:rsidRDefault="00D43B73" w:rsidP="00FC06FA">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D43B73" w:rsidRPr="008D1BA7" w14:paraId="00437AC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52F4D9E"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32C19A17" w14:textId="77777777" w:rsidR="00D43B73" w:rsidRPr="008D1BA7" w:rsidRDefault="00D43B73" w:rsidP="00FC06FA">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48412937"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06D6FA0D" w14:textId="77777777" w:rsidR="00D43B73" w:rsidRPr="008D1BA7" w:rsidRDefault="00D43B73" w:rsidP="00FC06FA">
            <w:pPr>
              <w:spacing w:line="240" w:lineRule="auto"/>
              <w:ind w:firstLine="0"/>
              <w:rPr>
                <w:sz w:val="16"/>
                <w:szCs w:val="18"/>
              </w:rPr>
            </w:pPr>
            <w:r w:rsidRPr="008D1BA7">
              <w:rPr>
                <w:sz w:val="16"/>
                <w:szCs w:val="18"/>
              </w:rPr>
              <w:t>bucktooth parrotfish</w:t>
            </w:r>
          </w:p>
        </w:tc>
      </w:tr>
      <w:tr w:rsidR="00D43B73" w:rsidRPr="008D1BA7" w14:paraId="2025FE1F" w14:textId="77777777" w:rsidTr="00FC06FA">
        <w:trPr>
          <w:trHeight w:val="20"/>
        </w:trPr>
        <w:tc>
          <w:tcPr>
            <w:tcW w:w="2268" w:type="dxa"/>
            <w:shd w:val="clear" w:color="auto" w:fill="FFFFFF" w:themeFill="background1"/>
            <w:noWrap/>
            <w:hideMark/>
          </w:tcPr>
          <w:p w14:paraId="37C8C9CE"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2CF2A434" w14:textId="77777777" w:rsidR="00D43B73" w:rsidRPr="008D1BA7" w:rsidRDefault="00D43B73" w:rsidP="00FC06FA">
            <w:pPr>
              <w:spacing w:line="240" w:lineRule="auto"/>
              <w:ind w:firstLine="0"/>
              <w:rPr>
                <w:sz w:val="16"/>
                <w:szCs w:val="18"/>
              </w:rPr>
            </w:pPr>
            <w:proofErr w:type="spellStart"/>
            <w:r w:rsidRPr="008D1BA7">
              <w:rPr>
                <w:sz w:val="16"/>
                <w:szCs w:val="18"/>
              </w:rPr>
              <w:t>yellowhead</w:t>
            </w:r>
            <w:proofErr w:type="spellEnd"/>
            <w:r w:rsidRPr="008D1BA7">
              <w:rPr>
                <w:sz w:val="16"/>
                <w:szCs w:val="18"/>
              </w:rPr>
              <w:t xml:space="preserve"> wrasse</w:t>
            </w:r>
          </w:p>
        </w:tc>
        <w:tc>
          <w:tcPr>
            <w:tcW w:w="2160" w:type="dxa"/>
            <w:shd w:val="clear" w:color="auto" w:fill="FFFFFF" w:themeFill="background1"/>
            <w:noWrap/>
            <w:hideMark/>
          </w:tcPr>
          <w:p w14:paraId="739221E0"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482A770D" w14:textId="77777777" w:rsidR="00D43B73" w:rsidRPr="008D1BA7" w:rsidRDefault="00D43B73" w:rsidP="00FC06FA">
            <w:pPr>
              <w:spacing w:line="240" w:lineRule="auto"/>
              <w:ind w:firstLine="0"/>
              <w:rPr>
                <w:sz w:val="16"/>
                <w:szCs w:val="18"/>
              </w:rPr>
            </w:pPr>
            <w:r w:rsidRPr="008D1BA7">
              <w:rPr>
                <w:sz w:val="16"/>
                <w:szCs w:val="18"/>
              </w:rPr>
              <w:t>yellowtail parrotfish</w:t>
            </w:r>
          </w:p>
        </w:tc>
      </w:tr>
      <w:tr w:rsidR="00D43B73" w:rsidRPr="008D1BA7" w14:paraId="0DF0310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C92C147"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550DAEB6" w14:textId="77777777" w:rsidR="00D43B73" w:rsidRPr="008D1BA7" w:rsidRDefault="00D43B73" w:rsidP="00FC06FA">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08F467F1"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23444AA4" w14:textId="77777777" w:rsidR="00D43B73" w:rsidRPr="008D1BA7" w:rsidRDefault="00D43B73" w:rsidP="00FC06FA">
            <w:pPr>
              <w:spacing w:line="240" w:lineRule="auto"/>
              <w:ind w:firstLine="0"/>
              <w:rPr>
                <w:sz w:val="16"/>
                <w:szCs w:val="18"/>
              </w:rPr>
            </w:pPr>
            <w:r w:rsidRPr="008D1BA7">
              <w:rPr>
                <w:sz w:val="16"/>
                <w:szCs w:val="18"/>
              </w:rPr>
              <w:t>stoplight parrotfish</w:t>
            </w:r>
          </w:p>
        </w:tc>
      </w:tr>
      <w:tr w:rsidR="00D43B73" w:rsidRPr="008D1BA7" w14:paraId="12B3F30D" w14:textId="77777777" w:rsidTr="00FC06FA">
        <w:trPr>
          <w:trHeight w:val="20"/>
        </w:trPr>
        <w:tc>
          <w:tcPr>
            <w:tcW w:w="2268" w:type="dxa"/>
            <w:shd w:val="clear" w:color="auto" w:fill="FFFFFF" w:themeFill="background1"/>
            <w:noWrap/>
            <w:hideMark/>
          </w:tcPr>
          <w:p w14:paraId="5294820C"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264DF747" w14:textId="77777777" w:rsidR="00D43B73" w:rsidRPr="008D1BA7" w:rsidRDefault="00D43B73" w:rsidP="00FC06FA">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18142E5F" w14:textId="77777777" w:rsidR="00D43B73" w:rsidRPr="008D1BA7" w:rsidRDefault="00D43B73" w:rsidP="00FC06F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5943A23D" w14:textId="77777777" w:rsidR="00D43B73" w:rsidRPr="008D1BA7" w:rsidRDefault="00D43B73" w:rsidP="00FC06FA">
            <w:pPr>
              <w:spacing w:line="240" w:lineRule="auto"/>
              <w:ind w:firstLine="0"/>
              <w:rPr>
                <w:sz w:val="16"/>
                <w:szCs w:val="18"/>
              </w:rPr>
            </w:pPr>
            <w:r w:rsidRPr="008D1BA7">
              <w:rPr>
                <w:sz w:val="16"/>
                <w:szCs w:val="18"/>
              </w:rPr>
              <w:t>marbled puffer</w:t>
            </w:r>
          </w:p>
        </w:tc>
      </w:tr>
      <w:tr w:rsidR="00D43B73" w:rsidRPr="008D1BA7" w14:paraId="28B2261A"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C7FFAFD"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74CC7766" w14:textId="77777777" w:rsidR="00D43B73" w:rsidRPr="008D1BA7" w:rsidRDefault="00D43B73" w:rsidP="00FC06FA">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630D8CCC" w14:textId="77777777" w:rsidR="00D43B73" w:rsidRPr="008D1BA7" w:rsidRDefault="00D43B73" w:rsidP="00FC06F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19DF5AFC" w14:textId="77777777" w:rsidR="00D43B73" w:rsidRPr="008D1BA7" w:rsidRDefault="00D43B73" w:rsidP="00FC06FA">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D43B73" w:rsidRPr="008D1BA7" w14:paraId="40EC2635" w14:textId="77777777" w:rsidTr="00FC06FA">
        <w:trPr>
          <w:trHeight w:val="20"/>
        </w:trPr>
        <w:tc>
          <w:tcPr>
            <w:tcW w:w="2268" w:type="dxa"/>
            <w:shd w:val="clear" w:color="auto" w:fill="FFFFFF" w:themeFill="background1"/>
            <w:noWrap/>
            <w:hideMark/>
          </w:tcPr>
          <w:p w14:paraId="556C81E5"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radiatus</w:t>
            </w:r>
            <w:proofErr w:type="spellEnd"/>
          </w:p>
        </w:tc>
        <w:tc>
          <w:tcPr>
            <w:tcW w:w="1800" w:type="dxa"/>
            <w:shd w:val="clear" w:color="auto" w:fill="FFFFFF" w:themeFill="background1"/>
            <w:noWrap/>
            <w:hideMark/>
          </w:tcPr>
          <w:p w14:paraId="3EC00ED9" w14:textId="77777777" w:rsidR="00D43B73" w:rsidRPr="008D1BA7" w:rsidRDefault="00D43B73" w:rsidP="00FC06FA">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690680CF" w14:textId="77777777" w:rsidR="00D43B73" w:rsidRPr="008D1BA7" w:rsidRDefault="00D43B73" w:rsidP="00FC06F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39886735" w14:textId="77777777" w:rsidR="00D43B73" w:rsidRPr="008D1BA7" w:rsidRDefault="00D43B73" w:rsidP="00FC06FA">
            <w:pPr>
              <w:spacing w:line="240" w:lineRule="auto"/>
              <w:ind w:firstLine="0"/>
              <w:rPr>
                <w:sz w:val="16"/>
                <w:szCs w:val="18"/>
              </w:rPr>
            </w:pPr>
            <w:r w:rsidRPr="008D1BA7">
              <w:rPr>
                <w:sz w:val="16"/>
                <w:szCs w:val="18"/>
              </w:rPr>
              <w:t>sand diver</w:t>
            </w:r>
          </w:p>
        </w:tc>
      </w:tr>
      <w:tr w:rsidR="00D43B73" w:rsidRPr="008D1BA7" w14:paraId="5764410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E82A3CF" w14:textId="77777777" w:rsidR="00D43B73" w:rsidRPr="008D1BA7" w:rsidRDefault="00D43B73" w:rsidP="00FC06F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34D30CE6" w14:textId="77777777" w:rsidR="00D43B73" w:rsidRPr="008D1BA7" w:rsidRDefault="00D43B73" w:rsidP="00FC06FA">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1FA29F16" w14:textId="77777777" w:rsidR="00D43B73" w:rsidRPr="008D1BA7" w:rsidRDefault="00D43B73" w:rsidP="00FC06F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3CBDC611" w14:textId="77777777" w:rsidR="00D43B73" w:rsidRPr="008D1BA7" w:rsidRDefault="00D43B73" w:rsidP="00FC06FA">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D43B73" w:rsidRPr="008D1BA7" w14:paraId="04988D62" w14:textId="77777777" w:rsidTr="00FC06FA">
        <w:trPr>
          <w:trHeight w:val="20"/>
        </w:trPr>
        <w:tc>
          <w:tcPr>
            <w:tcW w:w="2268" w:type="dxa"/>
            <w:shd w:val="clear" w:color="auto" w:fill="FFFFFF" w:themeFill="background1"/>
            <w:noWrap/>
            <w:hideMark/>
          </w:tcPr>
          <w:p w14:paraId="3C20AFD8" w14:textId="77777777" w:rsidR="00D43B73" w:rsidRPr="008D1BA7" w:rsidRDefault="00D43B73" w:rsidP="00FC06F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4D06D1AD" w14:textId="77777777" w:rsidR="00D43B73" w:rsidRPr="008D1BA7" w:rsidRDefault="00D43B73" w:rsidP="00FC06FA">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9A6BC62" w14:textId="77777777" w:rsidR="00D43B73" w:rsidRPr="008D1BA7" w:rsidRDefault="00D43B73" w:rsidP="00FC06F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2C95A99C" w14:textId="77777777" w:rsidR="00D43B73" w:rsidRPr="008D1BA7" w:rsidRDefault="00D43B73" w:rsidP="00FC06FA">
            <w:pPr>
              <w:spacing w:line="240" w:lineRule="auto"/>
              <w:ind w:firstLine="0"/>
              <w:rPr>
                <w:sz w:val="16"/>
                <w:szCs w:val="18"/>
              </w:rPr>
            </w:pPr>
            <w:r w:rsidRPr="008D1BA7">
              <w:rPr>
                <w:sz w:val="16"/>
                <w:szCs w:val="18"/>
              </w:rPr>
              <w:t>red lizardfish</w:t>
            </w:r>
          </w:p>
        </w:tc>
      </w:tr>
      <w:tr w:rsidR="00D43B73" w:rsidRPr="008D1BA7" w14:paraId="5F73DFA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74958E" w14:textId="77777777" w:rsidR="00D43B73" w:rsidRPr="008D1BA7" w:rsidRDefault="00D43B73" w:rsidP="00FC06FA">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729A6830" w14:textId="77777777" w:rsidR="00D43B73" w:rsidRPr="008D1BA7" w:rsidRDefault="00D43B73" w:rsidP="00FC06FA">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289BE02A" w14:textId="77777777" w:rsidR="00D43B73" w:rsidRPr="008D1BA7" w:rsidRDefault="00D43B73" w:rsidP="00FC06FA">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7EF3864B" w14:textId="77777777" w:rsidR="00D43B73" w:rsidRPr="008D1BA7" w:rsidRDefault="00D43B73" w:rsidP="00FC06FA">
            <w:pPr>
              <w:spacing w:line="240" w:lineRule="auto"/>
              <w:ind w:firstLine="0"/>
              <w:rPr>
                <w:sz w:val="16"/>
                <w:szCs w:val="18"/>
              </w:rPr>
            </w:pPr>
            <w:proofErr w:type="spellStart"/>
            <w:r w:rsidRPr="008D1BA7">
              <w:rPr>
                <w:sz w:val="16"/>
                <w:szCs w:val="18"/>
              </w:rPr>
              <w:t>bluehead</w:t>
            </w:r>
            <w:proofErr w:type="spellEnd"/>
            <w:r w:rsidRPr="008D1BA7">
              <w:rPr>
                <w:sz w:val="16"/>
                <w:szCs w:val="18"/>
              </w:rPr>
              <w:t xml:space="preserve"> wrasse</w:t>
            </w:r>
          </w:p>
        </w:tc>
      </w:tr>
    </w:tbl>
    <w:p w14:paraId="7B5920C0" w14:textId="77777777" w:rsidR="00D43B73" w:rsidRDefault="00D43B73" w:rsidP="00D43B73">
      <w:pPr>
        <w:widowControl w:val="0"/>
        <w:spacing w:line="240" w:lineRule="auto"/>
        <w:ind w:left="480" w:hanging="480"/>
      </w:pPr>
    </w:p>
    <w:p w14:paraId="254A6056" w14:textId="77777777" w:rsidR="00D43B73" w:rsidRDefault="00D43B73" w:rsidP="00D43B73">
      <w:pPr>
        <w:widowControl w:val="0"/>
        <w:spacing w:line="240" w:lineRule="auto"/>
        <w:ind w:left="480" w:hanging="480"/>
      </w:pPr>
    </w:p>
    <w:p w14:paraId="315E7D03" w14:textId="77777777" w:rsidR="00D43B73" w:rsidRDefault="00D43B73" w:rsidP="00D43B73">
      <w:pPr>
        <w:widowControl w:val="0"/>
        <w:spacing w:line="240" w:lineRule="auto"/>
        <w:ind w:left="480" w:hanging="480"/>
      </w:pPr>
    </w:p>
    <w:p w14:paraId="10EEB7A8" w14:textId="77777777" w:rsidR="00D43B73" w:rsidRDefault="00D43B73" w:rsidP="00D43B73">
      <w:pPr>
        <w:widowControl w:val="0"/>
        <w:spacing w:line="240" w:lineRule="auto"/>
        <w:ind w:left="480" w:hanging="480"/>
      </w:pPr>
    </w:p>
    <w:p w14:paraId="31085A29" w14:textId="77777777" w:rsidR="00D43B73" w:rsidRDefault="00D43B73" w:rsidP="00D43B73">
      <w:pPr>
        <w:widowControl w:val="0"/>
        <w:spacing w:line="240" w:lineRule="auto"/>
        <w:ind w:left="480" w:hanging="480"/>
      </w:pPr>
    </w:p>
    <w:p w14:paraId="28779E3A" w14:textId="77777777" w:rsidR="00D43B73" w:rsidRDefault="00D43B73" w:rsidP="00D43B73">
      <w:pPr>
        <w:widowControl w:val="0"/>
        <w:spacing w:line="240" w:lineRule="auto"/>
        <w:ind w:left="480" w:hanging="480"/>
      </w:pPr>
      <w:r w:rsidRPr="0018320D">
        <w:lastRenderedPageBreak/>
        <w:t>Table A.</w:t>
      </w:r>
      <w:r>
        <w:t>2. Benthic species included in richness calculations.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D43B73" w:rsidRPr="007C6425" w14:paraId="6EE92D30" w14:textId="77777777" w:rsidTr="00FC06FA">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0FFDEDEA" w14:textId="77777777" w:rsidR="00D43B73" w:rsidRPr="007C6425" w:rsidRDefault="00D43B73" w:rsidP="00FC06FA">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1B9CF17E" w14:textId="77777777" w:rsidR="00D43B73" w:rsidRPr="007C6425" w:rsidRDefault="00D43B73" w:rsidP="00FC06FA">
            <w:pPr>
              <w:spacing w:line="240" w:lineRule="auto"/>
              <w:ind w:firstLine="0"/>
              <w:rPr>
                <w:b/>
                <w:bCs/>
                <w:sz w:val="16"/>
                <w:szCs w:val="18"/>
              </w:rPr>
            </w:pPr>
            <w:r w:rsidRPr="007C6425">
              <w:rPr>
                <w:b/>
                <w:bCs/>
                <w:sz w:val="16"/>
                <w:szCs w:val="18"/>
              </w:rPr>
              <w:t>Sponge species</w:t>
            </w:r>
          </w:p>
        </w:tc>
      </w:tr>
      <w:tr w:rsidR="00D43B73" w:rsidRPr="007C6425" w14:paraId="3FC2A475" w14:textId="77777777" w:rsidTr="00FC06FA">
        <w:trPr>
          <w:trHeight w:val="21"/>
        </w:trPr>
        <w:tc>
          <w:tcPr>
            <w:tcW w:w="3845" w:type="dxa"/>
            <w:tcBorders>
              <w:top w:val="single" w:sz="4" w:space="0" w:color="auto"/>
            </w:tcBorders>
            <w:shd w:val="clear" w:color="auto" w:fill="FFFFFF" w:themeFill="background1"/>
            <w:noWrap/>
            <w:vAlign w:val="bottom"/>
            <w:hideMark/>
          </w:tcPr>
          <w:p w14:paraId="0277700B" w14:textId="77777777" w:rsidR="00D43B73" w:rsidRPr="007C6425" w:rsidRDefault="00D43B73" w:rsidP="00FC06F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3B121529"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itrina</w:t>
            </w:r>
            <w:proofErr w:type="spellEnd"/>
            <w:r w:rsidRPr="007C6425">
              <w:rPr>
                <w:sz w:val="16"/>
                <w:szCs w:val="18"/>
              </w:rPr>
              <w:t xml:space="preserve">, </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lathrodes</w:t>
            </w:r>
            <w:proofErr w:type="spellEnd"/>
            <w:r w:rsidRPr="007C6425">
              <w:rPr>
                <w:sz w:val="16"/>
                <w:szCs w:val="18"/>
              </w:rPr>
              <w:t xml:space="preserve">, or </w:t>
            </w: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faviformis</w:t>
            </w:r>
            <w:proofErr w:type="spellEnd"/>
          </w:p>
        </w:tc>
      </w:tr>
      <w:tr w:rsidR="00D43B73" w:rsidRPr="007C6425" w14:paraId="27F1F37B" w14:textId="77777777" w:rsidTr="00FC06FA">
        <w:trPr>
          <w:trHeight w:val="21"/>
        </w:trPr>
        <w:tc>
          <w:tcPr>
            <w:tcW w:w="3845" w:type="dxa"/>
            <w:shd w:val="clear" w:color="auto" w:fill="FFFFFF" w:themeFill="background1"/>
            <w:noWrap/>
            <w:vAlign w:val="bottom"/>
            <w:hideMark/>
          </w:tcPr>
          <w:p w14:paraId="292BEFD3" w14:textId="77777777" w:rsidR="00D43B73" w:rsidRPr="007C6425" w:rsidRDefault="00D43B73" w:rsidP="00FC06F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159C4AE5" w14:textId="77777777" w:rsidR="00D43B73" w:rsidRPr="007C6425" w:rsidRDefault="00D43B73" w:rsidP="00FC06FA">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D43B73" w:rsidRPr="007C6425" w14:paraId="7106E79C" w14:textId="77777777" w:rsidTr="00FC06FA">
        <w:trPr>
          <w:trHeight w:val="21"/>
        </w:trPr>
        <w:tc>
          <w:tcPr>
            <w:tcW w:w="3845" w:type="dxa"/>
            <w:shd w:val="clear" w:color="auto" w:fill="FFFFFF" w:themeFill="background1"/>
            <w:noWrap/>
            <w:vAlign w:val="bottom"/>
            <w:hideMark/>
          </w:tcPr>
          <w:p w14:paraId="081689AF" w14:textId="77777777" w:rsidR="00D43B73" w:rsidRPr="007C6425" w:rsidRDefault="00D43B73" w:rsidP="00FC06FA">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63ACA370"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sz w:val="16"/>
                <w:szCs w:val="18"/>
              </w:rPr>
              <w:t xml:space="preserve"> spp.</w:t>
            </w:r>
          </w:p>
        </w:tc>
      </w:tr>
      <w:tr w:rsidR="00D43B73" w:rsidRPr="007C6425" w14:paraId="6F90D95B" w14:textId="77777777" w:rsidTr="00FC06FA">
        <w:trPr>
          <w:trHeight w:val="21"/>
        </w:trPr>
        <w:tc>
          <w:tcPr>
            <w:tcW w:w="3845" w:type="dxa"/>
            <w:shd w:val="clear" w:color="auto" w:fill="FFFFFF" w:themeFill="background1"/>
            <w:noWrap/>
            <w:vAlign w:val="bottom"/>
            <w:hideMark/>
          </w:tcPr>
          <w:p w14:paraId="30F04967"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garicia</w:t>
            </w:r>
            <w:proofErr w:type="spellEnd"/>
            <w:r w:rsidRPr="007C6425">
              <w:rPr>
                <w:sz w:val="16"/>
                <w:szCs w:val="18"/>
              </w:rPr>
              <w:t xml:space="preserve"> spp. (mostly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humilis</w:t>
            </w:r>
            <w:proofErr w:type="spellEnd"/>
          </w:p>
        </w:tc>
        <w:tc>
          <w:tcPr>
            <w:tcW w:w="4450" w:type="dxa"/>
            <w:shd w:val="clear" w:color="auto" w:fill="FFFFFF" w:themeFill="background1"/>
            <w:noWrap/>
            <w:vAlign w:val="bottom"/>
            <w:hideMark/>
          </w:tcPr>
          <w:p w14:paraId="0D3CC651"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iolochroia</w:t>
            </w:r>
            <w:proofErr w:type="spellEnd"/>
            <w:r w:rsidRPr="007C6425">
              <w:rPr>
                <w:i/>
                <w:sz w:val="16"/>
                <w:szCs w:val="18"/>
              </w:rPr>
              <w:t xml:space="preserve"> </w:t>
            </w:r>
            <w:proofErr w:type="spellStart"/>
            <w:r w:rsidRPr="007C6425">
              <w:rPr>
                <w:i/>
                <w:sz w:val="16"/>
                <w:szCs w:val="18"/>
              </w:rPr>
              <w:t>crassa</w:t>
            </w:r>
            <w:proofErr w:type="spellEnd"/>
            <w:r w:rsidRPr="007C6425">
              <w:rPr>
                <w:sz w:val="16"/>
                <w:szCs w:val="18"/>
              </w:rPr>
              <w:t xml:space="preserve">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igida</w:t>
            </w:r>
            <w:proofErr w:type="spellEnd"/>
          </w:p>
        </w:tc>
      </w:tr>
      <w:tr w:rsidR="00D43B73" w:rsidRPr="007C6425" w14:paraId="409EF357" w14:textId="77777777" w:rsidTr="00FC06FA">
        <w:trPr>
          <w:trHeight w:val="21"/>
        </w:trPr>
        <w:tc>
          <w:tcPr>
            <w:tcW w:w="3845" w:type="dxa"/>
            <w:shd w:val="clear" w:color="auto" w:fill="FFFFFF" w:themeFill="background1"/>
            <w:noWrap/>
            <w:vAlign w:val="bottom"/>
            <w:hideMark/>
          </w:tcPr>
          <w:p w14:paraId="22EF6049" w14:textId="77777777" w:rsidR="00D43B73" w:rsidRPr="007C6425" w:rsidRDefault="00D43B73" w:rsidP="00FC06FA">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544D9D78" w14:textId="77777777" w:rsidR="00D43B73" w:rsidRPr="007C6425" w:rsidRDefault="00D43B73" w:rsidP="00FC06F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D43B73" w:rsidRPr="007C6425" w14:paraId="58B6B457" w14:textId="77777777" w:rsidTr="00FC06FA">
        <w:trPr>
          <w:trHeight w:val="21"/>
        </w:trPr>
        <w:tc>
          <w:tcPr>
            <w:tcW w:w="3845" w:type="dxa"/>
            <w:shd w:val="clear" w:color="auto" w:fill="FFFFFF" w:themeFill="background1"/>
            <w:noWrap/>
            <w:vAlign w:val="bottom"/>
            <w:hideMark/>
          </w:tcPr>
          <w:p w14:paraId="2CEA15EA" w14:textId="77777777" w:rsidR="00D43B73" w:rsidRPr="007C6425" w:rsidRDefault="00D43B73" w:rsidP="00FC06FA">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2B578C86"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mphimedon</w:t>
            </w:r>
            <w:proofErr w:type="spellEnd"/>
            <w:r w:rsidRPr="007C6425">
              <w:rPr>
                <w:sz w:val="16"/>
                <w:szCs w:val="18"/>
              </w:rPr>
              <w:t xml:space="preserve"> sp. (maybe </w:t>
            </w: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lanata</w:t>
            </w:r>
            <w:proofErr w:type="spellEnd"/>
            <w:r w:rsidRPr="007C6425">
              <w:rPr>
                <w:sz w:val="16"/>
                <w:szCs w:val="18"/>
              </w:rPr>
              <w:t>)</w:t>
            </w:r>
          </w:p>
        </w:tc>
      </w:tr>
      <w:tr w:rsidR="00D43B73" w:rsidRPr="007C6425" w14:paraId="37595C41" w14:textId="77777777" w:rsidTr="00FC06FA">
        <w:trPr>
          <w:trHeight w:val="21"/>
        </w:trPr>
        <w:tc>
          <w:tcPr>
            <w:tcW w:w="3845" w:type="dxa"/>
            <w:shd w:val="clear" w:color="auto" w:fill="FFFFFF" w:themeFill="background1"/>
            <w:noWrap/>
            <w:vAlign w:val="bottom"/>
            <w:hideMark/>
          </w:tcPr>
          <w:p w14:paraId="74314844" w14:textId="77777777" w:rsidR="00D43B73" w:rsidRPr="007C6425" w:rsidRDefault="00D43B73" w:rsidP="00FC06FA">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21AE50AA" w14:textId="77777777" w:rsidR="00D43B73" w:rsidRPr="007C6425" w:rsidRDefault="00D43B73" w:rsidP="00FC06F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D43B73" w:rsidRPr="007C6425" w14:paraId="40A001CB" w14:textId="77777777" w:rsidTr="00FC06FA">
        <w:trPr>
          <w:trHeight w:val="21"/>
        </w:trPr>
        <w:tc>
          <w:tcPr>
            <w:tcW w:w="3845" w:type="dxa"/>
            <w:shd w:val="clear" w:color="auto" w:fill="FFFFFF" w:themeFill="background1"/>
            <w:noWrap/>
            <w:vAlign w:val="bottom"/>
            <w:hideMark/>
          </w:tcPr>
          <w:p w14:paraId="7A3502ED" w14:textId="77777777" w:rsidR="00D43B73" w:rsidRPr="007C6425" w:rsidRDefault="00D43B73" w:rsidP="00FC06FA">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5EBE2BB7"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istularis</w:t>
            </w:r>
            <w:proofErr w:type="spellEnd"/>
            <w:r w:rsidRPr="007C6425">
              <w:rPr>
                <w:sz w:val="16"/>
                <w:szCs w:val="18"/>
              </w:rPr>
              <w:t xml:space="preserve">,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ulva</w:t>
            </w:r>
            <w:proofErr w:type="spellEnd"/>
            <w:r w:rsidRPr="007C6425">
              <w:rPr>
                <w:sz w:val="16"/>
                <w:szCs w:val="18"/>
              </w:rPr>
              <w:t xml:space="preserve">, and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insularis</w:t>
            </w:r>
            <w:proofErr w:type="spellEnd"/>
          </w:p>
        </w:tc>
      </w:tr>
      <w:tr w:rsidR="00D43B73" w:rsidRPr="007C6425" w14:paraId="4451D341" w14:textId="77777777" w:rsidTr="00FC06FA">
        <w:trPr>
          <w:trHeight w:val="21"/>
        </w:trPr>
        <w:tc>
          <w:tcPr>
            <w:tcW w:w="3845" w:type="dxa"/>
            <w:shd w:val="clear" w:color="auto" w:fill="FFFFFF" w:themeFill="background1"/>
            <w:noWrap/>
            <w:vAlign w:val="bottom"/>
            <w:hideMark/>
          </w:tcPr>
          <w:p w14:paraId="55719B51" w14:textId="77777777" w:rsidR="00D43B73" w:rsidRPr="007C6425" w:rsidRDefault="00D43B73" w:rsidP="00FC06FA">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026052B6" w14:textId="77777777" w:rsidR="00D43B73" w:rsidRPr="007C6425" w:rsidRDefault="00D43B73" w:rsidP="00FC06FA">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D43B73" w:rsidRPr="007C6425" w14:paraId="179CC03F" w14:textId="77777777" w:rsidTr="00FC06FA">
        <w:trPr>
          <w:trHeight w:val="21"/>
        </w:trPr>
        <w:tc>
          <w:tcPr>
            <w:tcW w:w="3845" w:type="dxa"/>
            <w:shd w:val="clear" w:color="auto" w:fill="FFFFFF" w:themeFill="background1"/>
            <w:noWrap/>
            <w:vAlign w:val="bottom"/>
            <w:hideMark/>
          </w:tcPr>
          <w:p w14:paraId="122234DE"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strigosa</w:t>
            </w:r>
            <w:proofErr w:type="spellEnd"/>
            <w:r w:rsidRPr="007C6425">
              <w:rPr>
                <w:sz w:val="16"/>
                <w:szCs w:val="18"/>
              </w:rPr>
              <w:t xml:space="preserve"> and </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clivosa</w:t>
            </w:r>
            <w:proofErr w:type="spellEnd"/>
          </w:p>
        </w:tc>
        <w:tc>
          <w:tcPr>
            <w:tcW w:w="4450" w:type="dxa"/>
            <w:shd w:val="clear" w:color="auto" w:fill="FFFFFF" w:themeFill="background1"/>
            <w:noWrap/>
            <w:vAlign w:val="bottom"/>
            <w:hideMark/>
          </w:tcPr>
          <w:p w14:paraId="4552E15F"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lacunosa</w:t>
            </w:r>
            <w:proofErr w:type="spellEnd"/>
            <w:r w:rsidRPr="007C6425">
              <w:rPr>
                <w:sz w:val="16"/>
                <w:szCs w:val="18"/>
              </w:rPr>
              <w:t xml:space="preserve">, </w:t>
            </w:r>
            <w:proofErr w:type="spellStart"/>
            <w:r w:rsidRPr="007C6425">
              <w:rPr>
                <w:i/>
                <w:sz w:val="16"/>
                <w:szCs w:val="18"/>
              </w:rPr>
              <w:t>Suberea</w:t>
            </w:r>
            <w:proofErr w:type="spellEnd"/>
            <w:r w:rsidRPr="007C6425">
              <w:rPr>
                <w:sz w:val="16"/>
                <w:szCs w:val="18"/>
              </w:rPr>
              <w:t xml:space="preserve"> sp.,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eiswigi</w:t>
            </w:r>
            <w:proofErr w:type="spellEnd"/>
          </w:p>
        </w:tc>
      </w:tr>
      <w:tr w:rsidR="00D43B73" w:rsidRPr="007C6425" w14:paraId="7385C8A6" w14:textId="77777777" w:rsidTr="00FC06FA">
        <w:trPr>
          <w:trHeight w:val="21"/>
        </w:trPr>
        <w:tc>
          <w:tcPr>
            <w:tcW w:w="3845" w:type="dxa"/>
            <w:shd w:val="clear" w:color="auto" w:fill="FFFFFF" w:themeFill="background1"/>
            <w:noWrap/>
            <w:vAlign w:val="bottom"/>
            <w:hideMark/>
          </w:tcPr>
          <w:p w14:paraId="7387F658" w14:textId="77777777" w:rsidR="00D43B73" w:rsidRPr="007C6425" w:rsidRDefault="00D43B73" w:rsidP="00FC06FA">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4202766B"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rtemisina</w:t>
            </w:r>
            <w:proofErr w:type="spellEnd"/>
            <w:r w:rsidRPr="007C6425">
              <w:rPr>
                <w:i/>
                <w:sz w:val="16"/>
                <w:szCs w:val="18"/>
              </w:rPr>
              <w:t xml:space="preserve"> </w:t>
            </w:r>
            <w:proofErr w:type="spellStart"/>
            <w:r w:rsidRPr="007C6425">
              <w:rPr>
                <w:i/>
                <w:sz w:val="16"/>
                <w:szCs w:val="18"/>
              </w:rPr>
              <w:t>melana</w:t>
            </w:r>
            <w:proofErr w:type="spellEnd"/>
            <w:r w:rsidRPr="007C6425">
              <w:rPr>
                <w:sz w:val="16"/>
                <w:szCs w:val="18"/>
              </w:rPr>
              <w:t xml:space="preserve"> or </w:t>
            </w: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arenosa</w:t>
            </w:r>
            <w:proofErr w:type="spellEnd"/>
          </w:p>
        </w:tc>
      </w:tr>
      <w:tr w:rsidR="00D43B73" w:rsidRPr="007C6425" w14:paraId="51F364B9" w14:textId="77777777" w:rsidTr="00FC06FA">
        <w:trPr>
          <w:trHeight w:val="21"/>
        </w:trPr>
        <w:tc>
          <w:tcPr>
            <w:tcW w:w="3845" w:type="dxa"/>
            <w:shd w:val="clear" w:color="auto" w:fill="FFFFFF" w:themeFill="background1"/>
            <w:noWrap/>
            <w:vAlign w:val="bottom"/>
            <w:hideMark/>
          </w:tcPr>
          <w:p w14:paraId="6E6F8A14" w14:textId="77777777" w:rsidR="00D43B73" w:rsidRPr="007C6425" w:rsidRDefault="00D43B73" w:rsidP="00FC06FA">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4811122F" w14:textId="77777777" w:rsidR="00D43B73" w:rsidRPr="007C6425" w:rsidRDefault="00D43B73" w:rsidP="00FC06FA">
            <w:pPr>
              <w:spacing w:line="240" w:lineRule="auto"/>
              <w:ind w:firstLine="0"/>
              <w:rPr>
                <w:sz w:val="16"/>
                <w:szCs w:val="18"/>
              </w:rPr>
            </w:pPr>
            <w:r w:rsidRPr="007C6425">
              <w:rPr>
                <w:sz w:val="16"/>
                <w:szCs w:val="18"/>
              </w:rPr>
              <w:t>*Black, spiny, purple exudate, but not slimy</w:t>
            </w:r>
          </w:p>
        </w:tc>
      </w:tr>
      <w:tr w:rsidR="00D43B73" w:rsidRPr="007C6425" w14:paraId="40E89A98" w14:textId="77777777" w:rsidTr="00FC06FA">
        <w:trPr>
          <w:trHeight w:val="21"/>
        </w:trPr>
        <w:tc>
          <w:tcPr>
            <w:tcW w:w="3845" w:type="dxa"/>
            <w:shd w:val="clear" w:color="auto" w:fill="FFFFFF" w:themeFill="background1"/>
            <w:noWrap/>
            <w:vAlign w:val="bottom"/>
            <w:hideMark/>
          </w:tcPr>
          <w:p w14:paraId="016BEA46" w14:textId="77777777" w:rsidR="00D43B73" w:rsidRPr="007C6425" w:rsidRDefault="00D43B73" w:rsidP="00FC06FA">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24072379" w14:textId="77777777" w:rsidR="00D43B73" w:rsidRPr="007C6425" w:rsidRDefault="00D43B73" w:rsidP="00FC06FA">
            <w:pPr>
              <w:spacing w:line="240" w:lineRule="auto"/>
              <w:ind w:firstLine="0"/>
              <w:rPr>
                <w:sz w:val="16"/>
                <w:szCs w:val="18"/>
              </w:rPr>
            </w:pPr>
            <w:r w:rsidRPr="007C6425">
              <w:rPr>
                <w:sz w:val="16"/>
                <w:szCs w:val="18"/>
              </w:rPr>
              <w:t>*Breadcrumb (</w:t>
            </w:r>
            <w:r w:rsidRPr="007C6425">
              <w:rPr>
                <w:i/>
                <w:sz w:val="16"/>
                <w:szCs w:val="18"/>
              </w:rPr>
              <w:t xml:space="preserve">Calyx </w:t>
            </w:r>
            <w:proofErr w:type="spellStart"/>
            <w:r w:rsidRPr="007C6425">
              <w:rPr>
                <w:i/>
                <w:sz w:val="16"/>
                <w:szCs w:val="18"/>
              </w:rPr>
              <w:t>podatypa</w:t>
            </w:r>
            <w:proofErr w:type="spellEnd"/>
            <w:r w:rsidRPr="007C6425">
              <w:rPr>
                <w:sz w:val="16"/>
                <w:szCs w:val="18"/>
              </w:rPr>
              <w:t xml:space="preserve">, </w:t>
            </w:r>
            <w:proofErr w:type="spellStart"/>
            <w:r w:rsidRPr="007C6425">
              <w:rPr>
                <w:i/>
                <w:sz w:val="16"/>
                <w:szCs w:val="18"/>
              </w:rPr>
              <w:t>Svenzea</w:t>
            </w:r>
            <w:proofErr w:type="spellEnd"/>
          </w:p>
        </w:tc>
      </w:tr>
      <w:tr w:rsidR="00D43B73" w:rsidRPr="007C6425" w14:paraId="4A7CD63E" w14:textId="77777777" w:rsidTr="00FC06FA">
        <w:trPr>
          <w:trHeight w:val="21"/>
        </w:trPr>
        <w:tc>
          <w:tcPr>
            <w:tcW w:w="3845" w:type="dxa"/>
            <w:shd w:val="clear" w:color="auto" w:fill="FFFFFF" w:themeFill="background1"/>
            <w:noWrap/>
            <w:vAlign w:val="bottom"/>
            <w:hideMark/>
          </w:tcPr>
          <w:p w14:paraId="367FA30E" w14:textId="77777777" w:rsidR="00D43B73" w:rsidRPr="007C6425" w:rsidRDefault="00D43B73" w:rsidP="00FC06FA">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599F2C8C" w14:textId="77777777" w:rsidR="00D43B73" w:rsidRPr="007C6425" w:rsidRDefault="00D43B73" w:rsidP="00FC06FA">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D43B73" w:rsidRPr="007C6425" w14:paraId="2941561A" w14:textId="77777777" w:rsidTr="00FC06FA">
        <w:trPr>
          <w:trHeight w:val="21"/>
        </w:trPr>
        <w:tc>
          <w:tcPr>
            <w:tcW w:w="3845" w:type="dxa"/>
            <w:shd w:val="clear" w:color="auto" w:fill="FFFFFF" w:themeFill="background1"/>
            <w:noWrap/>
            <w:vAlign w:val="bottom"/>
            <w:hideMark/>
          </w:tcPr>
          <w:p w14:paraId="3233EB21" w14:textId="77777777" w:rsidR="00D43B73" w:rsidRPr="007C6425" w:rsidRDefault="00D43B73" w:rsidP="00FC06FA">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0CD02C54" w14:textId="77777777" w:rsidR="00D43B73" w:rsidRPr="007C6425" w:rsidRDefault="00D43B73" w:rsidP="00FC06F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D43B73" w:rsidRPr="007C6425" w14:paraId="00936529" w14:textId="77777777" w:rsidTr="00FC06FA">
        <w:trPr>
          <w:trHeight w:val="21"/>
        </w:trPr>
        <w:tc>
          <w:tcPr>
            <w:tcW w:w="3845" w:type="dxa"/>
            <w:shd w:val="clear" w:color="auto" w:fill="FFFFFF" w:themeFill="background1"/>
            <w:noWrap/>
            <w:vAlign w:val="bottom"/>
            <w:hideMark/>
          </w:tcPr>
          <w:p w14:paraId="4A90F724" w14:textId="77777777" w:rsidR="00D43B73" w:rsidRPr="007C6425" w:rsidRDefault="00D43B73" w:rsidP="00FC06FA">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3665F5CC" w14:textId="77777777" w:rsidR="00D43B73" w:rsidRPr="007C6425" w:rsidRDefault="00D43B73" w:rsidP="00FC06FA">
            <w:pPr>
              <w:spacing w:line="240" w:lineRule="auto"/>
              <w:ind w:firstLine="0"/>
              <w:rPr>
                <w:sz w:val="16"/>
                <w:szCs w:val="18"/>
              </w:rPr>
            </w:pPr>
            <w:r w:rsidRPr="007C6425">
              <w:rPr>
                <w:sz w:val="16"/>
                <w:szCs w:val="18"/>
              </w:rPr>
              <w:t xml:space="preserve">*Like </w:t>
            </w: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r w:rsidRPr="007C6425">
              <w:rPr>
                <w:sz w:val="16"/>
                <w:szCs w:val="18"/>
              </w:rPr>
              <w:t xml:space="preserve"> but soft with pinched tube ends</w:t>
            </w:r>
          </w:p>
        </w:tc>
      </w:tr>
      <w:tr w:rsidR="00D43B73" w:rsidRPr="007C6425" w14:paraId="5F74AAC2" w14:textId="77777777" w:rsidTr="00FC06FA">
        <w:trPr>
          <w:trHeight w:val="21"/>
        </w:trPr>
        <w:tc>
          <w:tcPr>
            <w:tcW w:w="3845" w:type="dxa"/>
            <w:shd w:val="clear" w:color="auto" w:fill="FFFFFF" w:themeFill="background1"/>
            <w:noWrap/>
            <w:vAlign w:val="bottom"/>
            <w:hideMark/>
          </w:tcPr>
          <w:p w14:paraId="319C8566" w14:textId="77777777" w:rsidR="00D43B73" w:rsidRPr="007C6425" w:rsidRDefault="00D43B73" w:rsidP="00FC06FA">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5CB67A0A" w14:textId="77777777" w:rsidR="00D43B73" w:rsidRPr="007C6425" w:rsidRDefault="00D43B73" w:rsidP="00FC06F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D43B73" w:rsidRPr="007C6425" w14:paraId="31F457FC" w14:textId="77777777" w:rsidTr="00FC06FA">
        <w:trPr>
          <w:trHeight w:val="21"/>
        </w:trPr>
        <w:tc>
          <w:tcPr>
            <w:tcW w:w="3845" w:type="dxa"/>
            <w:shd w:val="clear" w:color="auto" w:fill="FFFFFF" w:themeFill="background1"/>
            <w:noWrap/>
            <w:vAlign w:val="bottom"/>
            <w:hideMark/>
          </w:tcPr>
          <w:p w14:paraId="19C7C3E6"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Madracis</w:t>
            </w:r>
            <w:proofErr w:type="spellEnd"/>
            <w:r w:rsidRPr="007C6425">
              <w:rPr>
                <w:i/>
                <w:sz w:val="16"/>
                <w:szCs w:val="18"/>
              </w:rPr>
              <w:t xml:space="preserve"> mirabilis</w:t>
            </w:r>
            <w:r w:rsidRPr="007C6425">
              <w:rPr>
                <w:sz w:val="16"/>
                <w:szCs w:val="18"/>
              </w:rPr>
              <w:t xml:space="preserve"> and </w:t>
            </w:r>
            <w:proofErr w:type="spellStart"/>
            <w:r w:rsidRPr="007C6425">
              <w:rPr>
                <w:i/>
                <w:sz w:val="16"/>
                <w:szCs w:val="18"/>
              </w:rPr>
              <w:t>Madracis</w:t>
            </w:r>
            <w:proofErr w:type="spellEnd"/>
            <w:r w:rsidRPr="007C6425">
              <w:rPr>
                <w:i/>
                <w:sz w:val="16"/>
                <w:szCs w:val="18"/>
              </w:rPr>
              <w:t xml:space="preserve"> </w:t>
            </w:r>
            <w:proofErr w:type="spellStart"/>
            <w:r w:rsidRPr="007C6425">
              <w:rPr>
                <w:i/>
                <w:sz w:val="16"/>
                <w:szCs w:val="18"/>
              </w:rPr>
              <w:t>decactis</w:t>
            </w:r>
            <w:proofErr w:type="spellEnd"/>
          </w:p>
        </w:tc>
        <w:tc>
          <w:tcPr>
            <w:tcW w:w="4450" w:type="dxa"/>
            <w:shd w:val="clear" w:color="auto" w:fill="FFFFFF" w:themeFill="background1"/>
            <w:noWrap/>
            <w:vAlign w:val="bottom"/>
            <w:hideMark/>
          </w:tcPr>
          <w:p w14:paraId="1FB305DB" w14:textId="77777777" w:rsidR="00D43B73" w:rsidRPr="007C6425" w:rsidRDefault="00D43B73" w:rsidP="00FC06F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D43B73" w:rsidRPr="007C6425" w14:paraId="5E55170C" w14:textId="77777777" w:rsidTr="00FC06FA">
        <w:trPr>
          <w:trHeight w:val="21"/>
        </w:trPr>
        <w:tc>
          <w:tcPr>
            <w:tcW w:w="3845" w:type="dxa"/>
            <w:shd w:val="clear" w:color="auto" w:fill="FFFFFF" w:themeFill="background1"/>
            <w:noWrap/>
            <w:vAlign w:val="bottom"/>
            <w:hideMark/>
          </w:tcPr>
          <w:p w14:paraId="05E02595" w14:textId="77777777" w:rsidR="00D43B73" w:rsidRPr="007C6425" w:rsidRDefault="00D43B73" w:rsidP="00FC06FA">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030E801A" w14:textId="77777777" w:rsidR="00D43B73" w:rsidRPr="007C6425" w:rsidRDefault="00D43B73" w:rsidP="00FC06FA">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D43B73" w:rsidRPr="007C6425" w14:paraId="74D1BB70" w14:textId="77777777" w:rsidTr="00FC06FA">
        <w:trPr>
          <w:trHeight w:val="21"/>
        </w:trPr>
        <w:tc>
          <w:tcPr>
            <w:tcW w:w="3845" w:type="dxa"/>
            <w:shd w:val="clear" w:color="auto" w:fill="FFFFFF" w:themeFill="background1"/>
            <w:noWrap/>
            <w:vAlign w:val="bottom"/>
            <w:hideMark/>
          </w:tcPr>
          <w:p w14:paraId="01620AA5" w14:textId="77777777" w:rsidR="00D43B73" w:rsidRPr="007C6425" w:rsidRDefault="00D43B73" w:rsidP="00FC06FA">
            <w:pPr>
              <w:spacing w:line="240" w:lineRule="auto"/>
              <w:ind w:firstLine="0"/>
              <w:rPr>
                <w:i/>
                <w:sz w:val="16"/>
                <w:szCs w:val="18"/>
              </w:rPr>
            </w:pPr>
            <w:r w:rsidRPr="007C6425">
              <w:rPr>
                <w:i/>
                <w:sz w:val="16"/>
                <w:szCs w:val="18"/>
              </w:rPr>
              <w:t>*</w:t>
            </w:r>
            <w:proofErr w:type="spellStart"/>
            <w:r w:rsidRPr="007C6425">
              <w:rPr>
                <w:i/>
                <w:sz w:val="16"/>
                <w:szCs w:val="18"/>
              </w:rPr>
              <w:t>Montastraea</w:t>
            </w:r>
            <w:proofErr w:type="spellEnd"/>
            <w:r w:rsidRPr="007C6425">
              <w:rPr>
                <w:i/>
                <w:sz w:val="16"/>
                <w:szCs w:val="18"/>
              </w:rPr>
              <w:t xml:space="preserve"> </w:t>
            </w:r>
            <w:proofErr w:type="spellStart"/>
            <w:r w:rsidRPr="007C6425">
              <w:rPr>
                <w:i/>
                <w:sz w:val="16"/>
                <w:szCs w:val="18"/>
              </w:rPr>
              <w:t>annularis</w:t>
            </w:r>
            <w:proofErr w:type="spellEnd"/>
            <w:r w:rsidRPr="007C6425">
              <w:rPr>
                <w:i/>
                <w:sz w:val="16"/>
                <w:szCs w:val="18"/>
              </w:rPr>
              <w:t xml:space="preserve">, M. </w:t>
            </w:r>
            <w:proofErr w:type="spellStart"/>
            <w:r w:rsidRPr="007C6425">
              <w:rPr>
                <w:i/>
                <w:sz w:val="16"/>
                <w:szCs w:val="18"/>
              </w:rPr>
              <w:t>franksi</w:t>
            </w:r>
            <w:proofErr w:type="spellEnd"/>
            <w:r w:rsidRPr="007C6425">
              <w:rPr>
                <w:i/>
                <w:sz w:val="16"/>
                <w:szCs w:val="18"/>
              </w:rPr>
              <w:t xml:space="preserve">, M. </w:t>
            </w:r>
            <w:proofErr w:type="spellStart"/>
            <w:r w:rsidRPr="007C6425">
              <w:rPr>
                <w:i/>
                <w:sz w:val="16"/>
                <w:szCs w:val="18"/>
              </w:rPr>
              <w:t>faveolata</w:t>
            </w:r>
            <w:proofErr w:type="spellEnd"/>
          </w:p>
        </w:tc>
        <w:tc>
          <w:tcPr>
            <w:tcW w:w="4450" w:type="dxa"/>
            <w:shd w:val="clear" w:color="auto" w:fill="FFFFFF" w:themeFill="background1"/>
            <w:noWrap/>
            <w:vAlign w:val="bottom"/>
            <w:hideMark/>
          </w:tcPr>
          <w:p w14:paraId="293F19E9" w14:textId="77777777" w:rsidR="00D43B73" w:rsidRPr="007C6425" w:rsidRDefault="00D43B73" w:rsidP="00FC06FA">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D43B73" w:rsidRPr="007C6425" w14:paraId="1610C7FF" w14:textId="77777777" w:rsidTr="00FC06FA">
        <w:trPr>
          <w:trHeight w:val="21"/>
        </w:trPr>
        <w:tc>
          <w:tcPr>
            <w:tcW w:w="3845" w:type="dxa"/>
            <w:shd w:val="clear" w:color="auto" w:fill="FFFFFF" w:themeFill="background1"/>
            <w:noWrap/>
            <w:vAlign w:val="bottom"/>
            <w:hideMark/>
          </w:tcPr>
          <w:p w14:paraId="2D109B15" w14:textId="77777777" w:rsidR="00D43B73" w:rsidRPr="007C6425" w:rsidRDefault="00D43B73" w:rsidP="00FC06FA">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711A3930" w14:textId="77777777" w:rsidR="00D43B73" w:rsidRPr="007C6425" w:rsidRDefault="00D43B73" w:rsidP="00FC06FA">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D43B73" w:rsidRPr="007C6425" w14:paraId="7CF1B9DE" w14:textId="77777777" w:rsidTr="00FC06FA">
        <w:trPr>
          <w:trHeight w:val="21"/>
        </w:trPr>
        <w:tc>
          <w:tcPr>
            <w:tcW w:w="3845" w:type="dxa"/>
            <w:shd w:val="clear" w:color="auto" w:fill="FFFFFF" w:themeFill="background1"/>
            <w:noWrap/>
            <w:vAlign w:val="bottom"/>
            <w:hideMark/>
          </w:tcPr>
          <w:p w14:paraId="1CD54826" w14:textId="77777777" w:rsidR="00D43B73" w:rsidRPr="007C6425" w:rsidRDefault="00D43B73" w:rsidP="00FC06FA">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3D3D8A5C" w14:textId="77777777" w:rsidR="00D43B73" w:rsidRPr="007C6425" w:rsidRDefault="00D43B73" w:rsidP="00FC06F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D43B73" w:rsidRPr="007C6425" w14:paraId="6DEBCF16" w14:textId="77777777" w:rsidTr="00FC06FA">
        <w:trPr>
          <w:trHeight w:val="21"/>
        </w:trPr>
        <w:tc>
          <w:tcPr>
            <w:tcW w:w="3845" w:type="dxa"/>
            <w:shd w:val="clear" w:color="auto" w:fill="FFFFFF" w:themeFill="background1"/>
            <w:noWrap/>
            <w:vAlign w:val="bottom"/>
            <w:hideMark/>
          </w:tcPr>
          <w:p w14:paraId="607480AB" w14:textId="77777777" w:rsidR="00D43B73" w:rsidRPr="007C6425" w:rsidRDefault="00D43B73" w:rsidP="00FC06FA">
            <w:pPr>
              <w:spacing w:line="240" w:lineRule="auto"/>
              <w:ind w:firstLine="0"/>
              <w:rPr>
                <w:i/>
                <w:sz w:val="16"/>
                <w:szCs w:val="18"/>
              </w:rPr>
            </w:pPr>
            <w:r w:rsidRPr="007C6425">
              <w:rPr>
                <w:i/>
                <w:sz w:val="16"/>
                <w:szCs w:val="18"/>
              </w:rPr>
              <w:t>*</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ferox</w:t>
            </w:r>
            <w:proofErr w:type="spellEnd"/>
            <w:r w:rsidRPr="007C6425">
              <w:rPr>
                <w:i/>
                <w:sz w:val="16"/>
                <w:szCs w:val="18"/>
              </w:rPr>
              <w:t xml:space="preserve">, </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lamarckiana</w:t>
            </w:r>
            <w:proofErr w:type="spellEnd"/>
          </w:p>
        </w:tc>
        <w:tc>
          <w:tcPr>
            <w:tcW w:w="4450" w:type="dxa"/>
            <w:shd w:val="clear" w:color="auto" w:fill="FFFFFF" w:themeFill="background1"/>
            <w:noWrap/>
            <w:vAlign w:val="bottom"/>
            <w:hideMark/>
          </w:tcPr>
          <w:p w14:paraId="70790619" w14:textId="77777777" w:rsidR="00D43B73" w:rsidRPr="007C6425" w:rsidRDefault="00D43B73" w:rsidP="00FC06F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D43B73" w:rsidRPr="007C6425" w14:paraId="1B35842F" w14:textId="77777777" w:rsidTr="00FC06FA">
        <w:trPr>
          <w:trHeight w:val="21"/>
        </w:trPr>
        <w:tc>
          <w:tcPr>
            <w:tcW w:w="3845" w:type="dxa"/>
            <w:shd w:val="clear" w:color="auto" w:fill="FFFFFF" w:themeFill="background1"/>
            <w:noWrap/>
            <w:vAlign w:val="bottom"/>
            <w:hideMark/>
          </w:tcPr>
          <w:p w14:paraId="0A746F50"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Oculina</w:t>
            </w:r>
            <w:proofErr w:type="spellEnd"/>
            <w:r w:rsidRPr="007C6425">
              <w:rPr>
                <w:sz w:val="16"/>
                <w:szCs w:val="18"/>
              </w:rPr>
              <w:t xml:space="preserve"> spp.</w:t>
            </w:r>
          </w:p>
        </w:tc>
        <w:tc>
          <w:tcPr>
            <w:tcW w:w="4450" w:type="dxa"/>
            <w:shd w:val="clear" w:color="auto" w:fill="FFFFFF" w:themeFill="background1"/>
            <w:noWrap/>
            <w:vAlign w:val="bottom"/>
            <w:hideMark/>
          </w:tcPr>
          <w:p w14:paraId="2FDF0E54" w14:textId="77777777" w:rsidR="00D43B73" w:rsidRPr="007C6425" w:rsidRDefault="00D43B73" w:rsidP="00FC06FA">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D43B73" w:rsidRPr="007C6425" w14:paraId="508BDD7F" w14:textId="77777777" w:rsidTr="00FC06FA">
        <w:trPr>
          <w:trHeight w:val="21"/>
        </w:trPr>
        <w:tc>
          <w:tcPr>
            <w:tcW w:w="3845" w:type="dxa"/>
            <w:shd w:val="clear" w:color="auto" w:fill="FFFFFF" w:themeFill="background1"/>
            <w:noWrap/>
            <w:vAlign w:val="bottom"/>
            <w:hideMark/>
          </w:tcPr>
          <w:p w14:paraId="6F1CC67A"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3DF73A7F" w14:textId="77777777" w:rsidR="00D43B73" w:rsidRPr="007C6425" w:rsidRDefault="00D43B73" w:rsidP="00FC06FA">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D43B73" w:rsidRPr="007C6425" w14:paraId="312452A7" w14:textId="77777777" w:rsidTr="00FC06FA">
        <w:trPr>
          <w:trHeight w:val="21"/>
        </w:trPr>
        <w:tc>
          <w:tcPr>
            <w:tcW w:w="3845" w:type="dxa"/>
            <w:shd w:val="clear" w:color="auto" w:fill="FFFFFF" w:themeFill="background1"/>
            <w:noWrap/>
            <w:vAlign w:val="bottom"/>
            <w:hideMark/>
          </w:tcPr>
          <w:p w14:paraId="20BD364B"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15D896F8" w14:textId="77777777" w:rsidR="00D43B73" w:rsidRPr="007C6425" w:rsidRDefault="00D43B73" w:rsidP="00FC06FA">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D43B73" w:rsidRPr="007C6425" w14:paraId="7C49CD52" w14:textId="77777777" w:rsidTr="00FC06FA">
        <w:trPr>
          <w:trHeight w:val="21"/>
        </w:trPr>
        <w:tc>
          <w:tcPr>
            <w:tcW w:w="3845" w:type="dxa"/>
            <w:shd w:val="clear" w:color="auto" w:fill="FFFFFF" w:themeFill="background1"/>
            <w:noWrap/>
            <w:vAlign w:val="bottom"/>
            <w:hideMark/>
          </w:tcPr>
          <w:p w14:paraId="5983B119"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2C2E0385"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Cribochalina</w:t>
            </w:r>
            <w:proofErr w:type="spellEnd"/>
            <w:r w:rsidRPr="007C6425">
              <w:rPr>
                <w:i/>
                <w:sz w:val="16"/>
                <w:szCs w:val="18"/>
              </w:rPr>
              <w:t xml:space="preserve"> vasculum</w:t>
            </w:r>
            <w:r w:rsidRPr="007C6425">
              <w:rPr>
                <w:sz w:val="16"/>
                <w:szCs w:val="18"/>
              </w:rPr>
              <w:t xml:space="preserve"> and </w:t>
            </w:r>
            <w:proofErr w:type="spellStart"/>
            <w:r w:rsidRPr="007C6425">
              <w:rPr>
                <w:i/>
                <w:sz w:val="16"/>
                <w:szCs w:val="18"/>
              </w:rPr>
              <w:t>Petrosia</w:t>
            </w:r>
            <w:proofErr w:type="spellEnd"/>
            <w:r w:rsidRPr="007C6425">
              <w:rPr>
                <w:i/>
                <w:sz w:val="16"/>
                <w:szCs w:val="18"/>
              </w:rPr>
              <w:t xml:space="preserve"> </w:t>
            </w:r>
            <w:proofErr w:type="spellStart"/>
            <w:r w:rsidRPr="007C6425">
              <w:rPr>
                <w:i/>
                <w:sz w:val="16"/>
                <w:szCs w:val="18"/>
              </w:rPr>
              <w:t>pellasarca</w:t>
            </w:r>
            <w:proofErr w:type="spellEnd"/>
          </w:p>
        </w:tc>
      </w:tr>
      <w:tr w:rsidR="00D43B73" w:rsidRPr="007C6425" w14:paraId="36FB4720" w14:textId="77777777" w:rsidTr="00FC06FA">
        <w:trPr>
          <w:trHeight w:val="21"/>
        </w:trPr>
        <w:tc>
          <w:tcPr>
            <w:tcW w:w="3845" w:type="dxa"/>
            <w:shd w:val="clear" w:color="auto" w:fill="FFFFFF" w:themeFill="background1"/>
            <w:noWrap/>
            <w:vAlign w:val="bottom"/>
            <w:hideMark/>
          </w:tcPr>
          <w:p w14:paraId="3656B1FC"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36F6D94E" w14:textId="77777777" w:rsidR="00D43B73" w:rsidRPr="007C6425" w:rsidRDefault="00D43B73" w:rsidP="00FC06FA">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D43B73" w:rsidRPr="007C6425" w14:paraId="36D7AE64" w14:textId="77777777" w:rsidTr="00FC06FA">
        <w:trPr>
          <w:trHeight w:val="21"/>
        </w:trPr>
        <w:tc>
          <w:tcPr>
            <w:tcW w:w="3845" w:type="dxa"/>
            <w:shd w:val="clear" w:color="auto" w:fill="FFFFFF" w:themeFill="background1"/>
            <w:noWrap/>
            <w:vAlign w:val="bottom"/>
            <w:hideMark/>
          </w:tcPr>
          <w:p w14:paraId="60E45C88"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Scolymia</w:t>
            </w:r>
            <w:proofErr w:type="spellEnd"/>
            <w:r w:rsidRPr="007C6425">
              <w:rPr>
                <w:sz w:val="16"/>
                <w:szCs w:val="18"/>
              </w:rPr>
              <w:t xml:space="preserve"> spp.</w:t>
            </w:r>
          </w:p>
        </w:tc>
        <w:tc>
          <w:tcPr>
            <w:tcW w:w="4450" w:type="dxa"/>
            <w:shd w:val="clear" w:color="auto" w:fill="FFFFFF" w:themeFill="background1"/>
            <w:noWrap/>
            <w:vAlign w:val="bottom"/>
            <w:hideMark/>
          </w:tcPr>
          <w:p w14:paraId="33BEB94E" w14:textId="77777777" w:rsidR="00D43B73" w:rsidRPr="007C6425" w:rsidRDefault="00D43B73" w:rsidP="00FC06FA">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D43B73" w:rsidRPr="007C6425" w14:paraId="410FF20F" w14:textId="77777777" w:rsidTr="00FC06FA">
        <w:trPr>
          <w:trHeight w:val="21"/>
        </w:trPr>
        <w:tc>
          <w:tcPr>
            <w:tcW w:w="3845" w:type="dxa"/>
            <w:shd w:val="clear" w:color="auto" w:fill="FFFFFF" w:themeFill="background1"/>
            <w:noWrap/>
            <w:vAlign w:val="bottom"/>
            <w:hideMark/>
          </w:tcPr>
          <w:p w14:paraId="0B4A0FFE"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Siderastrea</w:t>
            </w:r>
            <w:proofErr w:type="spellEnd"/>
            <w:r w:rsidRPr="007C6425">
              <w:rPr>
                <w:i/>
                <w:sz w:val="16"/>
                <w:szCs w:val="18"/>
              </w:rPr>
              <w:t xml:space="preserve"> </w:t>
            </w:r>
            <w:proofErr w:type="spellStart"/>
            <w:r w:rsidRPr="007C6425">
              <w:rPr>
                <w:i/>
                <w:sz w:val="16"/>
                <w:szCs w:val="18"/>
              </w:rPr>
              <w:t>siderea</w:t>
            </w:r>
            <w:proofErr w:type="spellEnd"/>
            <w:r w:rsidRPr="007C6425">
              <w:rPr>
                <w:sz w:val="16"/>
                <w:szCs w:val="18"/>
              </w:rPr>
              <w:t xml:space="preserve"> and </w:t>
            </w:r>
            <w:proofErr w:type="spellStart"/>
            <w:r w:rsidRPr="007C6425">
              <w:rPr>
                <w:i/>
                <w:sz w:val="16"/>
                <w:szCs w:val="18"/>
              </w:rPr>
              <w:t>Siderastrea</w:t>
            </w:r>
            <w:proofErr w:type="spellEnd"/>
            <w:r w:rsidRPr="007C6425">
              <w:rPr>
                <w:i/>
                <w:sz w:val="16"/>
                <w:szCs w:val="18"/>
              </w:rPr>
              <w:t xml:space="preserve"> radians</w:t>
            </w:r>
          </w:p>
        </w:tc>
        <w:tc>
          <w:tcPr>
            <w:tcW w:w="4450" w:type="dxa"/>
            <w:shd w:val="clear" w:color="auto" w:fill="FFFFFF" w:themeFill="background1"/>
            <w:noWrap/>
            <w:vAlign w:val="bottom"/>
            <w:hideMark/>
          </w:tcPr>
          <w:p w14:paraId="335438B3" w14:textId="77777777" w:rsidR="00D43B73" w:rsidRPr="007C6425" w:rsidRDefault="00D43B73" w:rsidP="00FC06FA">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D43B73" w:rsidRPr="007C6425" w14:paraId="4E72210B" w14:textId="77777777" w:rsidTr="00FC06FA">
        <w:trPr>
          <w:trHeight w:val="21"/>
        </w:trPr>
        <w:tc>
          <w:tcPr>
            <w:tcW w:w="3845" w:type="dxa"/>
            <w:shd w:val="clear" w:color="auto" w:fill="FFFFFF" w:themeFill="background1"/>
            <w:noWrap/>
            <w:vAlign w:val="bottom"/>
            <w:hideMark/>
          </w:tcPr>
          <w:p w14:paraId="1BC60AC9" w14:textId="77777777" w:rsidR="00D43B73" w:rsidRPr="007C6425" w:rsidRDefault="00D43B73" w:rsidP="00FC06FA">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179872A0" w14:textId="77777777" w:rsidR="00D43B73" w:rsidRPr="007C6425" w:rsidRDefault="00D43B73" w:rsidP="00FC06FA">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D43B73" w:rsidRPr="007C6425" w14:paraId="4C557B28" w14:textId="77777777" w:rsidTr="00FC06FA">
        <w:trPr>
          <w:trHeight w:val="21"/>
        </w:trPr>
        <w:tc>
          <w:tcPr>
            <w:tcW w:w="3845" w:type="dxa"/>
            <w:shd w:val="clear" w:color="auto" w:fill="FFFFFF" w:themeFill="background1"/>
            <w:noWrap/>
            <w:vAlign w:val="bottom"/>
            <w:hideMark/>
          </w:tcPr>
          <w:p w14:paraId="0B6A7053" w14:textId="77777777" w:rsidR="00D43B73" w:rsidRPr="007C6425" w:rsidRDefault="00D43B73" w:rsidP="00FC06FA">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D63E504"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Dysidea</w:t>
            </w:r>
            <w:proofErr w:type="spellEnd"/>
            <w:r w:rsidRPr="007C6425">
              <w:rPr>
                <w:sz w:val="16"/>
                <w:szCs w:val="18"/>
              </w:rPr>
              <w:t xml:space="preserve"> sp. (maybe </w:t>
            </w:r>
            <w:proofErr w:type="spellStart"/>
            <w:r w:rsidRPr="007C6425">
              <w:rPr>
                <w:sz w:val="16"/>
                <w:szCs w:val="18"/>
              </w:rPr>
              <w:t>etheria</w:t>
            </w:r>
            <w:proofErr w:type="spellEnd"/>
            <w:r w:rsidRPr="007C6425">
              <w:rPr>
                <w:sz w:val="16"/>
                <w:szCs w:val="18"/>
              </w:rPr>
              <w:t>)</w:t>
            </w:r>
          </w:p>
        </w:tc>
      </w:tr>
      <w:tr w:rsidR="00D43B73" w:rsidRPr="007C6425" w14:paraId="175D09C0" w14:textId="77777777" w:rsidTr="00FC06FA">
        <w:trPr>
          <w:trHeight w:val="21"/>
        </w:trPr>
        <w:tc>
          <w:tcPr>
            <w:tcW w:w="3845" w:type="dxa"/>
            <w:shd w:val="clear" w:color="auto" w:fill="FFFFFF" w:themeFill="background1"/>
            <w:noWrap/>
            <w:vAlign w:val="bottom"/>
            <w:hideMark/>
          </w:tcPr>
          <w:p w14:paraId="066289EC"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D51D4CA" w14:textId="77777777" w:rsidR="00D43B73" w:rsidRPr="007C6425" w:rsidRDefault="00D43B73" w:rsidP="00FC06FA">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w:t>
            </w:r>
            <w:proofErr w:type="spellStart"/>
            <w:r w:rsidRPr="007C6425">
              <w:rPr>
                <w:i/>
                <w:sz w:val="16"/>
                <w:szCs w:val="18"/>
              </w:rPr>
              <w:t>ferox</w:t>
            </w:r>
            <w:proofErr w:type="spellEnd"/>
          </w:p>
        </w:tc>
      </w:tr>
      <w:tr w:rsidR="00D43B73" w:rsidRPr="007C6425" w14:paraId="6123EEC5" w14:textId="77777777" w:rsidTr="00FC06FA">
        <w:trPr>
          <w:trHeight w:val="21"/>
        </w:trPr>
        <w:tc>
          <w:tcPr>
            <w:tcW w:w="3845" w:type="dxa"/>
            <w:shd w:val="clear" w:color="auto" w:fill="FFFFFF" w:themeFill="background1"/>
            <w:noWrap/>
            <w:vAlign w:val="bottom"/>
            <w:hideMark/>
          </w:tcPr>
          <w:p w14:paraId="674BBF59"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5FF8A6CD" w14:textId="77777777" w:rsidR="00D43B73" w:rsidRPr="007C6425" w:rsidRDefault="00D43B73" w:rsidP="00FC06FA">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D43B73" w:rsidRPr="007C6425" w14:paraId="6197944B" w14:textId="77777777" w:rsidTr="00FC06FA">
        <w:trPr>
          <w:trHeight w:val="21"/>
        </w:trPr>
        <w:tc>
          <w:tcPr>
            <w:tcW w:w="3845" w:type="dxa"/>
            <w:shd w:val="clear" w:color="auto" w:fill="FFFFFF" w:themeFill="background1"/>
            <w:noWrap/>
            <w:vAlign w:val="bottom"/>
            <w:hideMark/>
          </w:tcPr>
          <w:p w14:paraId="3A8BF5C6"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6609096"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Higginsia</w:t>
            </w:r>
            <w:proofErr w:type="spellEnd"/>
            <w:r w:rsidRPr="007C6425">
              <w:rPr>
                <w:i/>
                <w:sz w:val="16"/>
                <w:szCs w:val="18"/>
              </w:rPr>
              <w:t xml:space="preserve"> </w:t>
            </w:r>
            <w:proofErr w:type="spellStart"/>
            <w:r w:rsidRPr="007C6425">
              <w:rPr>
                <w:i/>
                <w:sz w:val="16"/>
                <w:szCs w:val="18"/>
              </w:rPr>
              <w:t>coralloides</w:t>
            </w:r>
            <w:proofErr w:type="spellEnd"/>
            <w:r w:rsidRPr="007C6425">
              <w:rPr>
                <w:sz w:val="16"/>
                <w:szCs w:val="18"/>
              </w:rPr>
              <w:t xml:space="preserve"> (may include </w:t>
            </w:r>
            <w:proofErr w:type="spellStart"/>
            <w:r w:rsidRPr="007C6425">
              <w:rPr>
                <w:i/>
                <w:sz w:val="16"/>
                <w:szCs w:val="18"/>
              </w:rPr>
              <w:t>Ptilocaulis</w:t>
            </w:r>
            <w:proofErr w:type="spellEnd"/>
            <w:r w:rsidRPr="007C6425">
              <w:rPr>
                <w:i/>
                <w:sz w:val="16"/>
                <w:szCs w:val="18"/>
              </w:rPr>
              <w:t xml:space="preserve"> </w:t>
            </w:r>
            <w:proofErr w:type="spellStart"/>
            <w:r w:rsidRPr="007C6425">
              <w:rPr>
                <w:i/>
                <w:sz w:val="16"/>
                <w:szCs w:val="18"/>
              </w:rPr>
              <w:t>walpersii</w:t>
            </w:r>
            <w:proofErr w:type="spellEnd"/>
            <w:r w:rsidRPr="007C6425">
              <w:rPr>
                <w:sz w:val="16"/>
                <w:szCs w:val="18"/>
              </w:rPr>
              <w:t>)</w:t>
            </w:r>
          </w:p>
        </w:tc>
      </w:tr>
      <w:tr w:rsidR="00D43B73" w:rsidRPr="007C6425" w14:paraId="62C9CDDE" w14:textId="77777777" w:rsidTr="00FC06FA">
        <w:trPr>
          <w:trHeight w:val="21"/>
        </w:trPr>
        <w:tc>
          <w:tcPr>
            <w:tcW w:w="3845" w:type="dxa"/>
            <w:shd w:val="clear" w:color="auto" w:fill="FFFFFF" w:themeFill="background1"/>
            <w:noWrap/>
            <w:vAlign w:val="bottom"/>
            <w:hideMark/>
          </w:tcPr>
          <w:p w14:paraId="0F20FE3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7FC5D002"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Hyrtios</w:t>
            </w:r>
            <w:proofErr w:type="spellEnd"/>
            <w:r w:rsidRPr="007C6425">
              <w:rPr>
                <w:sz w:val="16"/>
                <w:szCs w:val="18"/>
              </w:rPr>
              <w:t xml:space="preserve"> sp. or </w:t>
            </w:r>
            <w:proofErr w:type="spellStart"/>
            <w:r w:rsidRPr="007C6425">
              <w:rPr>
                <w:i/>
                <w:sz w:val="16"/>
                <w:szCs w:val="18"/>
              </w:rPr>
              <w:t>Spheciospongia</w:t>
            </w:r>
            <w:proofErr w:type="spellEnd"/>
            <w:r w:rsidRPr="007C6425">
              <w:rPr>
                <w:i/>
                <w:sz w:val="16"/>
                <w:szCs w:val="18"/>
              </w:rPr>
              <w:t xml:space="preserve"> </w:t>
            </w:r>
            <w:proofErr w:type="spellStart"/>
            <w:r w:rsidRPr="007C6425">
              <w:rPr>
                <w:i/>
                <w:sz w:val="16"/>
                <w:szCs w:val="18"/>
              </w:rPr>
              <w:t>vesparium</w:t>
            </w:r>
            <w:proofErr w:type="spellEnd"/>
          </w:p>
        </w:tc>
      </w:tr>
      <w:tr w:rsidR="00D43B73" w:rsidRPr="007C6425" w14:paraId="21F7837F" w14:textId="77777777" w:rsidTr="00FC06FA">
        <w:trPr>
          <w:trHeight w:val="21"/>
        </w:trPr>
        <w:tc>
          <w:tcPr>
            <w:tcW w:w="3845" w:type="dxa"/>
            <w:shd w:val="clear" w:color="auto" w:fill="FFFFFF" w:themeFill="background1"/>
            <w:noWrap/>
            <w:vAlign w:val="bottom"/>
            <w:hideMark/>
          </w:tcPr>
          <w:p w14:paraId="72EBA220"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54B795B7" w14:textId="77777777" w:rsidR="00D43B73" w:rsidRPr="007C6425" w:rsidRDefault="00D43B73" w:rsidP="00FC06FA">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D43B73" w:rsidRPr="007C6425" w14:paraId="21661C72" w14:textId="77777777" w:rsidTr="00FC06FA">
        <w:trPr>
          <w:trHeight w:val="21"/>
        </w:trPr>
        <w:tc>
          <w:tcPr>
            <w:tcW w:w="3845" w:type="dxa"/>
            <w:shd w:val="clear" w:color="auto" w:fill="FFFFFF" w:themeFill="background1"/>
            <w:noWrap/>
            <w:vAlign w:val="bottom"/>
            <w:hideMark/>
          </w:tcPr>
          <w:p w14:paraId="2F7C55D6"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4FF5BD25"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Iotrochota</w:t>
            </w:r>
            <w:proofErr w:type="spellEnd"/>
            <w:r w:rsidRPr="007C6425">
              <w:rPr>
                <w:sz w:val="16"/>
                <w:szCs w:val="18"/>
              </w:rPr>
              <w:t xml:space="preserve"> sp.</w:t>
            </w:r>
          </w:p>
        </w:tc>
      </w:tr>
      <w:tr w:rsidR="00D43B73" w:rsidRPr="007C6425" w14:paraId="4D02F954" w14:textId="77777777" w:rsidTr="00FC06FA">
        <w:trPr>
          <w:trHeight w:val="21"/>
        </w:trPr>
        <w:tc>
          <w:tcPr>
            <w:tcW w:w="3845" w:type="dxa"/>
            <w:shd w:val="clear" w:color="auto" w:fill="FFFFFF" w:themeFill="background1"/>
            <w:noWrap/>
            <w:vAlign w:val="bottom"/>
            <w:hideMark/>
          </w:tcPr>
          <w:p w14:paraId="655DF962"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13518BD" w14:textId="77777777" w:rsidR="00D43B73" w:rsidRPr="007C6425" w:rsidRDefault="00D43B73" w:rsidP="00FC06F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campana</w:t>
            </w:r>
            <w:proofErr w:type="spellEnd"/>
          </w:p>
        </w:tc>
      </w:tr>
      <w:tr w:rsidR="00D43B73" w:rsidRPr="007C6425" w14:paraId="041ECA79" w14:textId="77777777" w:rsidTr="00FC06FA">
        <w:trPr>
          <w:trHeight w:val="21"/>
        </w:trPr>
        <w:tc>
          <w:tcPr>
            <w:tcW w:w="3845" w:type="dxa"/>
            <w:shd w:val="clear" w:color="auto" w:fill="FFFFFF" w:themeFill="background1"/>
            <w:noWrap/>
            <w:vAlign w:val="bottom"/>
            <w:hideMark/>
          </w:tcPr>
          <w:p w14:paraId="0623F039"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BC372FB" w14:textId="77777777" w:rsidR="00D43B73" w:rsidRPr="007C6425" w:rsidRDefault="00D43B73" w:rsidP="00FC06F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D43B73" w:rsidRPr="007C6425" w14:paraId="69CC03AF" w14:textId="77777777" w:rsidTr="00FC06FA">
        <w:trPr>
          <w:trHeight w:val="21"/>
        </w:trPr>
        <w:tc>
          <w:tcPr>
            <w:tcW w:w="3845" w:type="dxa"/>
            <w:shd w:val="clear" w:color="auto" w:fill="FFFFFF" w:themeFill="background1"/>
            <w:noWrap/>
            <w:vAlign w:val="bottom"/>
            <w:hideMark/>
          </w:tcPr>
          <w:p w14:paraId="2C4A3BC8"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36E4277F" w14:textId="77777777" w:rsidR="00D43B73" w:rsidRPr="007C6425" w:rsidRDefault="00D43B73" w:rsidP="00FC06F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D43B73" w:rsidRPr="007C6425" w14:paraId="2263F358" w14:textId="77777777" w:rsidTr="00FC06FA">
        <w:trPr>
          <w:trHeight w:val="21"/>
        </w:trPr>
        <w:tc>
          <w:tcPr>
            <w:tcW w:w="3845" w:type="dxa"/>
            <w:shd w:val="clear" w:color="auto" w:fill="FFFFFF" w:themeFill="background1"/>
            <w:noWrap/>
            <w:vAlign w:val="bottom"/>
            <w:hideMark/>
          </w:tcPr>
          <w:p w14:paraId="52B63487"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330A04B9" w14:textId="77777777" w:rsidR="00D43B73" w:rsidRPr="007C6425" w:rsidRDefault="00D43B73" w:rsidP="00FC06FA">
            <w:pPr>
              <w:spacing w:line="240" w:lineRule="auto"/>
              <w:ind w:firstLine="0"/>
              <w:rPr>
                <w:sz w:val="16"/>
                <w:szCs w:val="18"/>
              </w:rPr>
            </w:pPr>
            <w:r w:rsidRPr="007C6425">
              <w:rPr>
                <w:sz w:val="16"/>
                <w:szCs w:val="18"/>
              </w:rPr>
              <w:t>*Maybe "</w:t>
            </w:r>
            <w:proofErr w:type="spellStart"/>
            <w:r w:rsidRPr="007C6425">
              <w:rPr>
                <w:sz w:val="16"/>
                <w:szCs w:val="18"/>
              </w:rPr>
              <w:t>Ircinia</w:t>
            </w:r>
            <w:proofErr w:type="spellEnd"/>
            <w:r w:rsidRPr="007C6425">
              <w:rPr>
                <w:sz w:val="16"/>
                <w:szCs w:val="18"/>
              </w:rPr>
              <w:t xml:space="preserve"> smooth" or </w:t>
            </w:r>
            <w:proofErr w:type="spellStart"/>
            <w:r w:rsidRPr="007C6425">
              <w:rPr>
                <w:sz w:val="16"/>
                <w:szCs w:val="18"/>
              </w:rPr>
              <w:t>Spongia</w:t>
            </w:r>
            <w:proofErr w:type="spellEnd"/>
          </w:p>
        </w:tc>
      </w:tr>
      <w:tr w:rsidR="00D43B73" w:rsidRPr="007C6425" w14:paraId="23205982" w14:textId="77777777" w:rsidTr="00FC06FA">
        <w:trPr>
          <w:trHeight w:val="21"/>
        </w:trPr>
        <w:tc>
          <w:tcPr>
            <w:tcW w:w="3845" w:type="dxa"/>
            <w:shd w:val="clear" w:color="auto" w:fill="FFFFFF" w:themeFill="background1"/>
            <w:noWrap/>
            <w:vAlign w:val="bottom"/>
            <w:hideMark/>
          </w:tcPr>
          <w:p w14:paraId="6F7B2B0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32F280D" w14:textId="77777777" w:rsidR="00D43B73" w:rsidRPr="007C6425" w:rsidRDefault="00D43B73" w:rsidP="00FC06FA">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D43B73" w:rsidRPr="007C6425" w14:paraId="143C0FCC" w14:textId="77777777" w:rsidTr="00FC06FA">
        <w:trPr>
          <w:trHeight w:val="21"/>
        </w:trPr>
        <w:tc>
          <w:tcPr>
            <w:tcW w:w="3845" w:type="dxa"/>
            <w:shd w:val="clear" w:color="auto" w:fill="FFFFFF" w:themeFill="background1"/>
            <w:noWrap/>
            <w:vAlign w:val="bottom"/>
            <w:hideMark/>
          </w:tcPr>
          <w:p w14:paraId="2B16A173"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1E3C8EB9" w14:textId="77777777" w:rsidR="00D43B73" w:rsidRPr="007C6425" w:rsidRDefault="00D43B73" w:rsidP="00FC06FA">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D43B73" w:rsidRPr="007C6425" w14:paraId="48D9D481" w14:textId="77777777" w:rsidTr="00FC06FA">
        <w:trPr>
          <w:trHeight w:val="21"/>
        </w:trPr>
        <w:tc>
          <w:tcPr>
            <w:tcW w:w="3845" w:type="dxa"/>
            <w:shd w:val="clear" w:color="auto" w:fill="FFFFFF" w:themeFill="background1"/>
            <w:noWrap/>
            <w:vAlign w:val="bottom"/>
            <w:hideMark/>
          </w:tcPr>
          <w:p w14:paraId="5F36CE9D"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54A13E24" w14:textId="77777777" w:rsidR="00D43B73" w:rsidRPr="007C6425" w:rsidRDefault="00D43B73" w:rsidP="00FC06FA">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D43B73" w:rsidRPr="007C6425" w14:paraId="63F7D65D" w14:textId="77777777" w:rsidTr="00FC06FA">
        <w:trPr>
          <w:trHeight w:val="21"/>
        </w:trPr>
        <w:tc>
          <w:tcPr>
            <w:tcW w:w="3845" w:type="dxa"/>
            <w:shd w:val="clear" w:color="auto" w:fill="FFFFFF" w:themeFill="background1"/>
            <w:noWrap/>
            <w:vAlign w:val="bottom"/>
            <w:hideMark/>
          </w:tcPr>
          <w:p w14:paraId="67BA2224"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ABCB1A4" w14:textId="77777777" w:rsidR="00D43B73" w:rsidRPr="007C6425" w:rsidRDefault="00D43B73" w:rsidP="00FC06FA">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D43B73" w:rsidRPr="007C6425" w14:paraId="4C095352" w14:textId="77777777" w:rsidTr="00FC06FA">
        <w:trPr>
          <w:trHeight w:val="21"/>
        </w:trPr>
        <w:tc>
          <w:tcPr>
            <w:tcW w:w="3845" w:type="dxa"/>
            <w:shd w:val="clear" w:color="auto" w:fill="FFFFFF" w:themeFill="background1"/>
            <w:noWrap/>
            <w:vAlign w:val="bottom"/>
            <w:hideMark/>
          </w:tcPr>
          <w:p w14:paraId="35E79C4E"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1164331B"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Neopetrosia</w:t>
            </w:r>
            <w:proofErr w:type="spellEnd"/>
            <w:r w:rsidRPr="007C6425">
              <w:rPr>
                <w:i/>
                <w:sz w:val="16"/>
                <w:szCs w:val="18"/>
              </w:rPr>
              <w:t xml:space="preserve"> </w:t>
            </w:r>
            <w:proofErr w:type="spellStart"/>
            <w:r w:rsidRPr="007C6425">
              <w:rPr>
                <w:i/>
                <w:sz w:val="16"/>
                <w:szCs w:val="18"/>
              </w:rPr>
              <w:t>proxima</w:t>
            </w:r>
            <w:proofErr w:type="spellEnd"/>
            <w:r w:rsidRPr="007C6425">
              <w:rPr>
                <w:sz w:val="16"/>
                <w:szCs w:val="18"/>
              </w:rPr>
              <w:t xml:space="preserve"> (may include</w:t>
            </w:r>
          </w:p>
        </w:tc>
      </w:tr>
      <w:tr w:rsidR="00D43B73" w:rsidRPr="007C6425" w14:paraId="294E264F" w14:textId="77777777" w:rsidTr="00FC06FA">
        <w:trPr>
          <w:trHeight w:val="21"/>
        </w:trPr>
        <w:tc>
          <w:tcPr>
            <w:tcW w:w="3845" w:type="dxa"/>
            <w:shd w:val="clear" w:color="auto" w:fill="FFFFFF" w:themeFill="background1"/>
            <w:noWrap/>
            <w:vAlign w:val="bottom"/>
            <w:hideMark/>
          </w:tcPr>
          <w:p w14:paraId="1CCE59B1"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33539A2B" w14:textId="77777777" w:rsidR="00D43B73" w:rsidRPr="007C6425" w:rsidRDefault="00D43B73" w:rsidP="00FC06FA">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D43B73" w:rsidRPr="007C6425" w14:paraId="79DDD03F" w14:textId="77777777" w:rsidTr="00FC06FA">
        <w:trPr>
          <w:trHeight w:val="21"/>
        </w:trPr>
        <w:tc>
          <w:tcPr>
            <w:tcW w:w="3845" w:type="dxa"/>
            <w:shd w:val="clear" w:color="auto" w:fill="FFFFFF" w:themeFill="background1"/>
            <w:noWrap/>
            <w:vAlign w:val="bottom"/>
            <w:hideMark/>
          </w:tcPr>
          <w:p w14:paraId="36207180"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15AF1C4F"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i/>
                <w:sz w:val="16"/>
                <w:szCs w:val="18"/>
              </w:rPr>
              <w:t xml:space="preserve"> </w:t>
            </w:r>
            <w:proofErr w:type="spellStart"/>
            <w:r w:rsidRPr="007C6425">
              <w:rPr>
                <w:i/>
                <w:sz w:val="16"/>
                <w:szCs w:val="18"/>
              </w:rPr>
              <w:t>erecta</w:t>
            </w:r>
            <w:proofErr w:type="spellEnd"/>
            <w:r w:rsidRPr="007C6425">
              <w:rPr>
                <w:sz w:val="16"/>
                <w:szCs w:val="18"/>
              </w:rPr>
              <w:t xml:space="preserve"> (may include</w:t>
            </w:r>
            <w:r w:rsidRPr="007C6425">
              <w:rPr>
                <w:color w:val="000000"/>
                <w:sz w:val="16"/>
                <w:szCs w:val="18"/>
              </w:rPr>
              <w:t xml:space="preserve"> </w:t>
            </w:r>
            <w:proofErr w:type="spellStart"/>
            <w:r w:rsidRPr="007C6425">
              <w:rPr>
                <w:i/>
                <w:color w:val="000000"/>
                <w:sz w:val="16"/>
                <w:szCs w:val="18"/>
              </w:rPr>
              <w:t>Niphates</w:t>
            </w:r>
            <w:proofErr w:type="spellEnd"/>
            <w:r w:rsidRPr="007C6425">
              <w:rPr>
                <w:i/>
                <w:color w:val="000000"/>
                <w:sz w:val="16"/>
                <w:szCs w:val="18"/>
              </w:rPr>
              <w:t xml:space="preserve"> </w:t>
            </w:r>
            <w:proofErr w:type="spellStart"/>
            <w:r w:rsidRPr="007C6425">
              <w:rPr>
                <w:i/>
                <w:color w:val="000000"/>
                <w:sz w:val="16"/>
                <w:szCs w:val="18"/>
              </w:rPr>
              <w:t>amorpha</w:t>
            </w:r>
            <w:proofErr w:type="spellEnd"/>
            <w:r w:rsidRPr="007C6425">
              <w:rPr>
                <w:color w:val="000000"/>
                <w:sz w:val="16"/>
                <w:szCs w:val="18"/>
              </w:rPr>
              <w:t>)</w:t>
            </w:r>
          </w:p>
        </w:tc>
      </w:tr>
      <w:tr w:rsidR="00D43B73" w:rsidRPr="007C6425" w14:paraId="2CA8F90B" w14:textId="77777777" w:rsidTr="00FC06FA">
        <w:trPr>
          <w:trHeight w:val="21"/>
        </w:trPr>
        <w:tc>
          <w:tcPr>
            <w:tcW w:w="3845" w:type="dxa"/>
            <w:shd w:val="clear" w:color="auto" w:fill="FFFFFF" w:themeFill="background1"/>
            <w:noWrap/>
            <w:vAlign w:val="bottom"/>
            <w:hideMark/>
          </w:tcPr>
          <w:p w14:paraId="4D8B0103"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8B2C128"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sz w:val="16"/>
                <w:szCs w:val="18"/>
              </w:rPr>
              <w:t xml:space="preserve"> sp. or </w:t>
            </w:r>
            <w:proofErr w:type="spellStart"/>
            <w:r w:rsidRPr="007C6425">
              <w:rPr>
                <w:i/>
                <w:sz w:val="16"/>
                <w:szCs w:val="18"/>
              </w:rPr>
              <w:t>Lissodendoryx</w:t>
            </w:r>
            <w:proofErr w:type="spellEnd"/>
            <w:r w:rsidRPr="007C6425">
              <w:rPr>
                <w:sz w:val="16"/>
                <w:szCs w:val="18"/>
              </w:rPr>
              <w:t xml:space="preserve"> sp.?</w:t>
            </w:r>
          </w:p>
        </w:tc>
      </w:tr>
      <w:tr w:rsidR="00D43B73" w:rsidRPr="007C6425" w14:paraId="08149865" w14:textId="77777777" w:rsidTr="00FC06FA">
        <w:trPr>
          <w:trHeight w:val="21"/>
        </w:trPr>
        <w:tc>
          <w:tcPr>
            <w:tcW w:w="3845" w:type="dxa"/>
            <w:shd w:val="clear" w:color="auto" w:fill="FFFFFF" w:themeFill="background1"/>
            <w:noWrap/>
            <w:vAlign w:val="bottom"/>
            <w:hideMark/>
          </w:tcPr>
          <w:p w14:paraId="6966E8D8"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BFF9C1C" w14:textId="77777777" w:rsidR="00D43B73" w:rsidRPr="007C6425" w:rsidRDefault="00D43B73" w:rsidP="00FC06FA">
            <w:pPr>
              <w:spacing w:line="240" w:lineRule="auto"/>
              <w:ind w:firstLine="0"/>
              <w:rPr>
                <w:sz w:val="16"/>
                <w:szCs w:val="18"/>
              </w:rPr>
            </w:pPr>
            <w:r w:rsidRPr="007C6425">
              <w:rPr>
                <w:sz w:val="16"/>
                <w:szCs w:val="18"/>
              </w:rPr>
              <w:t>*Orange encrusting</w:t>
            </w:r>
          </w:p>
        </w:tc>
      </w:tr>
      <w:tr w:rsidR="00D43B73" w:rsidRPr="007C6425" w14:paraId="0D03F618" w14:textId="77777777" w:rsidTr="00FC06FA">
        <w:trPr>
          <w:trHeight w:val="21"/>
        </w:trPr>
        <w:tc>
          <w:tcPr>
            <w:tcW w:w="3845" w:type="dxa"/>
            <w:shd w:val="clear" w:color="auto" w:fill="FFFFFF" w:themeFill="background1"/>
            <w:noWrap/>
            <w:vAlign w:val="bottom"/>
            <w:hideMark/>
          </w:tcPr>
          <w:p w14:paraId="19271357"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B1DB05F" w14:textId="77777777" w:rsidR="00D43B73" w:rsidRPr="007C6425" w:rsidRDefault="00D43B73" w:rsidP="00FC06FA">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D43B73" w:rsidRPr="007C6425" w14:paraId="64B5AF5B" w14:textId="77777777" w:rsidTr="00FC06FA">
        <w:trPr>
          <w:trHeight w:val="21"/>
        </w:trPr>
        <w:tc>
          <w:tcPr>
            <w:tcW w:w="3845" w:type="dxa"/>
            <w:shd w:val="clear" w:color="auto" w:fill="FFFFFF" w:themeFill="background1"/>
            <w:noWrap/>
            <w:vAlign w:val="bottom"/>
            <w:hideMark/>
          </w:tcPr>
          <w:p w14:paraId="6C04B86E"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C243944"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Plakortis</w:t>
            </w:r>
            <w:proofErr w:type="spellEnd"/>
            <w:r w:rsidRPr="007C6425">
              <w:rPr>
                <w:sz w:val="16"/>
                <w:szCs w:val="18"/>
              </w:rPr>
              <w:t xml:space="preserve"> sp.</w:t>
            </w:r>
          </w:p>
        </w:tc>
      </w:tr>
      <w:tr w:rsidR="00D43B73" w:rsidRPr="007C6425" w14:paraId="668BE584" w14:textId="77777777" w:rsidTr="00FC06FA">
        <w:trPr>
          <w:trHeight w:val="21"/>
        </w:trPr>
        <w:tc>
          <w:tcPr>
            <w:tcW w:w="3845" w:type="dxa"/>
            <w:shd w:val="clear" w:color="auto" w:fill="FFFFFF" w:themeFill="background1"/>
            <w:noWrap/>
            <w:vAlign w:val="bottom"/>
            <w:hideMark/>
          </w:tcPr>
          <w:p w14:paraId="2915251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B3D37A1" w14:textId="77777777" w:rsidR="00D43B73" w:rsidRPr="007C6425" w:rsidRDefault="00D43B73" w:rsidP="00FC06FA">
            <w:pPr>
              <w:spacing w:line="240" w:lineRule="auto"/>
              <w:ind w:firstLine="0"/>
              <w:rPr>
                <w:sz w:val="16"/>
                <w:szCs w:val="18"/>
              </w:rPr>
            </w:pPr>
            <w:r w:rsidRPr="007C6425">
              <w:rPr>
                <w:sz w:val="16"/>
                <w:szCs w:val="18"/>
              </w:rPr>
              <w:t>*Red Encrusting</w:t>
            </w:r>
          </w:p>
        </w:tc>
      </w:tr>
      <w:tr w:rsidR="00D43B73" w:rsidRPr="007C6425" w14:paraId="1AE88B76" w14:textId="77777777" w:rsidTr="00FC06FA">
        <w:trPr>
          <w:trHeight w:val="21"/>
        </w:trPr>
        <w:tc>
          <w:tcPr>
            <w:tcW w:w="3845" w:type="dxa"/>
            <w:shd w:val="clear" w:color="auto" w:fill="FFFFFF" w:themeFill="background1"/>
            <w:noWrap/>
            <w:vAlign w:val="bottom"/>
            <w:hideMark/>
          </w:tcPr>
          <w:p w14:paraId="1FF0E47A"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7779E8E5" w14:textId="77777777" w:rsidR="00D43B73" w:rsidRPr="007C6425" w:rsidRDefault="00D43B73" w:rsidP="00FC06FA">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D43B73" w:rsidRPr="007C6425" w14:paraId="47A246C0" w14:textId="77777777" w:rsidTr="00FC06FA">
        <w:trPr>
          <w:trHeight w:val="21"/>
        </w:trPr>
        <w:tc>
          <w:tcPr>
            <w:tcW w:w="3845" w:type="dxa"/>
            <w:shd w:val="clear" w:color="auto" w:fill="FFFFFF" w:themeFill="background1"/>
            <w:noWrap/>
            <w:vAlign w:val="bottom"/>
            <w:hideMark/>
          </w:tcPr>
          <w:p w14:paraId="663AE17E"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7BE97E61" w14:textId="77777777" w:rsidR="00D43B73" w:rsidRPr="007C6425" w:rsidRDefault="00D43B73" w:rsidP="00FC06FA">
            <w:pPr>
              <w:spacing w:line="240" w:lineRule="auto"/>
              <w:ind w:firstLine="0"/>
              <w:rPr>
                <w:color w:val="000000"/>
                <w:sz w:val="16"/>
                <w:szCs w:val="18"/>
              </w:rPr>
            </w:pPr>
            <w:r w:rsidRPr="007C6425">
              <w:rPr>
                <w:i/>
                <w:sz w:val="16"/>
                <w:szCs w:val="18"/>
              </w:rPr>
              <w:t>*</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coccinea</w:t>
            </w:r>
            <w:proofErr w:type="spellEnd"/>
            <w:r w:rsidRPr="007C6425">
              <w:rPr>
                <w:sz w:val="16"/>
                <w:szCs w:val="18"/>
              </w:rPr>
              <w:t xml:space="preserve"> and </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hartmani</w:t>
            </w:r>
            <w:proofErr w:type="spellEnd"/>
          </w:p>
        </w:tc>
      </w:tr>
      <w:tr w:rsidR="00D43B73" w:rsidRPr="007C6425" w14:paraId="403E232D" w14:textId="77777777" w:rsidTr="00FC06FA">
        <w:trPr>
          <w:trHeight w:val="21"/>
        </w:trPr>
        <w:tc>
          <w:tcPr>
            <w:tcW w:w="3845" w:type="dxa"/>
            <w:shd w:val="clear" w:color="auto" w:fill="FFFFFF" w:themeFill="background1"/>
            <w:noWrap/>
            <w:vAlign w:val="bottom"/>
            <w:hideMark/>
          </w:tcPr>
          <w:p w14:paraId="378102CD"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B553E26" w14:textId="77777777" w:rsidR="00D43B73" w:rsidRPr="007C6425" w:rsidRDefault="00D43B73" w:rsidP="00FC06FA">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D43B73" w:rsidRPr="007C6425" w14:paraId="4E333529" w14:textId="77777777" w:rsidTr="00FC06FA">
        <w:trPr>
          <w:trHeight w:val="21"/>
        </w:trPr>
        <w:tc>
          <w:tcPr>
            <w:tcW w:w="3845" w:type="dxa"/>
            <w:shd w:val="clear" w:color="auto" w:fill="FFFFFF" w:themeFill="background1"/>
            <w:noWrap/>
            <w:vAlign w:val="bottom"/>
            <w:hideMark/>
          </w:tcPr>
          <w:p w14:paraId="2AD85A6D"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4911E2B6" w14:textId="77777777" w:rsidR="00D43B73" w:rsidRPr="007C6425" w:rsidRDefault="00D43B73" w:rsidP="00FC06FA">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w:t>
            </w:r>
            <w:proofErr w:type="spellStart"/>
            <w:r w:rsidRPr="007C6425">
              <w:rPr>
                <w:i/>
                <w:sz w:val="16"/>
                <w:szCs w:val="18"/>
              </w:rPr>
              <w:t>crypta</w:t>
            </w:r>
            <w:proofErr w:type="spellEnd"/>
          </w:p>
        </w:tc>
      </w:tr>
      <w:tr w:rsidR="00D43B73" w:rsidRPr="007C6425" w14:paraId="504FB868" w14:textId="77777777" w:rsidTr="00FC06FA">
        <w:trPr>
          <w:trHeight w:val="21"/>
        </w:trPr>
        <w:tc>
          <w:tcPr>
            <w:tcW w:w="3845" w:type="dxa"/>
            <w:shd w:val="clear" w:color="auto" w:fill="FFFFFF" w:themeFill="background1"/>
            <w:noWrap/>
            <w:vAlign w:val="bottom"/>
            <w:hideMark/>
          </w:tcPr>
          <w:p w14:paraId="1D8B45F4"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307763D" w14:textId="77777777" w:rsidR="00D43B73" w:rsidRPr="007C6425" w:rsidRDefault="00D43B73" w:rsidP="00FC06FA">
            <w:pPr>
              <w:spacing w:line="240" w:lineRule="auto"/>
              <w:ind w:firstLine="0"/>
              <w:rPr>
                <w:sz w:val="16"/>
                <w:szCs w:val="18"/>
              </w:rPr>
            </w:pPr>
            <w:r w:rsidRPr="007C6425">
              <w:rPr>
                <w:sz w:val="16"/>
                <w:szCs w:val="18"/>
              </w:rPr>
              <w:t>*Unidentified</w:t>
            </w:r>
          </w:p>
        </w:tc>
      </w:tr>
      <w:tr w:rsidR="00D43B73" w:rsidRPr="007C6425" w14:paraId="04762F96" w14:textId="77777777" w:rsidTr="00FC06FA">
        <w:trPr>
          <w:trHeight w:val="21"/>
        </w:trPr>
        <w:tc>
          <w:tcPr>
            <w:tcW w:w="3845" w:type="dxa"/>
            <w:shd w:val="clear" w:color="auto" w:fill="FFFFFF" w:themeFill="background1"/>
            <w:noWrap/>
            <w:vAlign w:val="bottom"/>
            <w:hideMark/>
          </w:tcPr>
          <w:p w14:paraId="1D625B1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14DE5CF" w14:textId="77777777" w:rsidR="00D43B73" w:rsidRPr="007C6425" w:rsidRDefault="00D43B73" w:rsidP="00FC06FA">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proofErr w:type="spellEnd"/>
          </w:p>
        </w:tc>
      </w:tr>
    </w:tbl>
    <w:p w14:paraId="450C4ADC" w14:textId="77777777" w:rsidR="00D43B73" w:rsidRDefault="00D43B73" w:rsidP="00D43B73">
      <w:pPr>
        <w:pStyle w:val="Tableheading"/>
      </w:pPr>
    </w:p>
    <w:p w14:paraId="03A0AAB3" w14:textId="77777777" w:rsidR="00D43B73" w:rsidRDefault="00D43B73" w:rsidP="00D43B73">
      <w:pPr>
        <w:spacing w:after="200" w:line="276" w:lineRule="auto"/>
        <w:ind w:firstLine="0"/>
      </w:pPr>
      <w:r>
        <w:br w:type="page"/>
      </w:r>
    </w:p>
    <w:p w14:paraId="45C14129" w14:textId="77777777" w:rsidR="00D43B73" w:rsidRDefault="00D43B73" w:rsidP="00D43B73">
      <w:pPr>
        <w:pStyle w:val="Tableheading"/>
      </w:pPr>
      <w:r>
        <w:rPr>
          <w:noProof/>
        </w:rPr>
        <w:lastRenderedPageBreak/>
        <w:drawing>
          <wp:inline distT="0" distB="0" distL="0" distR="0" wp14:anchorId="5ED86A85" wp14:editId="2F7B6654">
            <wp:extent cx="4340013" cy="4359695"/>
            <wp:effectExtent l="0" t="0" r="381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Flow Diagram for Models.tif"/>
                    <pic:cNvPicPr/>
                  </pic:nvPicPr>
                  <pic:blipFill rotWithShape="1">
                    <a:blip r:embed="rId25" cstate="print">
                      <a:extLst>
                        <a:ext uri="{28A0092B-C50C-407E-A947-70E740481C1C}">
                          <a14:useLocalDpi xmlns:a14="http://schemas.microsoft.com/office/drawing/2010/main" val="0"/>
                        </a:ext>
                      </a:extLst>
                    </a:blip>
                    <a:srcRect l="14863" r="14660"/>
                    <a:stretch/>
                  </pic:blipFill>
                  <pic:spPr bwMode="auto">
                    <a:xfrm>
                      <a:off x="0" y="0"/>
                      <a:ext cx="4337398" cy="4357068"/>
                    </a:xfrm>
                    <a:prstGeom prst="rect">
                      <a:avLst/>
                    </a:prstGeom>
                    <a:ln>
                      <a:noFill/>
                    </a:ln>
                    <a:extLst>
                      <a:ext uri="{53640926-AAD7-44D8-BBD7-CCE9431645EC}">
                        <a14:shadowObscured xmlns:a14="http://schemas.microsoft.com/office/drawing/2010/main"/>
                      </a:ext>
                    </a:extLst>
                  </pic:spPr>
                </pic:pic>
              </a:graphicData>
            </a:graphic>
          </wp:inline>
        </w:drawing>
      </w:r>
    </w:p>
    <w:p w14:paraId="21ED9B36" w14:textId="77777777" w:rsidR="00D43B73" w:rsidRDefault="00D43B73" w:rsidP="00D43B73">
      <w:pPr>
        <w:pStyle w:val="Tableheading"/>
      </w:pPr>
      <w:r>
        <w:t>Figure A.3. Conceptual flow diagram of model sets for addressing objectives 1 (identify the best candidate surrogate for each target) and 2 (evaluate the best surrogate-target relationship for consistency among sites and over time). Target represents one of four target components of biodiversity: coral richness, sponge richness, fish richness or combined richness (the sum of coral, fish, and sponge richness). Surrogate 1 represents the most competitive of three surrogates (percent coral cover, percent sponge cover, and rugosity) when compared to an intercept-only model and models of the other surrogates. Time represents the variable “year”, which is a temporal trend. Site is a categorical predictor with 8 levels (the 8 locations around Guana Island, BVI). “+” represents an additive effect and “*” represents an interaction.</w:t>
      </w:r>
    </w:p>
    <w:p w14:paraId="33682DE0" w14:textId="77777777" w:rsidR="00D43B73" w:rsidRDefault="00D43B73" w:rsidP="00D43B73">
      <w:pPr>
        <w:widowControl w:val="0"/>
        <w:spacing w:line="240" w:lineRule="auto"/>
        <w:ind w:left="480" w:hanging="480"/>
      </w:pPr>
      <w:r>
        <w:rPr>
          <w:noProof/>
        </w:rPr>
        <w:lastRenderedPageBreak/>
        <w:drawing>
          <wp:inline distT="0" distB="0" distL="0" distR="0" wp14:anchorId="2C118194" wp14:editId="36A4D52C">
            <wp:extent cx="2607013" cy="651753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6">
                      <a:extLst>
                        <a:ext uri="{28A0092B-C50C-407E-A947-70E740481C1C}">
                          <a14:useLocalDpi xmlns:a14="http://schemas.microsoft.com/office/drawing/2010/main" val="0"/>
                        </a:ext>
                      </a:extLst>
                    </a:blip>
                    <a:stretch>
                      <a:fillRect/>
                    </a:stretch>
                  </pic:blipFill>
                  <pic:spPr>
                    <a:xfrm>
                      <a:off x="0" y="0"/>
                      <a:ext cx="2612485" cy="6531212"/>
                    </a:xfrm>
                    <a:prstGeom prst="rect">
                      <a:avLst/>
                    </a:prstGeom>
                  </pic:spPr>
                </pic:pic>
              </a:graphicData>
            </a:graphic>
          </wp:inline>
        </w:drawing>
      </w:r>
    </w:p>
    <w:p w14:paraId="3EB4BA40" w14:textId="77777777" w:rsidR="00D43B73" w:rsidRPr="00BC2538" w:rsidRDefault="00D43B73" w:rsidP="00D43B73">
      <w:pPr>
        <w:pStyle w:val="Tableheading"/>
      </w:pPr>
      <w:r>
        <w:t>Figure</w:t>
      </w:r>
      <w:r w:rsidRPr="0018320D">
        <w:t xml:space="preserve"> A.</w:t>
      </w:r>
      <w:r>
        <w:t xml:space="preserve">4. </w:t>
      </w:r>
      <w:proofErr w:type="gramStart"/>
      <w:r>
        <w:t>Basic associations between the surrogates.</w:t>
      </w:r>
      <w:proofErr w:type="gramEnd"/>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 xml:space="preserve">Traditional r-squared </w:t>
      </w:r>
      <w:r w:rsidRPr="00402890">
        <w:rPr>
          <w:rStyle w:val="TableheadingChar"/>
        </w:rPr>
        <w:t>(</w:t>
      </w:r>
      <w:r w:rsidRPr="00114084">
        <w:rPr>
          <w:rStyle w:val="TableheadingChar"/>
          <w:i/>
        </w:rPr>
        <w:t>R</w:t>
      </w:r>
      <w:r w:rsidRPr="00114084">
        <w:rPr>
          <w:rStyle w:val="TableheadingChar"/>
          <w:vertAlign w:val="superscript"/>
        </w:rPr>
        <w:t>2</w:t>
      </w:r>
      <w:r>
        <w:rPr>
          <w:rStyle w:val="TableheadingChar"/>
        </w:rPr>
        <w:t>) and p-values are shown. Rugosity measured in centimeters. Data were collected from 8 coral reefs around Guana Island, BVI from 1992-2018.</w:t>
      </w:r>
    </w:p>
    <w:p w14:paraId="3659F4DB" w14:textId="77777777" w:rsidR="00D43B73" w:rsidRDefault="00D43B73" w:rsidP="00D43B73">
      <w:pPr>
        <w:pStyle w:val="Tableheading"/>
      </w:pPr>
      <w:r>
        <w:lastRenderedPageBreak/>
        <w:t>Table A.5. Summary statistics of 3 randomly selected transects for each site and year combination.</w:t>
      </w:r>
      <w:r>
        <w:rPr>
          <w:rStyle w:val="TableheadingChar"/>
        </w:rPr>
        <w:t xml:space="preserve"> </w:t>
      </w:r>
      <w:proofErr w:type="gramStart"/>
      <w:r>
        <w:rPr>
          <w:rStyle w:val="TableheadingChar"/>
        </w:rPr>
        <w:t>n</w:t>
      </w:r>
      <w:proofErr w:type="gramEnd"/>
      <w:r>
        <w:rPr>
          <w:rStyle w:val="TableheadingChar"/>
        </w:rPr>
        <w:t xml:space="preserve"> represents sample size as the number of site and year combinations (lower for sponge richness, which was not recorded for every site and year, and for combined richness</w:t>
      </w:r>
      <w:r>
        <w:t>, as the sum of coral, fish, and sponge richness)</w:t>
      </w:r>
      <w:r>
        <w:rPr>
          <w:rStyle w:val="TableheadingChar"/>
        </w:rPr>
        <w:t xml:space="preserve">. </w:t>
      </w:r>
      <w:r w:rsidRPr="005C1F91">
        <w:t>Targets are cumulative in that rich</w:t>
      </w:r>
      <w:r>
        <w:t xml:space="preserve">ness is not averaged across </w:t>
      </w:r>
      <w:r w:rsidRPr="005C1F91">
        <w:t xml:space="preserve">3 transects, but accounts for all species </w:t>
      </w:r>
      <w:r>
        <w:t xml:space="preserve">within the respective taxon </w:t>
      </w:r>
      <w:r w:rsidRPr="005C1F91">
        <w:t xml:space="preserve">found on all </w:t>
      </w:r>
      <w:r>
        <w:t>3</w:t>
      </w:r>
      <w:r w:rsidRPr="005C1F91">
        <w:t xml:space="preserve"> transects.</w:t>
      </w:r>
      <w:r>
        <w:t xml:space="preserve"> </w:t>
      </w:r>
      <w:r w:rsidRPr="005C1F91">
        <w:t>Surrogates are means of the 3 randomly selected transects per site per year</w:t>
      </w:r>
      <w:r>
        <w:t>.</w:t>
      </w:r>
      <w:r>
        <w:rPr>
          <w:rStyle w:val="TableheadingChar"/>
        </w:rPr>
        <w:t xml:space="preserve"> Data were collected from 8 coral reefs around Guana Island, BVI from 1992-2018.</w:t>
      </w:r>
    </w:p>
    <w:tbl>
      <w:tblPr>
        <w:tblW w:w="7125" w:type="dxa"/>
        <w:tblInd w:w="93" w:type="dxa"/>
        <w:tblLook w:val="04A0" w:firstRow="1" w:lastRow="0" w:firstColumn="1" w:lastColumn="0" w:noHBand="0" w:noVBand="1"/>
      </w:tblPr>
      <w:tblGrid>
        <w:gridCol w:w="2160"/>
        <w:gridCol w:w="763"/>
        <w:gridCol w:w="1163"/>
        <w:gridCol w:w="1177"/>
        <w:gridCol w:w="1216"/>
        <w:gridCol w:w="646"/>
      </w:tblGrid>
      <w:tr w:rsidR="00D43B73" w:rsidRPr="00A92340" w14:paraId="1B242FFB" w14:textId="77777777" w:rsidTr="00FC06FA">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3413339A" w14:textId="77777777" w:rsidR="00D43B73" w:rsidRPr="00A92340" w:rsidRDefault="00D43B73" w:rsidP="00FC06FA">
            <w:pPr>
              <w:spacing w:line="240" w:lineRule="auto"/>
              <w:ind w:firstLine="0"/>
              <w:rPr>
                <w:color w:val="000000"/>
              </w:rPr>
            </w:pPr>
            <w:r w:rsidRPr="00A92340">
              <w:rPr>
                <w:color w:val="000000"/>
              </w:rPr>
              <w:t>Variable</w:t>
            </w:r>
          </w:p>
        </w:tc>
        <w:tc>
          <w:tcPr>
            <w:tcW w:w="763" w:type="dxa"/>
            <w:tcBorders>
              <w:top w:val="single" w:sz="4" w:space="0" w:color="auto"/>
              <w:left w:val="nil"/>
              <w:bottom w:val="single" w:sz="4" w:space="0" w:color="auto"/>
              <w:right w:val="nil"/>
            </w:tcBorders>
            <w:shd w:val="clear" w:color="000000" w:fill="FFFFFF"/>
            <w:noWrap/>
            <w:vAlign w:val="bottom"/>
            <w:hideMark/>
          </w:tcPr>
          <w:p w14:paraId="5FAF5DB4" w14:textId="77777777" w:rsidR="00D43B73" w:rsidRPr="00A92340" w:rsidRDefault="00D43B73" w:rsidP="00FC06FA">
            <w:pPr>
              <w:spacing w:line="240" w:lineRule="auto"/>
              <w:ind w:firstLine="0"/>
              <w:rPr>
                <w:color w:val="000000"/>
              </w:rPr>
            </w:pPr>
            <w:r w:rsidRPr="00A92340">
              <w:rPr>
                <w:color w:val="000000"/>
              </w:rPr>
              <w:t>Mean</w:t>
            </w:r>
          </w:p>
        </w:tc>
        <w:tc>
          <w:tcPr>
            <w:tcW w:w="1163" w:type="dxa"/>
            <w:tcBorders>
              <w:top w:val="single" w:sz="4" w:space="0" w:color="auto"/>
              <w:left w:val="nil"/>
              <w:bottom w:val="single" w:sz="4" w:space="0" w:color="auto"/>
              <w:right w:val="nil"/>
            </w:tcBorders>
            <w:shd w:val="clear" w:color="000000" w:fill="FFFFFF"/>
            <w:noWrap/>
            <w:vAlign w:val="bottom"/>
            <w:hideMark/>
          </w:tcPr>
          <w:p w14:paraId="65AABC86" w14:textId="77777777" w:rsidR="00D43B73" w:rsidRPr="00A92340" w:rsidRDefault="00D43B73" w:rsidP="00FC06FA">
            <w:pPr>
              <w:spacing w:line="240" w:lineRule="auto"/>
              <w:ind w:firstLine="0"/>
              <w:rPr>
                <w:color w:val="000000"/>
              </w:rPr>
            </w:pPr>
            <w:r w:rsidRPr="00A92340">
              <w:rPr>
                <w:color w:val="000000"/>
              </w:rPr>
              <w:t>Standard Deviation</w:t>
            </w:r>
          </w:p>
        </w:tc>
        <w:tc>
          <w:tcPr>
            <w:tcW w:w="1177" w:type="dxa"/>
            <w:tcBorders>
              <w:top w:val="single" w:sz="4" w:space="0" w:color="auto"/>
              <w:left w:val="nil"/>
              <w:bottom w:val="single" w:sz="4" w:space="0" w:color="auto"/>
              <w:right w:val="nil"/>
            </w:tcBorders>
            <w:shd w:val="clear" w:color="000000" w:fill="FFFFFF"/>
            <w:noWrap/>
            <w:vAlign w:val="bottom"/>
            <w:hideMark/>
          </w:tcPr>
          <w:p w14:paraId="620F3D5D" w14:textId="77777777" w:rsidR="00D43B73" w:rsidRPr="00A92340" w:rsidRDefault="00D43B73" w:rsidP="00FC06FA">
            <w:pPr>
              <w:spacing w:line="240" w:lineRule="auto"/>
              <w:ind w:firstLine="0"/>
              <w:rPr>
                <w:color w:val="000000"/>
              </w:rPr>
            </w:pPr>
            <w:r w:rsidRPr="00A92340">
              <w:rPr>
                <w:color w:val="000000"/>
              </w:rPr>
              <w:t>Minimum</w:t>
            </w:r>
          </w:p>
        </w:tc>
        <w:tc>
          <w:tcPr>
            <w:tcW w:w="1216" w:type="dxa"/>
            <w:tcBorders>
              <w:top w:val="single" w:sz="4" w:space="0" w:color="auto"/>
              <w:left w:val="nil"/>
              <w:bottom w:val="single" w:sz="4" w:space="0" w:color="auto"/>
              <w:right w:val="nil"/>
            </w:tcBorders>
            <w:shd w:val="clear" w:color="000000" w:fill="FFFFFF"/>
            <w:noWrap/>
            <w:vAlign w:val="bottom"/>
            <w:hideMark/>
          </w:tcPr>
          <w:p w14:paraId="7DB20D12" w14:textId="77777777" w:rsidR="00D43B73" w:rsidRPr="00A92340" w:rsidRDefault="00D43B73" w:rsidP="00FC06FA">
            <w:pPr>
              <w:spacing w:line="240" w:lineRule="auto"/>
              <w:ind w:firstLine="0"/>
              <w:rPr>
                <w:color w:val="000000"/>
              </w:rPr>
            </w:pPr>
            <w:r w:rsidRPr="00A92340">
              <w:rPr>
                <w:color w:val="000000"/>
              </w:rPr>
              <w:t>Maximum</w:t>
            </w:r>
          </w:p>
        </w:tc>
        <w:tc>
          <w:tcPr>
            <w:tcW w:w="646" w:type="dxa"/>
            <w:tcBorders>
              <w:top w:val="single" w:sz="4" w:space="0" w:color="auto"/>
              <w:left w:val="nil"/>
              <w:bottom w:val="single" w:sz="4" w:space="0" w:color="auto"/>
              <w:right w:val="nil"/>
            </w:tcBorders>
            <w:shd w:val="clear" w:color="000000" w:fill="FFFFFF"/>
            <w:noWrap/>
            <w:vAlign w:val="bottom"/>
            <w:hideMark/>
          </w:tcPr>
          <w:p w14:paraId="32AC6825" w14:textId="77777777" w:rsidR="00D43B73" w:rsidRPr="00A92340" w:rsidRDefault="00D43B73" w:rsidP="00FC06FA">
            <w:pPr>
              <w:spacing w:line="240" w:lineRule="auto"/>
              <w:ind w:firstLine="0"/>
              <w:rPr>
                <w:color w:val="000000"/>
              </w:rPr>
            </w:pPr>
            <w:r w:rsidRPr="00A92340">
              <w:rPr>
                <w:color w:val="000000"/>
              </w:rPr>
              <w:t>n</w:t>
            </w:r>
          </w:p>
        </w:tc>
      </w:tr>
      <w:tr w:rsidR="00D43B73" w:rsidRPr="00A92340" w14:paraId="78156D8A" w14:textId="77777777" w:rsidTr="00FC06FA">
        <w:trPr>
          <w:trHeight w:val="312"/>
        </w:trPr>
        <w:tc>
          <w:tcPr>
            <w:tcW w:w="2160" w:type="dxa"/>
            <w:tcBorders>
              <w:top w:val="nil"/>
              <w:left w:val="nil"/>
              <w:bottom w:val="single" w:sz="4" w:space="0" w:color="auto"/>
              <w:right w:val="nil"/>
            </w:tcBorders>
            <w:shd w:val="clear" w:color="000000" w:fill="FFFFFF"/>
            <w:noWrap/>
            <w:vAlign w:val="bottom"/>
            <w:hideMark/>
          </w:tcPr>
          <w:p w14:paraId="5651702C" w14:textId="77777777" w:rsidR="00D43B73" w:rsidRPr="00A92340" w:rsidRDefault="00D43B73" w:rsidP="00FC06FA">
            <w:pPr>
              <w:spacing w:line="240" w:lineRule="auto"/>
              <w:ind w:firstLine="0"/>
              <w:rPr>
                <w:color w:val="000000"/>
              </w:rPr>
            </w:pPr>
            <w:r w:rsidRPr="00A92340">
              <w:rPr>
                <w:color w:val="000000"/>
              </w:rPr>
              <w:t>Targets</w:t>
            </w:r>
          </w:p>
        </w:tc>
        <w:tc>
          <w:tcPr>
            <w:tcW w:w="763" w:type="dxa"/>
            <w:tcBorders>
              <w:top w:val="nil"/>
              <w:left w:val="nil"/>
              <w:bottom w:val="single" w:sz="4" w:space="0" w:color="auto"/>
              <w:right w:val="nil"/>
            </w:tcBorders>
            <w:shd w:val="clear" w:color="000000" w:fill="FFFFFF"/>
            <w:noWrap/>
            <w:vAlign w:val="bottom"/>
            <w:hideMark/>
          </w:tcPr>
          <w:p w14:paraId="0D492679" w14:textId="77777777" w:rsidR="00D43B73" w:rsidRPr="00A92340" w:rsidRDefault="00D43B73" w:rsidP="00FC06FA">
            <w:pPr>
              <w:spacing w:line="240" w:lineRule="auto"/>
              <w:ind w:firstLine="0"/>
              <w:rPr>
                <w:color w:val="000000"/>
              </w:rPr>
            </w:pPr>
            <w:r w:rsidRPr="00A92340">
              <w:rPr>
                <w:color w:val="000000"/>
              </w:rPr>
              <w:t> </w:t>
            </w:r>
          </w:p>
        </w:tc>
        <w:tc>
          <w:tcPr>
            <w:tcW w:w="1163" w:type="dxa"/>
            <w:tcBorders>
              <w:top w:val="nil"/>
              <w:left w:val="nil"/>
              <w:bottom w:val="single" w:sz="4" w:space="0" w:color="auto"/>
              <w:right w:val="nil"/>
            </w:tcBorders>
            <w:shd w:val="clear" w:color="000000" w:fill="FFFFFF"/>
            <w:noWrap/>
            <w:vAlign w:val="bottom"/>
            <w:hideMark/>
          </w:tcPr>
          <w:p w14:paraId="4A55A54E" w14:textId="77777777" w:rsidR="00D43B73" w:rsidRPr="00A92340" w:rsidRDefault="00D43B73" w:rsidP="00FC06FA">
            <w:pPr>
              <w:spacing w:line="240" w:lineRule="auto"/>
              <w:ind w:firstLine="0"/>
              <w:rPr>
                <w:color w:val="000000"/>
              </w:rPr>
            </w:pPr>
            <w:r w:rsidRPr="00A92340">
              <w:rPr>
                <w:color w:val="000000"/>
              </w:rPr>
              <w:t> </w:t>
            </w:r>
          </w:p>
        </w:tc>
        <w:tc>
          <w:tcPr>
            <w:tcW w:w="1177" w:type="dxa"/>
            <w:tcBorders>
              <w:top w:val="nil"/>
              <w:left w:val="nil"/>
              <w:bottom w:val="single" w:sz="4" w:space="0" w:color="auto"/>
              <w:right w:val="nil"/>
            </w:tcBorders>
            <w:shd w:val="clear" w:color="000000" w:fill="FFFFFF"/>
            <w:noWrap/>
            <w:vAlign w:val="bottom"/>
            <w:hideMark/>
          </w:tcPr>
          <w:p w14:paraId="52B387C3" w14:textId="77777777" w:rsidR="00D43B73" w:rsidRPr="00A92340" w:rsidRDefault="00D43B73" w:rsidP="00FC06FA">
            <w:pPr>
              <w:spacing w:line="240" w:lineRule="auto"/>
              <w:ind w:firstLine="0"/>
              <w:rPr>
                <w:color w:val="000000"/>
              </w:rPr>
            </w:pPr>
            <w:r w:rsidRPr="00A92340">
              <w:rPr>
                <w:color w:val="000000"/>
              </w:rPr>
              <w:t> </w:t>
            </w:r>
          </w:p>
        </w:tc>
        <w:tc>
          <w:tcPr>
            <w:tcW w:w="1216" w:type="dxa"/>
            <w:tcBorders>
              <w:top w:val="nil"/>
              <w:left w:val="nil"/>
              <w:bottom w:val="single" w:sz="4" w:space="0" w:color="auto"/>
              <w:right w:val="nil"/>
            </w:tcBorders>
            <w:shd w:val="clear" w:color="000000" w:fill="FFFFFF"/>
            <w:noWrap/>
            <w:vAlign w:val="bottom"/>
            <w:hideMark/>
          </w:tcPr>
          <w:p w14:paraId="4C6C294B" w14:textId="77777777" w:rsidR="00D43B73" w:rsidRPr="00A92340" w:rsidRDefault="00D43B73" w:rsidP="00FC06FA">
            <w:pPr>
              <w:spacing w:line="240" w:lineRule="auto"/>
              <w:ind w:firstLine="0"/>
              <w:rPr>
                <w:color w:val="000000"/>
              </w:rPr>
            </w:pPr>
            <w:r w:rsidRPr="00A92340">
              <w:rPr>
                <w:color w:val="000000"/>
              </w:rPr>
              <w:t> </w:t>
            </w:r>
          </w:p>
        </w:tc>
        <w:tc>
          <w:tcPr>
            <w:tcW w:w="646" w:type="dxa"/>
            <w:tcBorders>
              <w:top w:val="nil"/>
              <w:left w:val="nil"/>
              <w:bottom w:val="single" w:sz="4" w:space="0" w:color="auto"/>
              <w:right w:val="nil"/>
            </w:tcBorders>
            <w:shd w:val="clear" w:color="000000" w:fill="FFFFFF"/>
            <w:noWrap/>
            <w:vAlign w:val="bottom"/>
            <w:hideMark/>
          </w:tcPr>
          <w:p w14:paraId="6C78F9D6" w14:textId="77777777" w:rsidR="00D43B73" w:rsidRPr="00A92340" w:rsidRDefault="00D43B73" w:rsidP="00FC06FA">
            <w:pPr>
              <w:spacing w:line="240" w:lineRule="auto"/>
              <w:ind w:firstLine="0"/>
              <w:rPr>
                <w:color w:val="000000"/>
              </w:rPr>
            </w:pPr>
            <w:r w:rsidRPr="00A92340">
              <w:rPr>
                <w:color w:val="000000"/>
              </w:rPr>
              <w:t> </w:t>
            </w:r>
          </w:p>
        </w:tc>
      </w:tr>
      <w:tr w:rsidR="00D43B73" w:rsidRPr="00A92340" w14:paraId="75FD4A3B" w14:textId="77777777" w:rsidTr="00FC06FA">
        <w:trPr>
          <w:trHeight w:val="312"/>
        </w:trPr>
        <w:tc>
          <w:tcPr>
            <w:tcW w:w="2160" w:type="dxa"/>
            <w:tcBorders>
              <w:top w:val="nil"/>
              <w:left w:val="nil"/>
              <w:bottom w:val="nil"/>
              <w:right w:val="nil"/>
            </w:tcBorders>
            <w:shd w:val="clear" w:color="000000" w:fill="FFFFFF"/>
            <w:noWrap/>
            <w:vAlign w:val="bottom"/>
            <w:hideMark/>
          </w:tcPr>
          <w:p w14:paraId="69184F6D" w14:textId="77777777" w:rsidR="00D43B73" w:rsidRPr="00A92340" w:rsidRDefault="00D43B73" w:rsidP="00FC06FA">
            <w:pPr>
              <w:spacing w:line="240" w:lineRule="auto"/>
              <w:ind w:firstLine="0"/>
              <w:rPr>
                <w:color w:val="000000"/>
              </w:rPr>
            </w:pPr>
            <w:r w:rsidRPr="00A92340">
              <w:rPr>
                <w:color w:val="000000"/>
              </w:rPr>
              <w:t>Coral richness</w:t>
            </w:r>
          </w:p>
        </w:tc>
        <w:tc>
          <w:tcPr>
            <w:tcW w:w="763" w:type="dxa"/>
            <w:tcBorders>
              <w:top w:val="nil"/>
              <w:left w:val="nil"/>
              <w:bottom w:val="nil"/>
              <w:right w:val="nil"/>
            </w:tcBorders>
            <w:shd w:val="clear" w:color="000000" w:fill="FFFFFF"/>
            <w:noWrap/>
            <w:vAlign w:val="bottom"/>
            <w:hideMark/>
          </w:tcPr>
          <w:p w14:paraId="64ABF205" w14:textId="77777777" w:rsidR="00D43B73" w:rsidRPr="00A92340" w:rsidRDefault="00D43B73" w:rsidP="00FC06FA">
            <w:pPr>
              <w:spacing w:line="240" w:lineRule="auto"/>
              <w:ind w:firstLine="0"/>
              <w:jc w:val="right"/>
              <w:rPr>
                <w:color w:val="000000"/>
              </w:rPr>
            </w:pPr>
            <w:r w:rsidRPr="00A92340">
              <w:rPr>
                <w:color w:val="000000"/>
              </w:rPr>
              <w:t>13</w:t>
            </w:r>
          </w:p>
        </w:tc>
        <w:tc>
          <w:tcPr>
            <w:tcW w:w="1163" w:type="dxa"/>
            <w:tcBorders>
              <w:top w:val="nil"/>
              <w:left w:val="nil"/>
              <w:bottom w:val="nil"/>
              <w:right w:val="nil"/>
            </w:tcBorders>
            <w:shd w:val="clear" w:color="000000" w:fill="FFFFFF"/>
            <w:noWrap/>
            <w:vAlign w:val="bottom"/>
            <w:hideMark/>
          </w:tcPr>
          <w:p w14:paraId="33709976" w14:textId="77777777" w:rsidR="00D43B73" w:rsidRPr="00A92340" w:rsidRDefault="00D43B73" w:rsidP="00FC06FA">
            <w:pPr>
              <w:spacing w:line="240" w:lineRule="auto"/>
              <w:ind w:firstLine="0"/>
              <w:jc w:val="right"/>
              <w:rPr>
                <w:color w:val="000000"/>
              </w:rPr>
            </w:pPr>
            <w:r w:rsidRPr="00A92340">
              <w:rPr>
                <w:color w:val="000000"/>
              </w:rPr>
              <w:t>4</w:t>
            </w:r>
          </w:p>
        </w:tc>
        <w:tc>
          <w:tcPr>
            <w:tcW w:w="1177" w:type="dxa"/>
            <w:tcBorders>
              <w:top w:val="nil"/>
              <w:left w:val="nil"/>
              <w:bottom w:val="nil"/>
              <w:right w:val="nil"/>
            </w:tcBorders>
            <w:shd w:val="clear" w:color="000000" w:fill="FFFFFF"/>
            <w:noWrap/>
            <w:vAlign w:val="bottom"/>
            <w:hideMark/>
          </w:tcPr>
          <w:p w14:paraId="01BC1013" w14:textId="77777777" w:rsidR="00D43B73" w:rsidRPr="00A92340" w:rsidRDefault="00D43B73" w:rsidP="00FC06FA">
            <w:pPr>
              <w:spacing w:line="240" w:lineRule="auto"/>
              <w:ind w:firstLine="0"/>
              <w:jc w:val="right"/>
              <w:rPr>
                <w:color w:val="000000"/>
              </w:rPr>
            </w:pPr>
            <w:r w:rsidRPr="00A92340">
              <w:rPr>
                <w:color w:val="000000"/>
              </w:rPr>
              <w:t>4</w:t>
            </w:r>
          </w:p>
        </w:tc>
        <w:tc>
          <w:tcPr>
            <w:tcW w:w="1216" w:type="dxa"/>
            <w:tcBorders>
              <w:top w:val="nil"/>
              <w:left w:val="nil"/>
              <w:bottom w:val="nil"/>
              <w:right w:val="nil"/>
            </w:tcBorders>
            <w:shd w:val="clear" w:color="000000" w:fill="FFFFFF"/>
            <w:noWrap/>
            <w:vAlign w:val="bottom"/>
            <w:hideMark/>
          </w:tcPr>
          <w:p w14:paraId="26C151F7" w14:textId="77777777" w:rsidR="00D43B73" w:rsidRPr="00A92340" w:rsidRDefault="00D43B73" w:rsidP="00FC06FA">
            <w:pPr>
              <w:spacing w:line="240" w:lineRule="auto"/>
              <w:ind w:firstLine="0"/>
              <w:jc w:val="right"/>
              <w:rPr>
                <w:color w:val="000000"/>
              </w:rPr>
            </w:pPr>
            <w:r w:rsidRPr="00A92340">
              <w:rPr>
                <w:color w:val="000000"/>
              </w:rPr>
              <w:t>22</w:t>
            </w:r>
          </w:p>
        </w:tc>
        <w:tc>
          <w:tcPr>
            <w:tcW w:w="646" w:type="dxa"/>
            <w:tcBorders>
              <w:top w:val="nil"/>
              <w:left w:val="nil"/>
              <w:bottom w:val="nil"/>
              <w:right w:val="nil"/>
            </w:tcBorders>
            <w:shd w:val="clear" w:color="000000" w:fill="FFFFFF"/>
            <w:noWrap/>
            <w:vAlign w:val="bottom"/>
            <w:hideMark/>
          </w:tcPr>
          <w:p w14:paraId="617238E3"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4EC1616D" w14:textId="77777777" w:rsidTr="00FC06FA">
        <w:trPr>
          <w:trHeight w:val="312"/>
        </w:trPr>
        <w:tc>
          <w:tcPr>
            <w:tcW w:w="2160" w:type="dxa"/>
            <w:tcBorders>
              <w:top w:val="nil"/>
              <w:left w:val="nil"/>
              <w:bottom w:val="nil"/>
              <w:right w:val="nil"/>
            </w:tcBorders>
            <w:shd w:val="clear" w:color="000000" w:fill="FFFFFF"/>
            <w:noWrap/>
            <w:vAlign w:val="bottom"/>
            <w:hideMark/>
          </w:tcPr>
          <w:p w14:paraId="1115BD9C" w14:textId="77777777" w:rsidR="00D43B73" w:rsidRPr="00A92340" w:rsidRDefault="00D43B73" w:rsidP="00FC06FA">
            <w:pPr>
              <w:spacing w:line="240" w:lineRule="auto"/>
              <w:ind w:firstLine="0"/>
              <w:rPr>
                <w:color w:val="000000"/>
              </w:rPr>
            </w:pPr>
            <w:r w:rsidRPr="00A92340">
              <w:rPr>
                <w:color w:val="000000"/>
              </w:rPr>
              <w:t>Sponge richness</w:t>
            </w:r>
          </w:p>
        </w:tc>
        <w:tc>
          <w:tcPr>
            <w:tcW w:w="763" w:type="dxa"/>
            <w:tcBorders>
              <w:top w:val="nil"/>
              <w:left w:val="nil"/>
              <w:bottom w:val="nil"/>
              <w:right w:val="nil"/>
            </w:tcBorders>
            <w:shd w:val="clear" w:color="000000" w:fill="FFFFFF"/>
            <w:noWrap/>
            <w:vAlign w:val="bottom"/>
            <w:hideMark/>
          </w:tcPr>
          <w:p w14:paraId="0A17CD09" w14:textId="77777777" w:rsidR="00D43B73" w:rsidRPr="00A92340" w:rsidRDefault="00D43B73" w:rsidP="00FC06FA">
            <w:pPr>
              <w:spacing w:line="240" w:lineRule="auto"/>
              <w:ind w:firstLine="0"/>
              <w:jc w:val="right"/>
              <w:rPr>
                <w:color w:val="000000"/>
              </w:rPr>
            </w:pPr>
            <w:r w:rsidRPr="00A92340">
              <w:rPr>
                <w:color w:val="000000"/>
              </w:rPr>
              <w:t>22</w:t>
            </w:r>
          </w:p>
        </w:tc>
        <w:tc>
          <w:tcPr>
            <w:tcW w:w="1163" w:type="dxa"/>
            <w:tcBorders>
              <w:top w:val="nil"/>
              <w:left w:val="nil"/>
              <w:bottom w:val="nil"/>
              <w:right w:val="nil"/>
            </w:tcBorders>
            <w:shd w:val="clear" w:color="000000" w:fill="FFFFFF"/>
            <w:noWrap/>
            <w:vAlign w:val="bottom"/>
            <w:hideMark/>
          </w:tcPr>
          <w:p w14:paraId="4E21910F" w14:textId="77777777" w:rsidR="00D43B73" w:rsidRPr="00A92340" w:rsidRDefault="00D43B73" w:rsidP="00FC06FA">
            <w:pPr>
              <w:spacing w:line="240" w:lineRule="auto"/>
              <w:ind w:firstLine="0"/>
              <w:jc w:val="right"/>
              <w:rPr>
                <w:color w:val="000000"/>
              </w:rPr>
            </w:pPr>
            <w:r w:rsidRPr="00A92340">
              <w:rPr>
                <w:color w:val="000000"/>
              </w:rPr>
              <w:t>5</w:t>
            </w:r>
          </w:p>
        </w:tc>
        <w:tc>
          <w:tcPr>
            <w:tcW w:w="1177" w:type="dxa"/>
            <w:tcBorders>
              <w:top w:val="nil"/>
              <w:left w:val="nil"/>
              <w:bottom w:val="nil"/>
              <w:right w:val="nil"/>
            </w:tcBorders>
            <w:shd w:val="clear" w:color="000000" w:fill="FFFFFF"/>
            <w:noWrap/>
            <w:vAlign w:val="bottom"/>
            <w:hideMark/>
          </w:tcPr>
          <w:p w14:paraId="78C6CE87" w14:textId="77777777" w:rsidR="00D43B73" w:rsidRPr="00A92340" w:rsidRDefault="00D43B73" w:rsidP="00FC06FA">
            <w:pPr>
              <w:spacing w:line="240" w:lineRule="auto"/>
              <w:ind w:firstLine="0"/>
              <w:jc w:val="right"/>
              <w:rPr>
                <w:color w:val="000000"/>
              </w:rPr>
            </w:pPr>
            <w:r w:rsidRPr="00A92340">
              <w:rPr>
                <w:color w:val="000000"/>
              </w:rPr>
              <w:t>8</w:t>
            </w:r>
          </w:p>
        </w:tc>
        <w:tc>
          <w:tcPr>
            <w:tcW w:w="1216" w:type="dxa"/>
            <w:tcBorders>
              <w:top w:val="nil"/>
              <w:left w:val="nil"/>
              <w:bottom w:val="nil"/>
              <w:right w:val="nil"/>
            </w:tcBorders>
            <w:shd w:val="clear" w:color="000000" w:fill="FFFFFF"/>
            <w:noWrap/>
            <w:vAlign w:val="bottom"/>
            <w:hideMark/>
          </w:tcPr>
          <w:p w14:paraId="7DEE0853" w14:textId="77777777" w:rsidR="00D43B73" w:rsidRPr="00A92340" w:rsidRDefault="00D43B73" w:rsidP="00FC06FA">
            <w:pPr>
              <w:spacing w:line="240" w:lineRule="auto"/>
              <w:ind w:firstLine="0"/>
              <w:jc w:val="right"/>
              <w:rPr>
                <w:color w:val="000000"/>
              </w:rPr>
            </w:pPr>
            <w:r w:rsidRPr="00A92340">
              <w:rPr>
                <w:color w:val="000000"/>
              </w:rPr>
              <w:t>36</w:t>
            </w:r>
          </w:p>
        </w:tc>
        <w:tc>
          <w:tcPr>
            <w:tcW w:w="646" w:type="dxa"/>
            <w:tcBorders>
              <w:top w:val="nil"/>
              <w:left w:val="nil"/>
              <w:bottom w:val="nil"/>
              <w:right w:val="nil"/>
            </w:tcBorders>
            <w:shd w:val="clear" w:color="000000" w:fill="FFFFFF"/>
            <w:noWrap/>
            <w:vAlign w:val="bottom"/>
            <w:hideMark/>
          </w:tcPr>
          <w:p w14:paraId="2FC25EF3" w14:textId="77777777" w:rsidR="00D43B73" w:rsidRPr="00A92340" w:rsidRDefault="00D43B73" w:rsidP="00FC06FA">
            <w:pPr>
              <w:spacing w:line="240" w:lineRule="auto"/>
              <w:ind w:firstLine="0"/>
              <w:jc w:val="right"/>
              <w:rPr>
                <w:color w:val="000000"/>
              </w:rPr>
            </w:pPr>
            <w:r w:rsidRPr="00A92340">
              <w:rPr>
                <w:color w:val="000000"/>
              </w:rPr>
              <w:t>164</w:t>
            </w:r>
          </w:p>
        </w:tc>
      </w:tr>
      <w:tr w:rsidR="00D43B73" w:rsidRPr="00A92340" w14:paraId="6013A027" w14:textId="77777777" w:rsidTr="00FC06FA">
        <w:trPr>
          <w:trHeight w:val="312"/>
        </w:trPr>
        <w:tc>
          <w:tcPr>
            <w:tcW w:w="2160" w:type="dxa"/>
            <w:tcBorders>
              <w:top w:val="nil"/>
              <w:left w:val="nil"/>
              <w:bottom w:val="nil"/>
              <w:right w:val="nil"/>
            </w:tcBorders>
            <w:shd w:val="clear" w:color="000000" w:fill="FFFFFF"/>
            <w:noWrap/>
            <w:vAlign w:val="bottom"/>
            <w:hideMark/>
          </w:tcPr>
          <w:p w14:paraId="6BC36192" w14:textId="77777777" w:rsidR="00D43B73" w:rsidRPr="00A92340" w:rsidRDefault="00D43B73" w:rsidP="00FC06FA">
            <w:pPr>
              <w:spacing w:line="240" w:lineRule="auto"/>
              <w:ind w:firstLine="0"/>
              <w:rPr>
                <w:color w:val="000000"/>
              </w:rPr>
            </w:pPr>
            <w:r w:rsidRPr="00A92340">
              <w:rPr>
                <w:color w:val="000000"/>
              </w:rPr>
              <w:t>Fish richness</w:t>
            </w:r>
          </w:p>
        </w:tc>
        <w:tc>
          <w:tcPr>
            <w:tcW w:w="763" w:type="dxa"/>
            <w:tcBorders>
              <w:top w:val="nil"/>
              <w:left w:val="nil"/>
              <w:bottom w:val="nil"/>
              <w:right w:val="nil"/>
            </w:tcBorders>
            <w:shd w:val="clear" w:color="000000" w:fill="FFFFFF"/>
            <w:noWrap/>
            <w:vAlign w:val="bottom"/>
            <w:hideMark/>
          </w:tcPr>
          <w:p w14:paraId="4183091D" w14:textId="77777777" w:rsidR="00D43B73" w:rsidRPr="00A92340" w:rsidRDefault="00D43B73" w:rsidP="00FC06FA">
            <w:pPr>
              <w:spacing w:line="240" w:lineRule="auto"/>
              <w:ind w:firstLine="0"/>
              <w:jc w:val="right"/>
              <w:rPr>
                <w:color w:val="000000"/>
              </w:rPr>
            </w:pPr>
            <w:r w:rsidRPr="00A92340">
              <w:rPr>
                <w:color w:val="000000"/>
              </w:rPr>
              <w:t>24</w:t>
            </w:r>
          </w:p>
        </w:tc>
        <w:tc>
          <w:tcPr>
            <w:tcW w:w="1163" w:type="dxa"/>
            <w:tcBorders>
              <w:top w:val="nil"/>
              <w:left w:val="nil"/>
              <w:bottom w:val="nil"/>
              <w:right w:val="nil"/>
            </w:tcBorders>
            <w:shd w:val="clear" w:color="000000" w:fill="FFFFFF"/>
            <w:noWrap/>
            <w:vAlign w:val="bottom"/>
            <w:hideMark/>
          </w:tcPr>
          <w:p w14:paraId="5B0166BD" w14:textId="77777777" w:rsidR="00D43B73" w:rsidRPr="00A92340" w:rsidRDefault="00D43B73" w:rsidP="00FC06FA">
            <w:pPr>
              <w:spacing w:line="240" w:lineRule="auto"/>
              <w:ind w:firstLine="0"/>
              <w:jc w:val="right"/>
              <w:rPr>
                <w:color w:val="000000"/>
              </w:rPr>
            </w:pPr>
            <w:r w:rsidRPr="00A92340">
              <w:rPr>
                <w:color w:val="000000"/>
              </w:rPr>
              <w:t>6</w:t>
            </w:r>
          </w:p>
        </w:tc>
        <w:tc>
          <w:tcPr>
            <w:tcW w:w="1177" w:type="dxa"/>
            <w:tcBorders>
              <w:top w:val="nil"/>
              <w:left w:val="nil"/>
              <w:bottom w:val="nil"/>
              <w:right w:val="nil"/>
            </w:tcBorders>
            <w:shd w:val="clear" w:color="000000" w:fill="FFFFFF"/>
            <w:noWrap/>
            <w:vAlign w:val="bottom"/>
            <w:hideMark/>
          </w:tcPr>
          <w:p w14:paraId="5FCF4C41" w14:textId="77777777" w:rsidR="00D43B73" w:rsidRPr="00A92340" w:rsidRDefault="00D43B73" w:rsidP="00FC06FA">
            <w:pPr>
              <w:spacing w:line="240" w:lineRule="auto"/>
              <w:ind w:firstLine="0"/>
              <w:jc w:val="right"/>
              <w:rPr>
                <w:color w:val="000000"/>
              </w:rPr>
            </w:pPr>
            <w:r w:rsidRPr="00A92340">
              <w:rPr>
                <w:color w:val="000000"/>
              </w:rPr>
              <w:t>9</w:t>
            </w:r>
          </w:p>
        </w:tc>
        <w:tc>
          <w:tcPr>
            <w:tcW w:w="1216" w:type="dxa"/>
            <w:tcBorders>
              <w:top w:val="nil"/>
              <w:left w:val="nil"/>
              <w:bottom w:val="nil"/>
              <w:right w:val="nil"/>
            </w:tcBorders>
            <w:shd w:val="clear" w:color="000000" w:fill="FFFFFF"/>
            <w:noWrap/>
            <w:vAlign w:val="bottom"/>
            <w:hideMark/>
          </w:tcPr>
          <w:p w14:paraId="2EAD5386" w14:textId="77777777" w:rsidR="00D43B73" w:rsidRPr="00A92340" w:rsidRDefault="00D43B73" w:rsidP="00FC06FA">
            <w:pPr>
              <w:spacing w:line="240" w:lineRule="auto"/>
              <w:ind w:firstLine="0"/>
              <w:jc w:val="right"/>
              <w:rPr>
                <w:color w:val="000000"/>
              </w:rPr>
            </w:pPr>
            <w:r w:rsidRPr="00A92340">
              <w:rPr>
                <w:color w:val="000000"/>
              </w:rPr>
              <w:t>37</w:t>
            </w:r>
          </w:p>
        </w:tc>
        <w:tc>
          <w:tcPr>
            <w:tcW w:w="646" w:type="dxa"/>
            <w:tcBorders>
              <w:top w:val="nil"/>
              <w:left w:val="nil"/>
              <w:bottom w:val="nil"/>
              <w:right w:val="nil"/>
            </w:tcBorders>
            <w:shd w:val="clear" w:color="000000" w:fill="FFFFFF"/>
            <w:noWrap/>
            <w:vAlign w:val="bottom"/>
            <w:hideMark/>
          </w:tcPr>
          <w:p w14:paraId="4A6A0376"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6A540729" w14:textId="77777777" w:rsidTr="00FC06FA">
        <w:trPr>
          <w:trHeight w:val="312"/>
        </w:trPr>
        <w:tc>
          <w:tcPr>
            <w:tcW w:w="2160" w:type="dxa"/>
            <w:tcBorders>
              <w:top w:val="nil"/>
              <w:left w:val="nil"/>
              <w:bottom w:val="nil"/>
              <w:right w:val="nil"/>
            </w:tcBorders>
            <w:shd w:val="clear" w:color="000000" w:fill="FFFFFF"/>
            <w:noWrap/>
            <w:vAlign w:val="bottom"/>
            <w:hideMark/>
          </w:tcPr>
          <w:p w14:paraId="6BF3F3A6" w14:textId="77777777" w:rsidR="00D43B73" w:rsidRPr="00A92340" w:rsidRDefault="00D43B73" w:rsidP="00FC06FA">
            <w:pPr>
              <w:spacing w:line="240" w:lineRule="auto"/>
              <w:ind w:firstLine="0"/>
              <w:rPr>
                <w:color w:val="000000"/>
              </w:rPr>
            </w:pPr>
            <w:r w:rsidRPr="00A92340">
              <w:rPr>
                <w:color w:val="000000"/>
              </w:rPr>
              <w:t>Combined richness</w:t>
            </w:r>
          </w:p>
        </w:tc>
        <w:tc>
          <w:tcPr>
            <w:tcW w:w="763" w:type="dxa"/>
            <w:tcBorders>
              <w:top w:val="nil"/>
              <w:left w:val="nil"/>
              <w:bottom w:val="nil"/>
              <w:right w:val="nil"/>
            </w:tcBorders>
            <w:shd w:val="clear" w:color="000000" w:fill="FFFFFF"/>
            <w:noWrap/>
            <w:vAlign w:val="bottom"/>
            <w:hideMark/>
          </w:tcPr>
          <w:p w14:paraId="08D70E56" w14:textId="77777777" w:rsidR="00D43B73" w:rsidRPr="00A92340" w:rsidRDefault="00D43B73" w:rsidP="00FC06FA">
            <w:pPr>
              <w:spacing w:line="240" w:lineRule="auto"/>
              <w:ind w:firstLine="0"/>
              <w:jc w:val="right"/>
              <w:rPr>
                <w:color w:val="000000"/>
              </w:rPr>
            </w:pPr>
            <w:r w:rsidRPr="00A92340">
              <w:rPr>
                <w:color w:val="000000"/>
              </w:rPr>
              <w:t>59</w:t>
            </w:r>
          </w:p>
        </w:tc>
        <w:tc>
          <w:tcPr>
            <w:tcW w:w="1163" w:type="dxa"/>
            <w:tcBorders>
              <w:top w:val="nil"/>
              <w:left w:val="nil"/>
              <w:bottom w:val="nil"/>
              <w:right w:val="nil"/>
            </w:tcBorders>
            <w:shd w:val="clear" w:color="000000" w:fill="FFFFFF"/>
            <w:noWrap/>
            <w:vAlign w:val="bottom"/>
            <w:hideMark/>
          </w:tcPr>
          <w:p w14:paraId="3D4DA36D" w14:textId="77777777" w:rsidR="00D43B73" w:rsidRPr="00A92340" w:rsidRDefault="00D43B73" w:rsidP="00FC06FA">
            <w:pPr>
              <w:spacing w:line="240" w:lineRule="auto"/>
              <w:ind w:firstLine="0"/>
              <w:jc w:val="right"/>
              <w:rPr>
                <w:color w:val="000000"/>
              </w:rPr>
            </w:pPr>
            <w:r w:rsidRPr="00A92340">
              <w:rPr>
                <w:color w:val="000000"/>
              </w:rPr>
              <w:t>8</w:t>
            </w:r>
          </w:p>
        </w:tc>
        <w:tc>
          <w:tcPr>
            <w:tcW w:w="1177" w:type="dxa"/>
            <w:tcBorders>
              <w:top w:val="nil"/>
              <w:left w:val="nil"/>
              <w:bottom w:val="nil"/>
              <w:right w:val="nil"/>
            </w:tcBorders>
            <w:shd w:val="clear" w:color="000000" w:fill="FFFFFF"/>
            <w:noWrap/>
            <w:vAlign w:val="bottom"/>
            <w:hideMark/>
          </w:tcPr>
          <w:p w14:paraId="6683708D" w14:textId="77777777" w:rsidR="00D43B73" w:rsidRPr="00A92340" w:rsidRDefault="00D43B73" w:rsidP="00FC06FA">
            <w:pPr>
              <w:spacing w:line="240" w:lineRule="auto"/>
              <w:ind w:firstLine="0"/>
              <w:jc w:val="right"/>
              <w:rPr>
                <w:color w:val="000000"/>
              </w:rPr>
            </w:pPr>
            <w:r w:rsidRPr="00A92340">
              <w:rPr>
                <w:color w:val="000000"/>
              </w:rPr>
              <w:t>39</w:t>
            </w:r>
          </w:p>
        </w:tc>
        <w:tc>
          <w:tcPr>
            <w:tcW w:w="1216" w:type="dxa"/>
            <w:tcBorders>
              <w:top w:val="nil"/>
              <w:left w:val="nil"/>
              <w:bottom w:val="nil"/>
              <w:right w:val="nil"/>
            </w:tcBorders>
            <w:shd w:val="clear" w:color="000000" w:fill="FFFFFF"/>
            <w:noWrap/>
            <w:vAlign w:val="bottom"/>
            <w:hideMark/>
          </w:tcPr>
          <w:p w14:paraId="5B81B6E6" w14:textId="77777777" w:rsidR="00D43B73" w:rsidRPr="00A92340" w:rsidRDefault="00D43B73" w:rsidP="00FC06FA">
            <w:pPr>
              <w:spacing w:line="240" w:lineRule="auto"/>
              <w:ind w:firstLine="0"/>
              <w:jc w:val="right"/>
              <w:rPr>
                <w:color w:val="000000"/>
              </w:rPr>
            </w:pPr>
            <w:r w:rsidRPr="00A92340">
              <w:rPr>
                <w:color w:val="000000"/>
              </w:rPr>
              <w:t>75</w:t>
            </w:r>
          </w:p>
        </w:tc>
        <w:tc>
          <w:tcPr>
            <w:tcW w:w="646" w:type="dxa"/>
            <w:tcBorders>
              <w:top w:val="nil"/>
              <w:left w:val="nil"/>
              <w:bottom w:val="nil"/>
              <w:right w:val="nil"/>
            </w:tcBorders>
            <w:shd w:val="clear" w:color="000000" w:fill="FFFFFF"/>
            <w:noWrap/>
            <w:vAlign w:val="bottom"/>
            <w:hideMark/>
          </w:tcPr>
          <w:p w14:paraId="1A52820E" w14:textId="77777777" w:rsidR="00D43B73" w:rsidRPr="00A92340" w:rsidRDefault="00D43B73" w:rsidP="00FC06FA">
            <w:pPr>
              <w:spacing w:line="240" w:lineRule="auto"/>
              <w:ind w:firstLine="0"/>
              <w:jc w:val="right"/>
              <w:rPr>
                <w:color w:val="000000"/>
              </w:rPr>
            </w:pPr>
            <w:r w:rsidRPr="00A92340">
              <w:rPr>
                <w:color w:val="000000"/>
              </w:rPr>
              <w:t>164</w:t>
            </w:r>
          </w:p>
        </w:tc>
      </w:tr>
      <w:tr w:rsidR="00D43B73" w:rsidRPr="00A92340" w14:paraId="6FC98B09" w14:textId="77777777" w:rsidTr="00FC06FA">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34A392F3" w14:textId="77777777" w:rsidR="00D43B73" w:rsidRPr="00A92340" w:rsidRDefault="00D43B73" w:rsidP="00FC06FA">
            <w:pPr>
              <w:spacing w:line="240" w:lineRule="auto"/>
              <w:ind w:firstLine="0"/>
              <w:rPr>
                <w:color w:val="000000"/>
              </w:rPr>
            </w:pPr>
            <w:r w:rsidRPr="00A92340">
              <w:rPr>
                <w:color w:val="000000"/>
              </w:rPr>
              <w:t>Surrogates</w:t>
            </w:r>
          </w:p>
        </w:tc>
        <w:tc>
          <w:tcPr>
            <w:tcW w:w="763" w:type="dxa"/>
            <w:tcBorders>
              <w:top w:val="single" w:sz="4" w:space="0" w:color="auto"/>
              <w:left w:val="nil"/>
              <w:bottom w:val="single" w:sz="4" w:space="0" w:color="auto"/>
              <w:right w:val="nil"/>
            </w:tcBorders>
            <w:shd w:val="clear" w:color="000000" w:fill="FFFFFF"/>
            <w:noWrap/>
            <w:vAlign w:val="bottom"/>
            <w:hideMark/>
          </w:tcPr>
          <w:p w14:paraId="02495311" w14:textId="77777777" w:rsidR="00D43B73" w:rsidRPr="00A92340" w:rsidRDefault="00D43B73" w:rsidP="00FC06FA">
            <w:pPr>
              <w:spacing w:line="240" w:lineRule="auto"/>
              <w:ind w:firstLine="0"/>
              <w:rPr>
                <w:color w:val="000000"/>
              </w:rPr>
            </w:pPr>
            <w:r w:rsidRPr="00A92340">
              <w:rPr>
                <w:color w:val="000000"/>
              </w:rPr>
              <w:t> </w:t>
            </w:r>
          </w:p>
        </w:tc>
        <w:tc>
          <w:tcPr>
            <w:tcW w:w="1163" w:type="dxa"/>
            <w:tcBorders>
              <w:top w:val="single" w:sz="4" w:space="0" w:color="auto"/>
              <w:left w:val="nil"/>
              <w:bottom w:val="single" w:sz="4" w:space="0" w:color="auto"/>
              <w:right w:val="nil"/>
            </w:tcBorders>
            <w:shd w:val="clear" w:color="000000" w:fill="FFFFFF"/>
            <w:noWrap/>
            <w:vAlign w:val="bottom"/>
            <w:hideMark/>
          </w:tcPr>
          <w:p w14:paraId="52045E09" w14:textId="77777777" w:rsidR="00D43B73" w:rsidRPr="00A92340" w:rsidRDefault="00D43B73" w:rsidP="00FC06FA">
            <w:pPr>
              <w:spacing w:line="240" w:lineRule="auto"/>
              <w:ind w:firstLine="0"/>
              <w:rPr>
                <w:color w:val="000000"/>
              </w:rPr>
            </w:pPr>
            <w:r w:rsidRPr="00A92340">
              <w:rPr>
                <w:color w:val="000000"/>
              </w:rPr>
              <w:t> </w:t>
            </w:r>
          </w:p>
        </w:tc>
        <w:tc>
          <w:tcPr>
            <w:tcW w:w="1177" w:type="dxa"/>
            <w:tcBorders>
              <w:top w:val="single" w:sz="4" w:space="0" w:color="auto"/>
              <w:left w:val="nil"/>
              <w:bottom w:val="single" w:sz="4" w:space="0" w:color="auto"/>
              <w:right w:val="nil"/>
            </w:tcBorders>
            <w:shd w:val="clear" w:color="000000" w:fill="FFFFFF"/>
            <w:noWrap/>
            <w:vAlign w:val="bottom"/>
            <w:hideMark/>
          </w:tcPr>
          <w:p w14:paraId="0C985538" w14:textId="77777777" w:rsidR="00D43B73" w:rsidRPr="00A92340" w:rsidRDefault="00D43B73" w:rsidP="00FC06FA">
            <w:pPr>
              <w:spacing w:line="240" w:lineRule="auto"/>
              <w:ind w:firstLine="0"/>
              <w:rPr>
                <w:color w:val="000000"/>
              </w:rPr>
            </w:pPr>
            <w:r w:rsidRPr="00A92340">
              <w:rPr>
                <w:color w:val="000000"/>
              </w:rPr>
              <w:t> </w:t>
            </w:r>
          </w:p>
        </w:tc>
        <w:tc>
          <w:tcPr>
            <w:tcW w:w="1216" w:type="dxa"/>
            <w:tcBorders>
              <w:top w:val="single" w:sz="4" w:space="0" w:color="auto"/>
              <w:left w:val="nil"/>
              <w:bottom w:val="single" w:sz="4" w:space="0" w:color="auto"/>
              <w:right w:val="nil"/>
            </w:tcBorders>
            <w:shd w:val="clear" w:color="000000" w:fill="FFFFFF"/>
            <w:noWrap/>
            <w:vAlign w:val="bottom"/>
            <w:hideMark/>
          </w:tcPr>
          <w:p w14:paraId="4B09F692" w14:textId="77777777" w:rsidR="00D43B73" w:rsidRPr="00A92340" w:rsidRDefault="00D43B73" w:rsidP="00FC06FA">
            <w:pPr>
              <w:spacing w:line="240" w:lineRule="auto"/>
              <w:ind w:firstLine="0"/>
              <w:rPr>
                <w:color w:val="000000"/>
              </w:rPr>
            </w:pPr>
            <w:r w:rsidRPr="00A92340">
              <w:rPr>
                <w:color w:val="000000"/>
              </w:rPr>
              <w:t> </w:t>
            </w:r>
          </w:p>
        </w:tc>
        <w:tc>
          <w:tcPr>
            <w:tcW w:w="646" w:type="dxa"/>
            <w:tcBorders>
              <w:top w:val="single" w:sz="4" w:space="0" w:color="auto"/>
              <w:left w:val="nil"/>
              <w:bottom w:val="single" w:sz="4" w:space="0" w:color="auto"/>
              <w:right w:val="nil"/>
            </w:tcBorders>
            <w:shd w:val="clear" w:color="000000" w:fill="FFFFFF"/>
            <w:noWrap/>
            <w:vAlign w:val="bottom"/>
            <w:hideMark/>
          </w:tcPr>
          <w:p w14:paraId="584525D7" w14:textId="77777777" w:rsidR="00D43B73" w:rsidRPr="00A92340" w:rsidRDefault="00D43B73" w:rsidP="00FC06FA">
            <w:pPr>
              <w:spacing w:line="240" w:lineRule="auto"/>
              <w:ind w:firstLine="0"/>
              <w:rPr>
                <w:color w:val="000000"/>
              </w:rPr>
            </w:pPr>
            <w:r w:rsidRPr="00A92340">
              <w:rPr>
                <w:color w:val="000000"/>
              </w:rPr>
              <w:t> </w:t>
            </w:r>
          </w:p>
        </w:tc>
      </w:tr>
      <w:tr w:rsidR="00D43B73" w:rsidRPr="00A92340" w14:paraId="1A7D8CF5" w14:textId="77777777" w:rsidTr="00FC06FA">
        <w:trPr>
          <w:trHeight w:val="312"/>
        </w:trPr>
        <w:tc>
          <w:tcPr>
            <w:tcW w:w="2160" w:type="dxa"/>
            <w:tcBorders>
              <w:top w:val="nil"/>
              <w:left w:val="nil"/>
              <w:bottom w:val="nil"/>
              <w:right w:val="nil"/>
            </w:tcBorders>
            <w:shd w:val="clear" w:color="000000" w:fill="FFFFFF"/>
            <w:noWrap/>
            <w:vAlign w:val="bottom"/>
            <w:hideMark/>
          </w:tcPr>
          <w:p w14:paraId="21E7C19F" w14:textId="77777777" w:rsidR="00D43B73" w:rsidRPr="00A92340" w:rsidRDefault="00D43B73" w:rsidP="00FC06FA">
            <w:pPr>
              <w:spacing w:line="240" w:lineRule="auto"/>
              <w:ind w:firstLine="0"/>
              <w:rPr>
                <w:color w:val="000000"/>
              </w:rPr>
            </w:pPr>
            <w:r w:rsidRPr="00A92340">
              <w:rPr>
                <w:color w:val="000000"/>
              </w:rPr>
              <w:t>Coral cover (%)</w:t>
            </w:r>
          </w:p>
        </w:tc>
        <w:tc>
          <w:tcPr>
            <w:tcW w:w="763" w:type="dxa"/>
            <w:tcBorders>
              <w:top w:val="nil"/>
              <w:left w:val="nil"/>
              <w:bottom w:val="nil"/>
              <w:right w:val="nil"/>
            </w:tcBorders>
            <w:shd w:val="clear" w:color="000000" w:fill="FFFFFF"/>
            <w:noWrap/>
            <w:vAlign w:val="bottom"/>
            <w:hideMark/>
          </w:tcPr>
          <w:p w14:paraId="52FBB313" w14:textId="77777777" w:rsidR="00D43B73" w:rsidRPr="00A92340" w:rsidRDefault="00D43B73" w:rsidP="00FC06FA">
            <w:pPr>
              <w:spacing w:line="240" w:lineRule="auto"/>
              <w:ind w:firstLine="0"/>
              <w:jc w:val="right"/>
              <w:rPr>
                <w:color w:val="000000"/>
              </w:rPr>
            </w:pPr>
            <w:r w:rsidRPr="00A92340">
              <w:rPr>
                <w:color w:val="000000"/>
              </w:rPr>
              <w:t>21.36</w:t>
            </w:r>
          </w:p>
        </w:tc>
        <w:tc>
          <w:tcPr>
            <w:tcW w:w="1163" w:type="dxa"/>
            <w:tcBorders>
              <w:top w:val="nil"/>
              <w:left w:val="nil"/>
              <w:bottom w:val="nil"/>
              <w:right w:val="nil"/>
            </w:tcBorders>
            <w:shd w:val="clear" w:color="000000" w:fill="FFFFFF"/>
            <w:noWrap/>
            <w:vAlign w:val="bottom"/>
            <w:hideMark/>
          </w:tcPr>
          <w:p w14:paraId="1D11B03A" w14:textId="77777777" w:rsidR="00D43B73" w:rsidRPr="00A92340" w:rsidRDefault="00D43B73" w:rsidP="00FC06FA">
            <w:pPr>
              <w:spacing w:line="240" w:lineRule="auto"/>
              <w:ind w:firstLine="0"/>
              <w:jc w:val="right"/>
              <w:rPr>
                <w:color w:val="000000"/>
              </w:rPr>
            </w:pPr>
            <w:r w:rsidRPr="00A92340">
              <w:rPr>
                <w:color w:val="000000"/>
              </w:rPr>
              <w:t>13.95</w:t>
            </w:r>
          </w:p>
        </w:tc>
        <w:tc>
          <w:tcPr>
            <w:tcW w:w="1177" w:type="dxa"/>
            <w:tcBorders>
              <w:top w:val="nil"/>
              <w:left w:val="nil"/>
              <w:bottom w:val="nil"/>
              <w:right w:val="nil"/>
            </w:tcBorders>
            <w:shd w:val="clear" w:color="000000" w:fill="FFFFFF"/>
            <w:noWrap/>
            <w:vAlign w:val="bottom"/>
            <w:hideMark/>
          </w:tcPr>
          <w:p w14:paraId="4AA2701F" w14:textId="77777777" w:rsidR="00D43B73" w:rsidRPr="00A92340" w:rsidRDefault="00D43B73" w:rsidP="00FC06FA">
            <w:pPr>
              <w:spacing w:line="240" w:lineRule="auto"/>
              <w:ind w:firstLine="0"/>
              <w:jc w:val="right"/>
              <w:rPr>
                <w:color w:val="000000"/>
              </w:rPr>
            </w:pPr>
            <w:r w:rsidRPr="00A92340">
              <w:rPr>
                <w:color w:val="000000"/>
              </w:rPr>
              <w:t>2.68</w:t>
            </w:r>
          </w:p>
        </w:tc>
        <w:tc>
          <w:tcPr>
            <w:tcW w:w="1216" w:type="dxa"/>
            <w:tcBorders>
              <w:top w:val="nil"/>
              <w:left w:val="nil"/>
              <w:bottom w:val="nil"/>
              <w:right w:val="nil"/>
            </w:tcBorders>
            <w:shd w:val="clear" w:color="000000" w:fill="FFFFFF"/>
            <w:noWrap/>
            <w:vAlign w:val="bottom"/>
            <w:hideMark/>
          </w:tcPr>
          <w:p w14:paraId="54B420F0" w14:textId="77777777" w:rsidR="00D43B73" w:rsidRPr="00A92340" w:rsidRDefault="00D43B73" w:rsidP="00FC06FA">
            <w:pPr>
              <w:spacing w:line="240" w:lineRule="auto"/>
              <w:ind w:firstLine="0"/>
              <w:jc w:val="right"/>
              <w:rPr>
                <w:color w:val="000000"/>
              </w:rPr>
            </w:pPr>
            <w:r w:rsidRPr="00A92340">
              <w:rPr>
                <w:color w:val="000000"/>
              </w:rPr>
              <w:t>61.75</w:t>
            </w:r>
          </w:p>
        </w:tc>
        <w:tc>
          <w:tcPr>
            <w:tcW w:w="646" w:type="dxa"/>
            <w:tcBorders>
              <w:top w:val="nil"/>
              <w:left w:val="nil"/>
              <w:bottom w:val="nil"/>
              <w:right w:val="nil"/>
            </w:tcBorders>
            <w:shd w:val="clear" w:color="000000" w:fill="FFFFFF"/>
            <w:noWrap/>
            <w:vAlign w:val="bottom"/>
            <w:hideMark/>
          </w:tcPr>
          <w:p w14:paraId="1D608290"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3068CE85" w14:textId="77777777" w:rsidTr="00FC06FA">
        <w:trPr>
          <w:trHeight w:val="312"/>
        </w:trPr>
        <w:tc>
          <w:tcPr>
            <w:tcW w:w="2160" w:type="dxa"/>
            <w:tcBorders>
              <w:top w:val="nil"/>
              <w:left w:val="nil"/>
              <w:bottom w:val="nil"/>
              <w:right w:val="nil"/>
            </w:tcBorders>
            <w:shd w:val="clear" w:color="000000" w:fill="FFFFFF"/>
            <w:noWrap/>
            <w:vAlign w:val="bottom"/>
            <w:hideMark/>
          </w:tcPr>
          <w:p w14:paraId="5D9540C9" w14:textId="77777777" w:rsidR="00D43B73" w:rsidRPr="00A92340" w:rsidRDefault="00D43B73" w:rsidP="00FC06FA">
            <w:pPr>
              <w:spacing w:line="240" w:lineRule="auto"/>
              <w:ind w:firstLine="0"/>
              <w:rPr>
                <w:color w:val="000000"/>
              </w:rPr>
            </w:pPr>
            <w:r w:rsidRPr="00A92340">
              <w:rPr>
                <w:color w:val="000000"/>
              </w:rPr>
              <w:t>Sponge cover (%)</w:t>
            </w:r>
          </w:p>
        </w:tc>
        <w:tc>
          <w:tcPr>
            <w:tcW w:w="763" w:type="dxa"/>
            <w:tcBorders>
              <w:top w:val="nil"/>
              <w:left w:val="nil"/>
              <w:bottom w:val="nil"/>
              <w:right w:val="nil"/>
            </w:tcBorders>
            <w:shd w:val="clear" w:color="000000" w:fill="FFFFFF"/>
            <w:noWrap/>
            <w:vAlign w:val="bottom"/>
            <w:hideMark/>
          </w:tcPr>
          <w:p w14:paraId="41E3382F" w14:textId="77777777" w:rsidR="00D43B73" w:rsidRPr="00A92340" w:rsidRDefault="00D43B73" w:rsidP="00FC06FA">
            <w:pPr>
              <w:spacing w:line="240" w:lineRule="auto"/>
              <w:ind w:firstLine="0"/>
              <w:jc w:val="right"/>
              <w:rPr>
                <w:color w:val="000000"/>
              </w:rPr>
            </w:pPr>
            <w:r w:rsidRPr="00A92340">
              <w:rPr>
                <w:color w:val="000000"/>
              </w:rPr>
              <w:t>7.96</w:t>
            </w:r>
          </w:p>
        </w:tc>
        <w:tc>
          <w:tcPr>
            <w:tcW w:w="1163" w:type="dxa"/>
            <w:tcBorders>
              <w:top w:val="nil"/>
              <w:left w:val="nil"/>
              <w:bottom w:val="nil"/>
              <w:right w:val="nil"/>
            </w:tcBorders>
            <w:shd w:val="clear" w:color="000000" w:fill="FFFFFF"/>
            <w:noWrap/>
            <w:vAlign w:val="bottom"/>
            <w:hideMark/>
          </w:tcPr>
          <w:p w14:paraId="44EF42C2" w14:textId="77777777" w:rsidR="00D43B73" w:rsidRPr="00A92340" w:rsidRDefault="00D43B73" w:rsidP="00FC06FA">
            <w:pPr>
              <w:spacing w:line="240" w:lineRule="auto"/>
              <w:ind w:firstLine="0"/>
              <w:jc w:val="right"/>
              <w:rPr>
                <w:color w:val="000000"/>
              </w:rPr>
            </w:pPr>
            <w:r w:rsidRPr="00A92340">
              <w:rPr>
                <w:color w:val="000000"/>
              </w:rPr>
              <w:t>4.98</w:t>
            </w:r>
          </w:p>
        </w:tc>
        <w:tc>
          <w:tcPr>
            <w:tcW w:w="1177" w:type="dxa"/>
            <w:tcBorders>
              <w:top w:val="nil"/>
              <w:left w:val="nil"/>
              <w:bottom w:val="nil"/>
              <w:right w:val="nil"/>
            </w:tcBorders>
            <w:shd w:val="clear" w:color="000000" w:fill="FFFFFF"/>
            <w:noWrap/>
            <w:vAlign w:val="bottom"/>
            <w:hideMark/>
          </w:tcPr>
          <w:p w14:paraId="29E0E498" w14:textId="77777777" w:rsidR="00D43B73" w:rsidRPr="00A92340" w:rsidRDefault="00D43B73" w:rsidP="00FC06FA">
            <w:pPr>
              <w:spacing w:line="240" w:lineRule="auto"/>
              <w:ind w:firstLine="0"/>
              <w:jc w:val="right"/>
              <w:rPr>
                <w:color w:val="000000"/>
              </w:rPr>
            </w:pPr>
            <w:r w:rsidRPr="00A92340">
              <w:rPr>
                <w:color w:val="000000"/>
              </w:rPr>
              <w:t>0.28</w:t>
            </w:r>
          </w:p>
        </w:tc>
        <w:tc>
          <w:tcPr>
            <w:tcW w:w="1216" w:type="dxa"/>
            <w:tcBorders>
              <w:top w:val="nil"/>
              <w:left w:val="nil"/>
              <w:bottom w:val="nil"/>
              <w:right w:val="nil"/>
            </w:tcBorders>
            <w:shd w:val="clear" w:color="000000" w:fill="FFFFFF"/>
            <w:noWrap/>
            <w:vAlign w:val="bottom"/>
            <w:hideMark/>
          </w:tcPr>
          <w:p w14:paraId="33AE6613" w14:textId="77777777" w:rsidR="00D43B73" w:rsidRPr="00A92340" w:rsidRDefault="00D43B73" w:rsidP="00FC06FA">
            <w:pPr>
              <w:spacing w:line="240" w:lineRule="auto"/>
              <w:ind w:firstLine="0"/>
              <w:jc w:val="right"/>
              <w:rPr>
                <w:color w:val="000000"/>
              </w:rPr>
            </w:pPr>
            <w:r w:rsidRPr="00A92340">
              <w:rPr>
                <w:color w:val="000000"/>
              </w:rPr>
              <w:t>27.77</w:t>
            </w:r>
          </w:p>
        </w:tc>
        <w:tc>
          <w:tcPr>
            <w:tcW w:w="646" w:type="dxa"/>
            <w:tcBorders>
              <w:top w:val="nil"/>
              <w:left w:val="nil"/>
              <w:bottom w:val="nil"/>
              <w:right w:val="nil"/>
            </w:tcBorders>
            <w:shd w:val="clear" w:color="000000" w:fill="FFFFFF"/>
            <w:noWrap/>
            <w:vAlign w:val="bottom"/>
            <w:hideMark/>
          </w:tcPr>
          <w:p w14:paraId="448EABFC"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25FBA5EB" w14:textId="77777777" w:rsidTr="00FC06FA">
        <w:trPr>
          <w:trHeight w:val="312"/>
        </w:trPr>
        <w:tc>
          <w:tcPr>
            <w:tcW w:w="2160" w:type="dxa"/>
            <w:tcBorders>
              <w:top w:val="nil"/>
              <w:left w:val="nil"/>
              <w:bottom w:val="single" w:sz="4" w:space="0" w:color="auto"/>
              <w:right w:val="nil"/>
            </w:tcBorders>
            <w:shd w:val="clear" w:color="000000" w:fill="FFFFFF"/>
            <w:noWrap/>
            <w:vAlign w:val="bottom"/>
            <w:hideMark/>
          </w:tcPr>
          <w:p w14:paraId="3FC79457" w14:textId="77777777" w:rsidR="00D43B73" w:rsidRPr="00A92340" w:rsidRDefault="00D43B73" w:rsidP="00FC06FA">
            <w:pPr>
              <w:spacing w:line="240" w:lineRule="auto"/>
              <w:ind w:firstLine="0"/>
              <w:rPr>
                <w:color w:val="000000"/>
              </w:rPr>
            </w:pPr>
            <w:r w:rsidRPr="00A92340">
              <w:rPr>
                <w:color w:val="000000"/>
              </w:rPr>
              <w:t>Rugosity (cm)</w:t>
            </w:r>
          </w:p>
        </w:tc>
        <w:tc>
          <w:tcPr>
            <w:tcW w:w="763" w:type="dxa"/>
            <w:tcBorders>
              <w:top w:val="nil"/>
              <w:left w:val="nil"/>
              <w:bottom w:val="single" w:sz="4" w:space="0" w:color="auto"/>
              <w:right w:val="nil"/>
            </w:tcBorders>
            <w:shd w:val="clear" w:color="000000" w:fill="FFFFFF"/>
            <w:noWrap/>
            <w:vAlign w:val="bottom"/>
            <w:hideMark/>
          </w:tcPr>
          <w:p w14:paraId="6692A725" w14:textId="77777777" w:rsidR="00D43B73" w:rsidRPr="00A92340" w:rsidRDefault="00D43B73" w:rsidP="00FC06FA">
            <w:pPr>
              <w:spacing w:line="240" w:lineRule="auto"/>
              <w:ind w:firstLine="0"/>
              <w:jc w:val="right"/>
              <w:rPr>
                <w:color w:val="000000"/>
              </w:rPr>
            </w:pPr>
            <w:r w:rsidRPr="00A92340">
              <w:rPr>
                <w:color w:val="000000"/>
              </w:rPr>
              <w:t>45</w:t>
            </w:r>
          </w:p>
        </w:tc>
        <w:tc>
          <w:tcPr>
            <w:tcW w:w="1163" w:type="dxa"/>
            <w:tcBorders>
              <w:top w:val="nil"/>
              <w:left w:val="nil"/>
              <w:bottom w:val="single" w:sz="4" w:space="0" w:color="auto"/>
              <w:right w:val="nil"/>
            </w:tcBorders>
            <w:shd w:val="clear" w:color="000000" w:fill="FFFFFF"/>
            <w:noWrap/>
            <w:vAlign w:val="bottom"/>
            <w:hideMark/>
          </w:tcPr>
          <w:p w14:paraId="2323129B" w14:textId="77777777" w:rsidR="00D43B73" w:rsidRPr="00A92340" w:rsidRDefault="00D43B73" w:rsidP="00FC06FA">
            <w:pPr>
              <w:spacing w:line="240" w:lineRule="auto"/>
              <w:ind w:firstLine="0"/>
              <w:jc w:val="right"/>
              <w:rPr>
                <w:color w:val="000000"/>
              </w:rPr>
            </w:pPr>
            <w:r w:rsidRPr="00A92340">
              <w:rPr>
                <w:color w:val="000000"/>
              </w:rPr>
              <w:t>16</w:t>
            </w:r>
          </w:p>
        </w:tc>
        <w:tc>
          <w:tcPr>
            <w:tcW w:w="1177" w:type="dxa"/>
            <w:tcBorders>
              <w:top w:val="nil"/>
              <w:left w:val="nil"/>
              <w:bottom w:val="single" w:sz="4" w:space="0" w:color="auto"/>
              <w:right w:val="nil"/>
            </w:tcBorders>
            <w:shd w:val="clear" w:color="000000" w:fill="FFFFFF"/>
            <w:noWrap/>
            <w:vAlign w:val="bottom"/>
            <w:hideMark/>
          </w:tcPr>
          <w:p w14:paraId="138D87D2" w14:textId="77777777" w:rsidR="00D43B73" w:rsidRPr="00A92340" w:rsidRDefault="00D43B73" w:rsidP="00FC06FA">
            <w:pPr>
              <w:spacing w:line="240" w:lineRule="auto"/>
              <w:ind w:firstLine="0"/>
              <w:jc w:val="right"/>
              <w:rPr>
                <w:color w:val="000000"/>
              </w:rPr>
            </w:pPr>
            <w:r w:rsidRPr="00A92340">
              <w:rPr>
                <w:color w:val="000000"/>
              </w:rPr>
              <w:t>17</w:t>
            </w:r>
          </w:p>
        </w:tc>
        <w:tc>
          <w:tcPr>
            <w:tcW w:w="1216" w:type="dxa"/>
            <w:tcBorders>
              <w:top w:val="nil"/>
              <w:left w:val="nil"/>
              <w:bottom w:val="single" w:sz="4" w:space="0" w:color="auto"/>
              <w:right w:val="nil"/>
            </w:tcBorders>
            <w:shd w:val="clear" w:color="000000" w:fill="FFFFFF"/>
            <w:noWrap/>
            <w:vAlign w:val="bottom"/>
            <w:hideMark/>
          </w:tcPr>
          <w:p w14:paraId="37A05004" w14:textId="77777777" w:rsidR="00D43B73" w:rsidRPr="00A92340" w:rsidRDefault="00D43B73" w:rsidP="00FC06FA">
            <w:pPr>
              <w:spacing w:line="240" w:lineRule="auto"/>
              <w:ind w:firstLine="0"/>
              <w:jc w:val="right"/>
              <w:rPr>
                <w:color w:val="000000"/>
              </w:rPr>
            </w:pPr>
            <w:r w:rsidRPr="00A92340">
              <w:rPr>
                <w:color w:val="000000"/>
              </w:rPr>
              <w:t>78</w:t>
            </w:r>
          </w:p>
        </w:tc>
        <w:tc>
          <w:tcPr>
            <w:tcW w:w="646" w:type="dxa"/>
            <w:tcBorders>
              <w:top w:val="nil"/>
              <w:left w:val="nil"/>
              <w:bottom w:val="single" w:sz="4" w:space="0" w:color="auto"/>
              <w:right w:val="nil"/>
            </w:tcBorders>
            <w:shd w:val="clear" w:color="000000" w:fill="FFFFFF"/>
            <w:noWrap/>
            <w:vAlign w:val="bottom"/>
            <w:hideMark/>
          </w:tcPr>
          <w:p w14:paraId="1C2A834B" w14:textId="77777777" w:rsidR="00D43B73" w:rsidRPr="00A92340" w:rsidRDefault="00D43B73" w:rsidP="00FC06FA">
            <w:pPr>
              <w:spacing w:line="240" w:lineRule="auto"/>
              <w:ind w:firstLine="0"/>
              <w:jc w:val="right"/>
              <w:rPr>
                <w:color w:val="000000"/>
              </w:rPr>
            </w:pPr>
            <w:r w:rsidRPr="00A92340">
              <w:rPr>
                <w:color w:val="000000"/>
              </w:rPr>
              <w:t>216</w:t>
            </w:r>
          </w:p>
        </w:tc>
      </w:tr>
    </w:tbl>
    <w:p w14:paraId="421901C3" w14:textId="77777777" w:rsidR="00D43B73" w:rsidRDefault="00D43B73" w:rsidP="00D43B73">
      <w:pPr>
        <w:widowControl w:val="0"/>
        <w:spacing w:line="240" w:lineRule="auto"/>
        <w:ind w:left="480" w:hanging="480"/>
      </w:pPr>
    </w:p>
    <w:p w14:paraId="54656410" w14:textId="77777777" w:rsidR="00D43B73" w:rsidRDefault="00D43B73" w:rsidP="00D43B73">
      <w:pPr>
        <w:widowControl w:val="0"/>
        <w:spacing w:line="240" w:lineRule="auto"/>
        <w:ind w:left="480" w:hanging="480"/>
      </w:pPr>
      <w:r>
        <w:rPr>
          <w:noProof/>
        </w:rPr>
        <w:lastRenderedPageBreak/>
        <w:drawing>
          <wp:inline distT="0" distB="0" distL="0" distR="0" wp14:anchorId="6C92BA9F" wp14:editId="540E4418">
            <wp:extent cx="5303520" cy="47732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c_time_siteasfacet_Current_Thesis.jpeg"/>
                    <pic:cNvPicPr/>
                  </pic:nvPicPr>
                  <pic:blipFill>
                    <a:blip r:embed="rId27">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50BCABED" w14:textId="77777777" w:rsidR="00D43B73" w:rsidRDefault="00D43B73" w:rsidP="00D43B73">
      <w:pPr>
        <w:pStyle w:val="Tableheading"/>
      </w:pPr>
      <w:r>
        <w:t>Figure</w:t>
      </w:r>
      <w:r w:rsidRPr="0018320D">
        <w:t xml:space="preserve"> A.</w:t>
      </w:r>
      <w:r>
        <w:t>6.</w:t>
      </w:r>
      <w:r w:rsidRPr="00153AA4">
        <w:t xml:space="preserve"> </w:t>
      </w:r>
      <w:r>
        <w:t>Percent coral cover over the 27 year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711C9570" w14:textId="77777777" w:rsidR="00D43B73" w:rsidRDefault="00D43B73" w:rsidP="00D43B73">
      <w:pPr>
        <w:spacing w:after="200" w:line="276" w:lineRule="auto"/>
        <w:ind w:firstLine="0"/>
      </w:pPr>
      <w:r>
        <w:br w:type="page"/>
      </w:r>
    </w:p>
    <w:p w14:paraId="709DCA91" w14:textId="77777777" w:rsidR="00D43B73" w:rsidRDefault="00D43B73" w:rsidP="00D43B73">
      <w:pPr>
        <w:widowControl w:val="0"/>
        <w:spacing w:line="240" w:lineRule="auto"/>
        <w:ind w:left="480" w:hanging="480"/>
      </w:pPr>
    </w:p>
    <w:p w14:paraId="707117A1" w14:textId="77777777" w:rsidR="00D43B73" w:rsidRDefault="00D43B73" w:rsidP="00D43B73">
      <w:pPr>
        <w:widowControl w:val="0"/>
        <w:spacing w:line="240" w:lineRule="auto"/>
        <w:ind w:left="480" w:hanging="480"/>
      </w:pPr>
      <w:r>
        <w:rPr>
          <w:noProof/>
        </w:rPr>
        <w:drawing>
          <wp:inline distT="0" distB="0" distL="0" distR="0" wp14:anchorId="425740EF" wp14:editId="2862E01A">
            <wp:extent cx="5303520" cy="477329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c_time_siteasfacet_Current_Thesis.jpeg"/>
                    <pic:cNvPicPr/>
                  </pic:nvPicPr>
                  <pic:blipFill>
                    <a:blip r:embed="rId28">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3DA47E8A" w14:textId="77777777" w:rsidR="00D43B73" w:rsidRDefault="00D43B73" w:rsidP="00D43B73">
      <w:pPr>
        <w:pStyle w:val="Tableheading"/>
      </w:pPr>
      <w:r>
        <w:t>Figure</w:t>
      </w:r>
      <w:r w:rsidRPr="0018320D">
        <w:t xml:space="preserve"> A.</w:t>
      </w:r>
      <w:r>
        <w:t>7.</w:t>
      </w:r>
      <w:r w:rsidRPr="00153AA4">
        <w:t xml:space="preserve"> </w:t>
      </w:r>
      <w:r>
        <w:t>Percent sponge cover over the 27 year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6A974222" w14:textId="77777777" w:rsidR="00D43B73" w:rsidRDefault="00D43B73" w:rsidP="00D43B73">
      <w:pPr>
        <w:spacing w:after="200" w:line="276" w:lineRule="auto"/>
        <w:ind w:firstLine="0"/>
      </w:pPr>
      <w:r>
        <w:br w:type="page"/>
      </w:r>
    </w:p>
    <w:p w14:paraId="47D0EF90" w14:textId="77777777" w:rsidR="00D43B73" w:rsidRDefault="00D43B73" w:rsidP="00D43B73">
      <w:pPr>
        <w:widowControl w:val="0"/>
        <w:spacing w:line="240" w:lineRule="auto"/>
        <w:ind w:left="480" w:hanging="480"/>
      </w:pPr>
      <w:r>
        <w:rPr>
          <w:noProof/>
        </w:rPr>
        <w:lastRenderedPageBreak/>
        <w:drawing>
          <wp:inline distT="0" distB="0" distL="0" distR="0" wp14:anchorId="743BFFA9" wp14:editId="3CCBFBC4">
            <wp:extent cx="5303520" cy="477329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r_time_siteasfacet_Current_Thesis.jpeg"/>
                    <pic:cNvPicPr/>
                  </pic:nvPicPr>
                  <pic:blipFill>
                    <a:blip r:embed="rId29">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35833FA7" w14:textId="77777777" w:rsidR="00D43B73" w:rsidRDefault="00D43B73" w:rsidP="00D43B73">
      <w:pPr>
        <w:pStyle w:val="Tableheading"/>
      </w:pPr>
      <w:r>
        <w:t>Figure</w:t>
      </w:r>
      <w:r w:rsidRPr="0018320D">
        <w:t xml:space="preserve"> A.</w:t>
      </w:r>
      <w:r>
        <w:t>8.</w:t>
      </w:r>
      <w:r w:rsidRPr="00153AA4">
        <w:t xml:space="preserve"> </w:t>
      </w:r>
      <w:proofErr w:type="gramStart"/>
      <w:r>
        <w:t>Rugosity (in cm)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072DC96E" w14:textId="77777777" w:rsidR="00D43B73" w:rsidRDefault="00D43B73" w:rsidP="00D43B73">
      <w:pPr>
        <w:spacing w:after="200" w:line="276" w:lineRule="auto"/>
        <w:ind w:firstLine="0"/>
      </w:pPr>
      <w:r>
        <w:br w:type="page"/>
      </w:r>
    </w:p>
    <w:p w14:paraId="029539B0" w14:textId="77777777" w:rsidR="00D43B73" w:rsidRDefault="00D43B73" w:rsidP="00D43B73">
      <w:pPr>
        <w:widowControl w:val="0"/>
        <w:spacing w:line="240" w:lineRule="auto"/>
        <w:ind w:left="480" w:hanging="480"/>
      </w:pPr>
      <w:r>
        <w:rPr>
          <w:noProof/>
        </w:rPr>
        <w:lastRenderedPageBreak/>
        <w:drawing>
          <wp:inline distT="0" distB="0" distL="0" distR="0" wp14:anchorId="78867454" wp14:editId="5929AA75">
            <wp:extent cx="5303520" cy="454596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c_time_line_Current_Thesis.jpeg"/>
                    <pic:cNvPicPr/>
                  </pic:nvPicPr>
                  <pic:blipFill>
                    <a:blip r:embed="rId30">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31D2B54F" w14:textId="77777777" w:rsidR="00D43B73" w:rsidRDefault="00D43B73" w:rsidP="00D43B73">
      <w:pPr>
        <w:pStyle w:val="Tableheading"/>
        <w:rPr>
          <w:rStyle w:val="TableheadingChar"/>
        </w:rPr>
      </w:pPr>
      <w:r>
        <w:t>Figure</w:t>
      </w:r>
      <w:r w:rsidRPr="0018320D">
        <w:t xml:space="preserve"> A.</w:t>
      </w:r>
      <w:r>
        <w:t>9.</w:t>
      </w:r>
      <w:r w:rsidRPr="006E1238">
        <w:t xml:space="preserve"> </w:t>
      </w:r>
      <w:r>
        <w:t xml:space="preserve">Percent coral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7B825D28" w14:textId="77777777" w:rsidR="00D43B73" w:rsidRDefault="00D43B73" w:rsidP="00D43B73">
      <w:pPr>
        <w:widowControl w:val="0"/>
        <w:spacing w:line="240" w:lineRule="auto"/>
        <w:ind w:left="480" w:hanging="480"/>
      </w:pPr>
    </w:p>
    <w:p w14:paraId="533CC6FC" w14:textId="77777777" w:rsidR="00D43B73" w:rsidRDefault="00D43B73" w:rsidP="00D43B73">
      <w:pPr>
        <w:spacing w:after="200" w:line="276" w:lineRule="auto"/>
        <w:ind w:firstLine="0"/>
      </w:pPr>
      <w:r>
        <w:br w:type="page"/>
      </w:r>
    </w:p>
    <w:p w14:paraId="5DAA8A56" w14:textId="77777777" w:rsidR="00D43B73" w:rsidRDefault="00D43B73" w:rsidP="00D43B73">
      <w:pPr>
        <w:widowControl w:val="0"/>
        <w:spacing w:line="240" w:lineRule="auto"/>
        <w:ind w:left="480" w:hanging="480"/>
      </w:pPr>
      <w:r>
        <w:rPr>
          <w:noProof/>
        </w:rPr>
        <w:lastRenderedPageBreak/>
        <w:drawing>
          <wp:inline distT="0" distB="0" distL="0" distR="0" wp14:anchorId="2E7D3295" wp14:editId="140A3D12">
            <wp:extent cx="5303520" cy="4545965"/>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c_time_line_Current_Thesis.jpeg"/>
                    <pic:cNvPicPr/>
                  </pic:nvPicPr>
                  <pic:blipFill>
                    <a:blip r:embed="rId31">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7289E872" w14:textId="77777777" w:rsidR="00D43B73" w:rsidRDefault="00D43B73" w:rsidP="00D43B73">
      <w:pPr>
        <w:pStyle w:val="Tableheading"/>
      </w:pPr>
      <w:r>
        <w:t>Figure</w:t>
      </w:r>
      <w:r w:rsidRPr="0018320D">
        <w:t xml:space="preserve"> A.</w:t>
      </w:r>
      <w:r>
        <w:t xml:space="preserve">10. Percent sponge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2FA74A23" w14:textId="77777777" w:rsidR="00D43B73" w:rsidRDefault="00D43B73" w:rsidP="00D43B73">
      <w:pPr>
        <w:spacing w:after="200" w:line="276" w:lineRule="auto"/>
        <w:ind w:firstLine="0"/>
      </w:pPr>
      <w:r>
        <w:br w:type="page"/>
      </w:r>
    </w:p>
    <w:p w14:paraId="3FD3E9C5" w14:textId="77777777" w:rsidR="00D43B73" w:rsidRDefault="00D43B73" w:rsidP="00D43B73">
      <w:pPr>
        <w:widowControl w:val="0"/>
        <w:spacing w:line="240" w:lineRule="auto"/>
        <w:ind w:left="480" w:hanging="480"/>
      </w:pPr>
      <w:r>
        <w:rPr>
          <w:noProof/>
        </w:rPr>
        <w:lastRenderedPageBreak/>
        <w:drawing>
          <wp:inline distT="0" distB="0" distL="0" distR="0" wp14:anchorId="67D5A531" wp14:editId="0A2F37D9">
            <wp:extent cx="5303520" cy="45459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r_time_line_Current_Thesis.jpeg"/>
                    <pic:cNvPicPr/>
                  </pic:nvPicPr>
                  <pic:blipFill>
                    <a:blip r:embed="rId32">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3FBC083A" w14:textId="77777777" w:rsidR="00D43B73" w:rsidRDefault="00D43B73" w:rsidP="00D43B73">
      <w:pPr>
        <w:pStyle w:val="Tableheading"/>
      </w:pPr>
      <w:r>
        <w:t>Figure</w:t>
      </w:r>
      <w:r w:rsidRPr="0018320D">
        <w:t xml:space="preserve"> A.</w:t>
      </w:r>
      <w:r>
        <w:t>11.</w:t>
      </w:r>
      <w:r w:rsidRPr="006E1238">
        <w:t xml:space="preserve"> </w:t>
      </w:r>
      <w:proofErr w:type="gramStart"/>
      <w:r>
        <w:t>Rugosity (in cm)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2B9474DC" w14:textId="77777777" w:rsidR="00D43B73" w:rsidRDefault="00D43B73" w:rsidP="00D43B73">
      <w:pPr>
        <w:spacing w:after="200" w:line="276" w:lineRule="auto"/>
        <w:ind w:firstLine="0"/>
      </w:pPr>
      <w:r>
        <w:br w:type="page"/>
      </w:r>
    </w:p>
    <w:p w14:paraId="7953E2F3" w14:textId="77777777" w:rsidR="00D43B73" w:rsidRDefault="00D43B73" w:rsidP="00D43B73">
      <w:pPr>
        <w:widowControl w:val="0"/>
        <w:spacing w:line="240" w:lineRule="auto"/>
        <w:ind w:left="480" w:hanging="480"/>
      </w:pPr>
      <w:r>
        <w:rPr>
          <w:noProof/>
        </w:rPr>
        <w:lastRenderedPageBreak/>
        <w:drawing>
          <wp:inline distT="0" distB="0" distL="0" distR="0" wp14:anchorId="507E3AA6" wp14:editId="159CE2B3">
            <wp:extent cx="2607012" cy="651752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33">
                      <a:extLst>
                        <a:ext uri="{28A0092B-C50C-407E-A947-70E740481C1C}">
                          <a14:useLocalDpi xmlns:a14="http://schemas.microsoft.com/office/drawing/2010/main" val="0"/>
                        </a:ext>
                      </a:extLst>
                    </a:blip>
                    <a:stretch>
                      <a:fillRect/>
                    </a:stretch>
                  </pic:blipFill>
                  <pic:spPr>
                    <a:xfrm>
                      <a:off x="0" y="0"/>
                      <a:ext cx="2609075" cy="6522686"/>
                    </a:xfrm>
                    <a:prstGeom prst="rect">
                      <a:avLst/>
                    </a:prstGeom>
                  </pic:spPr>
                </pic:pic>
              </a:graphicData>
            </a:graphic>
          </wp:inline>
        </w:drawing>
      </w:r>
    </w:p>
    <w:p w14:paraId="22368BFA" w14:textId="77777777" w:rsidR="00D43B73" w:rsidRDefault="00D43B73" w:rsidP="00D43B73">
      <w:pPr>
        <w:pStyle w:val="Tableheading"/>
        <w:rPr>
          <w:rStyle w:val="TableheadingChar"/>
        </w:rPr>
      </w:pPr>
      <w:r>
        <w:t>Figure</w:t>
      </w:r>
      <w:r w:rsidRPr="0018320D">
        <w:t xml:space="preserve"> A.</w:t>
      </w:r>
      <w:r>
        <w:t xml:space="preserve">12. </w:t>
      </w:r>
      <w:proofErr w:type="gramStart"/>
      <w:r>
        <w:t>Basic associations between the targets.</w:t>
      </w:r>
      <w:proofErr w:type="gramEnd"/>
      <w:r>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Guana Island, BVI from 1992-2018. </w:t>
      </w:r>
      <w:r>
        <w:rPr>
          <w:rStyle w:val="TableheadingChar"/>
        </w:rPr>
        <w:br w:type="page"/>
      </w:r>
    </w:p>
    <w:p w14:paraId="21A4A780" w14:textId="77777777" w:rsidR="00D43B73" w:rsidRDefault="00D43B73" w:rsidP="00D43B73">
      <w:pPr>
        <w:widowControl w:val="0"/>
        <w:spacing w:line="240" w:lineRule="auto"/>
        <w:ind w:left="480" w:hanging="480"/>
      </w:pPr>
      <w:r>
        <w:rPr>
          <w:noProof/>
        </w:rPr>
        <w:lastRenderedPageBreak/>
        <w:drawing>
          <wp:inline distT="0" distB="0" distL="0" distR="0" wp14:anchorId="3EB1B230" wp14:editId="420DA804">
            <wp:extent cx="5303520" cy="477329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ral_time_siteasfacet_Current_Thesis.jpeg"/>
                    <pic:cNvPicPr/>
                  </pic:nvPicPr>
                  <pic:blipFill>
                    <a:blip r:embed="rId34">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44BA9D63" w14:textId="77777777" w:rsidR="00D43B73" w:rsidRDefault="00D43B73" w:rsidP="00D43B73">
      <w:pPr>
        <w:pStyle w:val="Tableheading"/>
      </w:pPr>
      <w:r>
        <w:t>Figure</w:t>
      </w:r>
      <w:r w:rsidRPr="0018320D">
        <w:t xml:space="preserve"> A.</w:t>
      </w:r>
      <w:r>
        <w:t>13.</w:t>
      </w:r>
      <w:r w:rsidRPr="00153AA4">
        <w:t xml:space="preserve"> </w:t>
      </w:r>
      <w:proofErr w:type="gramStart"/>
      <w:r>
        <w:t>Coral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4634A82B" w14:textId="77777777" w:rsidR="00D43B73" w:rsidRDefault="00D43B73" w:rsidP="00D43B73">
      <w:pPr>
        <w:pStyle w:val="Tableheading"/>
      </w:pPr>
    </w:p>
    <w:p w14:paraId="6D246537" w14:textId="77777777" w:rsidR="00D43B73" w:rsidRDefault="00D43B73" w:rsidP="00D43B73">
      <w:pPr>
        <w:spacing w:after="200" w:line="276" w:lineRule="auto"/>
        <w:ind w:firstLine="0"/>
      </w:pPr>
      <w:r>
        <w:br w:type="page"/>
      </w:r>
    </w:p>
    <w:p w14:paraId="284BE8E4" w14:textId="77777777" w:rsidR="00D43B73" w:rsidRDefault="00D43B73" w:rsidP="00D43B73">
      <w:pPr>
        <w:widowControl w:val="0"/>
        <w:spacing w:line="240" w:lineRule="auto"/>
        <w:ind w:left="480" w:hanging="480"/>
      </w:pPr>
      <w:r>
        <w:rPr>
          <w:noProof/>
        </w:rPr>
        <w:lastRenderedPageBreak/>
        <w:drawing>
          <wp:inline distT="0" distB="0" distL="0" distR="0" wp14:anchorId="20F36D5C" wp14:editId="35B715F9">
            <wp:extent cx="5303520" cy="477329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ponge_time_siteasfacet_Current_Thesis.jpeg"/>
                    <pic:cNvPicPr/>
                  </pic:nvPicPr>
                  <pic:blipFill>
                    <a:blip r:embed="rId35">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03323AB0" w14:textId="77777777" w:rsidR="00D43B73" w:rsidRDefault="00D43B73" w:rsidP="00D43B73">
      <w:pPr>
        <w:pStyle w:val="Tableheading"/>
      </w:pPr>
      <w:r>
        <w:t>Figure</w:t>
      </w:r>
      <w:r w:rsidRPr="0018320D">
        <w:t xml:space="preserve"> A.</w:t>
      </w:r>
      <w:r>
        <w:t>14.</w:t>
      </w:r>
      <w:r w:rsidRPr="00153AA4">
        <w:t xml:space="preserve"> </w:t>
      </w:r>
      <w:proofErr w:type="gramStart"/>
      <w:r>
        <w:t>Sponge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39022CD5" w14:textId="77777777" w:rsidR="00D43B73" w:rsidRDefault="00D43B73" w:rsidP="00D43B73">
      <w:pPr>
        <w:spacing w:after="200" w:line="276" w:lineRule="auto"/>
        <w:ind w:firstLine="0"/>
      </w:pPr>
      <w:r>
        <w:br w:type="page"/>
      </w:r>
    </w:p>
    <w:p w14:paraId="237EB861" w14:textId="77777777" w:rsidR="00D43B73" w:rsidRDefault="00D43B73" w:rsidP="00D43B73">
      <w:pPr>
        <w:widowControl w:val="0"/>
        <w:spacing w:line="240" w:lineRule="auto"/>
        <w:ind w:left="480" w:hanging="480"/>
      </w:pPr>
      <w:r>
        <w:rPr>
          <w:noProof/>
        </w:rPr>
        <w:lastRenderedPageBreak/>
        <w:drawing>
          <wp:inline distT="0" distB="0" distL="0" distR="0" wp14:anchorId="4BD2CA19" wp14:editId="709FF659">
            <wp:extent cx="5303520" cy="477329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fish_time_siteasfacet_Current_Thesis.jpeg"/>
                    <pic:cNvPicPr/>
                  </pic:nvPicPr>
                  <pic:blipFill>
                    <a:blip r:embed="rId36">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4F743947" w14:textId="77777777" w:rsidR="00D43B73" w:rsidRDefault="00D43B73" w:rsidP="00D43B73">
      <w:pPr>
        <w:pStyle w:val="Tableheading"/>
      </w:pPr>
      <w:r>
        <w:t>Figure</w:t>
      </w:r>
      <w:r w:rsidRPr="0018320D">
        <w:t xml:space="preserve"> A.</w:t>
      </w:r>
      <w:r>
        <w:t>15.</w:t>
      </w:r>
      <w:r w:rsidRPr="00153AA4">
        <w:t xml:space="preserve"> </w:t>
      </w:r>
      <w:proofErr w:type="gramStart"/>
      <w:r>
        <w:t>Fish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38C6430B" w14:textId="77777777" w:rsidR="00D43B73" w:rsidRDefault="00D43B73" w:rsidP="00D43B73">
      <w:pPr>
        <w:spacing w:after="200" w:line="276" w:lineRule="auto"/>
        <w:ind w:firstLine="0"/>
      </w:pPr>
      <w:r>
        <w:br w:type="page"/>
      </w:r>
    </w:p>
    <w:p w14:paraId="2906C634" w14:textId="77777777" w:rsidR="00D43B73" w:rsidRDefault="00D43B73" w:rsidP="00D43B73">
      <w:pPr>
        <w:widowControl w:val="0"/>
        <w:spacing w:line="240" w:lineRule="auto"/>
        <w:ind w:left="480" w:hanging="480"/>
      </w:pPr>
      <w:r>
        <w:rPr>
          <w:noProof/>
        </w:rPr>
        <w:lastRenderedPageBreak/>
        <w:drawing>
          <wp:inline distT="0" distB="0" distL="0" distR="0" wp14:anchorId="43BAA94C" wp14:editId="6AFD90EA">
            <wp:extent cx="5303520" cy="4545965"/>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ral_time_line_Current_Thesis.jpeg"/>
                    <pic:cNvPicPr/>
                  </pic:nvPicPr>
                  <pic:blipFill>
                    <a:blip r:embed="rId37">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03EE7E21" w14:textId="77777777" w:rsidR="00D43B73" w:rsidRDefault="00D43B73" w:rsidP="00D43B73">
      <w:pPr>
        <w:pStyle w:val="Tableheading"/>
        <w:rPr>
          <w:rStyle w:val="TableheadingChar"/>
        </w:rPr>
      </w:pPr>
      <w:r>
        <w:t>Figure</w:t>
      </w:r>
      <w:r w:rsidRPr="0018320D">
        <w:t xml:space="preserve"> A.</w:t>
      </w:r>
      <w:r>
        <w:t>16.</w:t>
      </w:r>
      <w:r w:rsidRPr="00E7285F">
        <w:t xml:space="preserve"> </w:t>
      </w:r>
      <w:proofErr w:type="gramStart"/>
      <w:r>
        <w:t>Coral richness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6F69652B" w14:textId="77777777" w:rsidR="00D43B73" w:rsidRDefault="00D43B73" w:rsidP="00D43B73">
      <w:pPr>
        <w:widowControl w:val="0"/>
        <w:spacing w:line="240" w:lineRule="auto"/>
        <w:ind w:left="480" w:hanging="480"/>
      </w:pPr>
    </w:p>
    <w:p w14:paraId="395B10C4" w14:textId="77777777" w:rsidR="00D43B73" w:rsidRDefault="00D43B73" w:rsidP="00D43B73">
      <w:pPr>
        <w:spacing w:after="200" w:line="276" w:lineRule="auto"/>
        <w:ind w:firstLine="0"/>
      </w:pPr>
      <w:r>
        <w:br w:type="page"/>
      </w:r>
    </w:p>
    <w:p w14:paraId="759F097D" w14:textId="77777777" w:rsidR="00D43B73" w:rsidRDefault="00D43B73" w:rsidP="00D43B73">
      <w:pPr>
        <w:widowControl w:val="0"/>
        <w:spacing w:line="240" w:lineRule="auto"/>
        <w:ind w:left="480" w:hanging="480"/>
      </w:pPr>
      <w:r>
        <w:rPr>
          <w:noProof/>
        </w:rPr>
        <w:lastRenderedPageBreak/>
        <w:drawing>
          <wp:inline distT="0" distB="0" distL="0" distR="0" wp14:anchorId="1CAD45B7" wp14:editId="3E5835C1">
            <wp:extent cx="5303520" cy="4545965"/>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ponge_time_line_Current_Thesis.jpeg"/>
                    <pic:cNvPicPr/>
                  </pic:nvPicPr>
                  <pic:blipFill>
                    <a:blip r:embed="rId38">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713BFBE4" w14:textId="77777777" w:rsidR="00D43B73" w:rsidRDefault="00D43B73" w:rsidP="00D43B73">
      <w:pPr>
        <w:pStyle w:val="Tableheading"/>
      </w:pPr>
      <w:r>
        <w:t>Figure</w:t>
      </w:r>
      <w:r w:rsidRPr="0018320D">
        <w:t xml:space="preserve"> A.</w:t>
      </w:r>
      <w:r>
        <w:t>17.</w:t>
      </w:r>
      <w:r w:rsidRPr="006E1238">
        <w:t xml:space="preserve"> </w:t>
      </w:r>
      <w:proofErr w:type="gramStart"/>
      <w:r>
        <w:t>Sponge richness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253B40DB" w14:textId="77777777" w:rsidR="00D43B73" w:rsidRDefault="00D43B73" w:rsidP="00D43B73">
      <w:pPr>
        <w:spacing w:after="200" w:line="276" w:lineRule="auto"/>
        <w:ind w:firstLine="0"/>
      </w:pPr>
      <w:r>
        <w:br w:type="page"/>
      </w:r>
    </w:p>
    <w:p w14:paraId="6D33E21B" w14:textId="77777777" w:rsidR="00D43B73" w:rsidRDefault="00D43B73" w:rsidP="00D43B73">
      <w:pPr>
        <w:widowControl w:val="0"/>
        <w:spacing w:line="240" w:lineRule="auto"/>
        <w:ind w:left="480" w:hanging="480"/>
      </w:pPr>
      <w:r>
        <w:rPr>
          <w:noProof/>
        </w:rPr>
        <w:lastRenderedPageBreak/>
        <w:drawing>
          <wp:inline distT="0" distB="0" distL="0" distR="0" wp14:anchorId="5912F066" wp14:editId="469D573D">
            <wp:extent cx="5303520" cy="4545965"/>
            <wp:effectExtent l="0" t="0" r="0"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fish_time_line_Current_Thesis.jpeg"/>
                    <pic:cNvPicPr/>
                  </pic:nvPicPr>
                  <pic:blipFill>
                    <a:blip r:embed="rId39">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7A7609C2" w14:textId="77777777" w:rsidR="00D43B73" w:rsidRDefault="00D43B73" w:rsidP="00D43B73">
      <w:pPr>
        <w:pStyle w:val="Tableheading"/>
      </w:pPr>
      <w:r w:rsidRPr="006E1238">
        <w:t xml:space="preserve">Figure A.18. </w:t>
      </w:r>
      <w:proofErr w:type="gramStart"/>
      <w:r>
        <w:t>Fish richness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1D616385" w14:textId="77777777" w:rsidR="00D43B73" w:rsidRPr="006E1238" w:rsidRDefault="00D43B73" w:rsidP="00D43B73">
      <w:pPr>
        <w:pStyle w:val="Tableheading"/>
      </w:pPr>
    </w:p>
    <w:p w14:paraId="3C33AB86" w14:textId="77777777" w:rsidR="00D43B73" w:rsidRDefault="00D43B73" w:rsidP="00D43B73">
      <w:pPr>
        <w:spacing w:after="200" w:line="276" w:lineRule="auto"/>
        <w:ind w:firstLine="0"/>
      </w:pPr>
      <w:r>
        <w:br w:type="page"/>
      </w:r>
    </w:p>
    <w:p w14:paraId="25481517" w14:textId="77777777" w:rsidR="00D43B73" w:rsidRDefault="00D43B73" w:rsidP="00D43B73">
      <w:pPr>
        <w:pStyle w:val="Tableheading"/>
        <w:rPr>
          <w:rStyle w:val="TableheadingChar"/>
        </w:rPr>
      </w:pPr>
      <w:r>
        <w:lastRenderedPageBreak/>
        <w:t>Table A.19.</w:t>
      </w:r>
      <w:r w:rsidRPr="00194C97">
        <w:t xml:space="preserve"> </w:t>
      </w:r>
      <w:r>
        <w:t xml:space="preserve">Model output for the most competitive model for predicting coral richness including a term for year. </w:t>
      </w:r>
      <w:r>
        <w:rPr>
          <w:rStyle w:val="TableheadingChar"/>
        </w:rPr>
        <w:t>Estimates calculated using the negative binomial distribution and the formula y ~ x + year, where y coral richness, x is coral cover, and year is a trend. Data were collected from 8 coral reefs around Guana Island, BVI from 1992-2018.</w:t>
      </w:r>
    </w:p>
    <w:p w14:paraId="595DCBED" w14:textId="77777777" w:rsidR="00D43B73" w:rsidRDefault="00D43B73" w:rsidP="00D43B73">
      <w:pPr>
        <w:pStyle w:val="Tableheading"/>
      </w:pPr>
      <w:r>
        <w:t>Coefficients:</w:t>
      </w:r>
    </w:p>
    <w:p w14:paraId="7E652241" w14:textId="77777777" w:rsidR="00D43B73" w:rsidRDefault="00D43B73" w:rsidP="00D43B73">
      <w:pPr>
        <w:pStyle w:val="Tableheading"/>
      </w:pPr>
      <w:r>
        <w:t xml:space="preserve">                    </w:t>
      </w:r>
      <w:r>
        <w:tab/>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08E00BAE" w14:textId="77777777" w:rsidR="00D43B73" w:rsidRDefault="00D43B73" w:rsidP="00D43B73">
      <w:pPr>
        <w:pStyle w:val="Tableheading"/>
      </w:pPr>
      <w:r>
        <w:t xml:space="preserve">(Intercept)         </w:t>
      </w:r>
      <w:r>
        <w:tab/>
        <w:t xml:space="preserve">2.0751   </w:t>
      </w:r>
      <w:r>
        <w:tab/>
        <w:t xml:space="preserve">0.0571  </w:t>
      </w:r>
      <w:r>
        <w:tab/>
        <w:t xml:space="preserve">36.350  </w:t>
      </w:r>
      <w:r>
        <w:tab/>
        <w:t>&lt; 2e-16 ***</w:t>
      </w:r>
    </w:p>
    <w:p w14:paraId="162CD3A0" w14:textId="77777777" w:rsidR="00D43B73" w:rsidRDefault="00D43B73" w:rsidP="00D43B73">
      <w:pPr>
        <w:pStyle w:val="Tableheading"/>
      </w:pPr>
      <w:proofErr w:type="spellStart"/>
      <w:r>
        <w:t>Percent_Coral_Cover</w:t>
      </w:r>
      <w:proofErr w:type="spellEnd"/>
      <w:r>
        <w:t xml:space="preserve"> </w:t>
      </w:r>
      <w:r>
        <w:tab/>
        <w:t xml:space="preserve">0.0152   </w:t>
      </w:r>
      <w:r>
        <w:tab/>
        <w:t xml:space="preserve">0.0013  </w:t>
      </w:r>
      <w:r>
        <w:tab/>
        <w:t xml:space="preserve">11.275  </w:t>
      </w:r>
      <w:r>
        <w:tab/>
        <w:t>&lt; 2e-16 ***</w:t>
      </w:r>
    </w:p>
    <w:p w14:paraId="50BF6A8E" w14:textId="77777777" w:rsidR="00D43B73" w:rsidRDefault="00D43B73" w:rsidP="00D43B73">
      <w:pPr>
        <w:pStyle w:val="Tableheading"/>
      </w:pPr>
      <w:r>
        <w:t xml:space="preserve">Year                </w:t>
      </w:r>
      <w:r>
        <w:tab/>
      </w:r>
      <w:r>
        <w:tab/>
        <w:t xml:space="preserve">0.0103   </w:t>
      </w:r>
      <w:r>
        <w:tab/>
        <w:t xml:space="preserve">0.0026   </w:t>
      </w:r>
      <w:r>
        <w:tab/>
        <w:t xml:space="preserve">4.012 </w:t>
      </w:r>
      <w:r>
        <w:tab/>
      </w:r>
      <w:r>
        <w:tab/>
        <w:t>6.03e-05 ***</w:t>
      </w:r>
    </w:p>
    <w:p w14:paraId="5A67A3B9" w14:textId="77777777" w:rsidR="00D43B73" w:rsidRDefault="00D43B73" w:rsidP="00D43B73">
      <w:pPr>
        <w:pStyle w:val="Tableheading"/>
      </w:pPr>
      <w:r>
        <w:t>---</w:t>
      </w:r>
    </w:p>
    <w:p w14:paraId="5500DDC0"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1D47FE05" w14:textId="77777777" w:rsidR="00D43B73" w:rsidRDefault="00D43B73" w:rsidP="00D43B73">
      <w:pPr>
        <w:spacing w:after="200" w:line="276" w:lineRule="auto"/>
        <w:ind w:firstLine="0"/>
      </w:pPr>
      <w:r>
        <w:br w:type="page"/>
      </w:r>
    </w:p>
    <w:p w14:paraId="6DE8D58A" w14:textId="77777777" w:rsidR="00D43B73" w:rsidRDefault="00D43B73" w:rsidP="00D43B73">
      <w:pPr>
        <w:pStyle w:val="Tableheading"/>
        <w:rPr>
          <w:rStyle w:val="TableheadingChar"/>
        </w:rPr>
      </w:pPr>
      <w:r>
        <w:lastRenderedPageBreak/>
        <w:t>Table A.20.</w:t>
      </w:r>
      <w:r>
        <w:rPr>
          <w:rStyle w:val="TableheadingChar"/>
        </w:rPr>
        <w:t xml:space="preserve"> </w:t>
      </w:r>
      <w:proofErr w:type="gramStart"/>
      <w:r>
        <w:t>Model output for the most competitive model for predicting coral richness including terms for year and the interaction between coral cover and year.</w:t>
      </w:r>
      <w:proofErr w:type="gramEnd"/>
      <w:r>
        <w:t xml:space="preserve"> </w:t>
      </w:r>
      <w:r>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p>
    <w:p w14:paraId="1854F32A" w14:textId="77777777" w:rsidR="00D43B73" w:rsidRDefault="00D43B73" w:rsidP="00D43B73">
      <w:pPr>
        <w:pStyle w:val="Tableheading"/>
      </w:pPr>
      <w:r>
        <w:t>Coefficients:</w:t>
      </w:r>
    </w:p>
    <w:p w14:paraId="0E01589E" w14:textId="77777777" w:rsidR="00D43B73" w:rsidRDefault="00D43B73" w:rsidP="00D43B73">
      <w:pPr>
        <w:pStyle w:val="Tableheading"/>
      </w:pPr>
      <w:r>
        <w:t xml:space="preserve">                          </w:t>
      </w:r>
      <w:r>
        <w:tab/>
      </w:r>
      <w:r>
        <w:tab/>
        <w:t>Estimate     Std. Error     z value</w:t>
      </w:r>
      <w:r>
        <w:tab/>
      </w:r>
      <w:proofErr w:type="spellStart"/>
      <w:proofErr w:type="gramStart"/>
      <w:r>
        <w:t>Pr</w:t>
      </w:r>
      <w:proofErr w:type="spellEnd"/>
      <w:r>
        <w:t>(</w:t>
      </w:r>
      <w:proofErr w:type="gramEnd"/>
      <w:r>
        <w:t xml:space="preserve">&gt;|z|)    </w:t>
      </w:r>
    </w:p>
    <w:p w14:paraId="64B16E60" w14:textId="77777777" w:rsidR="00D43B73" w:rsidRDefault="00D43B73" w:rsidP="00D43B73">
      <w:pPr>
        <w:pStyle w:val="Tableheading"/>
      </w:pPr>
      <w:r>
        <w:t xml:space="preserve">(Intercept)              </w:t>
      </w:r>
      <w:r>
        <w:tab/>
      </w:r>
      <w:r>
        <w:tab/>
        <w:t>2.1163        0.0757         27.950</w:t>
      </w:r>
      <w:r>
        <w:tab/>
        <w:t>&lt; 2e-16 ***</w:t>
      </w:r>
    </w:p>
    <w:p w14:paraId="05E455EF" w14:textId="77777777" w:rsidR="00D43B73" w:rsidRDefault="00D43B73" w:rsidP="00D43B73">
      <w:pPr>
        <w:pStyle w:val="Tableheading"/>
      </w:pPr>
      <w:proofErr w:type="spellStart"/>
      <w:r>
        <w:t>Percent_Coral_Cover</w:t>
      </w:r>
      <w:proofErr w:type="spellEnd"/>
      <w:r>
        <w:tab/>
      </w:r>
      <w:r>
        <w:tab/>
        <w:t xml:space="preserve">0.0136        0.0024         5.763 </w:t>
      </w:r>
      <w:r>
        <w:tab/>
        <w:t>8.25e-09 ***</w:t>
      </w:r>
    </w:p>
    <w:p w14:paraId="23C16B5F" w14:textId="77777777" w:rsidR="00D43B73" w:rsidRDefault="00D43B73" w:rsidP="00D43B73">
      <w:pPr>
        <w:pStyle w:val="Tableheading"/>
      </w:pPr>
      <w:r>
        <w:t xml:space="preserve">Year                    </w:t>
      </w:r>
      <w:r>
        <w:tab/>
      </w:r>
      <w:r>
        <w:tab/>
        <w:t>0.0070        0.0048         1.478</w:t>
      </w:r>
      <w:r>
        <w:tab/>
        <w:t xml:space="preserve">0.139    </w:t>
      </w:r>
    </w:p>
    <w:p w14:paraId="4E40E22B" w14:textId="77777777" w:rsidR="00D43B73" w:rsidRDefault="00D43B73" w:rsidP="00D43B73">
      <w:pPr>
        <w:pStyle w:val="Tableheading"/>
      </w:pPr>
      <w:proofErr w:type="spellStart"/>
      <w:r>
        <w:t>Percent_Coral_Cover</w:t>
      </w:r>
      <w:proofErr w:type="gramStart"/>
      <w:r>
        <w:t>:Year</w:t>
      </w:r>
      <w:proofErr w:type="spellEnd"/>
      <w:proofErr w:type="gramEnd"/>
      <w:r>
        <w:t xml:space="preserve"> </w:t>
      </w:r>
      <w:r>
        <w:tab/>
        <w:t>0.0001        0.0002         0.823</w:t>
      </w:r>
      <w:r>
        <w:tab/>
        <w:t xml:space="preserve">0.411    </w:t>
      </w:r>
    </w:p>
    <w:p w14:paraId="2A31707A" w14:textId="77777777" w:rsidR="00D43B73" w:rsidRDefault="00D43B73" w:rsidP="00D43B73">
      <w:pPr>
        <w:pStyle w:val="Tableheading"/>
      </w:pPr>
      <w:r>
        <w:t>---</w:t>
      </w:r>
    </w:p>
    <w:p w14:paraId="45B4BE87"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41FE2273" w14:textId="77777777" w:rsidR="00D43B73" w:rsidRDefault="00D43B73" w:rsidP="00D43B73">
      <w:pPr>
        <w:spacing w:after="200" w:line="276" w:lineRule="auto"/>
        <w:ind w:firstLine="0"/>
      </w:pPr>
      <w:r>
        <w:br w:type="page"/>
      </w:r>
    </w:p>
    <w:p w14:paraId="4D7C74B6" w14:textId="77777777" w:rsidR="00D43B73" w:rsidRDefault="00D43B73" w:rsidP="00D43B73">
      <w:pPr>
        <w:pStyle w:val="Tableheading"/>
        <w:rPr>
          <w:rStyle w:val="TableheadingChar"/>
        </w:rPr>
      </w:pPr>
      <w:r>
        <w:lastRenderedPageBreak/>
        <w:t xml:space="preserve">Table A.21. Model output for the most competitive model for predicting sponge richness including terms for year and site. </w:t>
      </w:r>
      <w:r>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p>
    <w:p w14:paraId="3A964947" w14:textId="77777777" w:rsidR="00D43B73" w:rsidRDefault="00D43B73" w:rsidP="00D43B73">
      <w:pPr>
        <w:pStyle w:val="Tableheading"/>
      </w:pPr>
      <w:r>
        <w:t>Coefficients:</w:t>
      </w:r>
    </w:p>
    <w:p w14:paraId="3285F67F" w14:textId="77777777" w:rsidR="00D43B73" w:rsidRDefault="00D43B73" w:rsidP="00D43B73">
      <w:pPr>
        <w:pStyle w:val="Tableheading"/>
      </w:pPr>
      <w:r>
        <w:t xml:space="preserve">                     </w:t>
      </w:r>
      <w:r>
        <w:tab/>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584E2779" w14:textId="77777777" w:rsidR="00D43B73" w:rsidRDefault="00D43B73" w:rsidP="00D43B73">
      <w:pPr>
        <w:pStyle w:val="Tableheading"/>
      </w:pPr>
      <w:r>
        <w:t xml:space="preserve">(Intercept)          </w:t>
      </w:r>
      <w:r>
        <w:tab/>
        <w:t xml:space="preserve">3.0204   </w:t>
      </w:r>
      <w:r>
        <w:tab/>
        <w:t xml:space="preserve">0.0901  </w:t>
      </w:r>
      <w:r>
        <w:tab/>
        <w:t xml:space="preserve">33.511  </w:t>
      </w:r>
      <w:r>
        <w:tab/>
        <w:t>&lt; 2e-16 ***</w:t>
      </w:r>
    </w:p>
    <w:p w14:paraId="494D35C8" w14:textId="77777777" w:rsidR="00D43B73" w:rsidRDefault="00D43B73" w:rsidP="00D43B73">
      <w:pPr>
        <w:pStyle w:val="Tableheading"/>
      </w:pPr>
      <w:proofErr w:type="spellStart"/>
      <w:r>
        <w:t>Percent_Coral_Cover</w:t>
      </w:r>
      <w:proofErr w:type="spellEnd"/>
      <w:r>
        <w:tab/>
        <w:t xml:space="preserve">0.0041   </w:t>
      </w:r>
      <w:r>
        <w:tab/>
        <w:t xml:space="preserve">0.0029   </w:t>
      </w:r>
      <w:r>
        <w:tab/>
        <w:t xml:space="preserve">1.443 </w:t>
      </w:r>
      <w:r>
        <w:tab/>
      </w:r>
      <w:r>
        <w:tab/>
        <w:t xml:space="preserve">0.148955    </w:t>
      </w:r>
    </w:p>
    <w:p w14:paraId="321517EB" w14:textId="77777777" w:rsidR="00D43B73" w:rsidRDefault="00D43B73" w:rsidP="00D43B73">
      <w:pPr>
        <w:pStyle w:val="Tableheading"/>
      </w:pPr>
      <w:r>
        <w:t xml:space="preserve">Year                 </w:t>
      </w:r>
      <w:r>
        <w:tab/>
        <w:t xml:space="preserve">0.0106   </w:t>
      </w:r>
      <w:r>
        <w:tab/>
        <w:t xml:space="preserve">0.0027   </w:t>
      </w:r>
      <w:r>
        <w:tab/>
        <w:t xml:space="preserve">3.885 </w:t>
      </w:r>
      <w:r>
        <w:tab/>
      </w:r>
      <w:r>
        <w:tab/>
        <w:t>0.000102 ***</w:t>
      </w:r>
    </w:p>
    <w:p w14:paraId="6E43592D" w14:textId="77777777" w:rsidR="00D43B73" w:rsidRDefault="00D43B73" w:rsidP="00D43B73">
      <w:pPr>
        <w:pStyle w:val="Tableheading"/>
      </w:pPr>
      <w:proofErr w:type="spellStart"/>
      <w:r>
        <w:t>Sitecrab</w:t>
      </w:r>
      <w:proofErr w:type="spellEnd"/>
      <w:r>
        <w:t xml:space="preserve">            </w:t>
      </w:r>
      <w:r>
        <w:tab/>
        <w:t xml:space="preserve">-0.3709   </w:t>
      </w:r>
      <w:r>
        <w:tab/>
        <w:t xml:space="preserve">0.0688  </w:t>
      </w:r>
      <w:r>
        <w:tab/>
        <w:t xml:space="preserve">-5.392 </w:t>
      </w:r>
      <w:r>
        <w:tab/>
      </w:r>
      <w:r>
        <w:tab/>
        <w:t>6.95e-08 ***</w:t>
      </w:r>
    </w:p>
    <w:p w14:paraId="28C10624" w14:textId="77777777" w:rsidR="00D43B73" w:rsidRDefault="00D43B73" w:rsidP="00D43B73">
      <w:pPr>
        <w:pStyle w:val="Tableheading"/>
      </w:pPr>
      <w:proofErr w:type="spellStart"/>
      <w:r>
        <w:t>Sitegrand</w:t>
      </w:r>
      <w:proofErr w:type="spellEnd"/>
      <w:r>
        <w:t xml:space="preserve">           </w:t>
      </w:r>
      <w:r>
        <w:tab/>
        <w:t xml:space="preserve">-0.0802   </w:t>
      </w:r>
      <w:r>
        <w:tab/>
        <w:t xml:space="preserve">0.0628  </w:t>
      </w:r>
      <w:r>
        <w:tab/>
        <w:t xml:space="preserve">-1.276 </w:t>
      </w:r>
      <w:r>
        <w:tab/>
      </w:r>
      <w:r>
        <w:tab/>
        <w:t xml:space="preserve">0.201957    </w:t>
      </w:r>
    </w:p>
    <w:p w14:paraId="1015510C" w14:textId="77777777" w:rsidR="00D43B73" w:rsidRDefault="00D43B73" w:rsidP="00D43B73">
      <w:pPr>
        <w:pStyle w:val="Tableheading"/>
      </w:pPr>
      <w:proofErr w:type="spellStart"/>
      <w:r>
        <w:t>Siteiguana</w:t>
      </w:r>
      <w:proofErr w:type="spellEnd"/>
      <w:r>
        <w:t xml:space="preserve">          </w:t>
      </w:r>
      <w:r>
        <w:tab/>
        <w:t xml:space="preserve">-0.3964   </w:t>
      </w:r>
      <w:r>
        <w:tab/>
        <w:t xml:space="preserve">0.0964  </w:t>
      </w:r>
      <w:r>
        <w:tab/>
        <w:t xml:space="preserve">-4.110 </w:t>
      </w:r>
      <w:r>
        <w:tab/>
      </w:r>
      <w:r>
        <w:tab/>
        <w:t>3.96e-05 ***</w:t>
      </w:r>
    </w:p>
    <w:p w14:paraId="1CD2F528" w14:textId="77777777" w:rsidR="00D43B73" w:rsidRDefault="00D43B73" w:rsidP="00D43B73">
      <w:pPr>
        <w:pStyle w:val="Tableheading"/>
      </w:pPr>
      <w:proofErr w:type="spellStart"/>
      <w:r>
        <w:t>Sitemonkey</w:t>
      </w:r>
      <w:proofErr w:type="spellEnd"/>
      <w:r>
        <w:t xml:space="preserve">          </w:t>
      </w:r>
      <w:r>
        <w:tab/>
        <w:t xml:space="preserve"> 0.1110   </w:t>
      </w:r>
      <w:r>
        <w:tab/>
        <w:t xml:space="preserve">0.0671   </w:t>
      </w:r>
      <w:r>
        <w:tab/>
        <w:t xml:space="preserve">1.655 </w:t>
      </w:r>
      <w:r>
        <w:tab/>
      </w:r>
      <w:r>
        <w:tab/>
      </w:r>
      <w:proofErr w:type="gramStart"/>
      <w:r>
        <w:t>0.097956 .</w:t>
      </w:r>
      <w:proofErr w:type="gramEnd"/>
      <w:r>
        <w:t xml:space="preserve">  </w:t>
      </w:r>
    </w:p>
    <w:p w14:paraId="6413B10F" w14:textId="77777777" w:rsidR="00D43B73" w:rsidRDefault="00D43B73" w:rsidP="00D43B73">
      <w:pPr>
        <w:pStyle w:val="Tableheading"/>
      </w:pPr>
      <w:proofErr w:type="spellStart"/>
      <w:r>
        <w:t>SitemuskN</w:t>
      </w:r>
      <w:proofErr w:type="spellEnd"/>
      <w:r>
        <w:t xml:space="preserve">           </w:t>
      </w:r>
      <w:r>
        <w:tab/>
        <w:t xml:space="preserve">-0.4417   </w:t>
      </w:r>
      <w:r>
        <w:tab/>
        <w:t xml:space="preserve">0.0862  </w:t>
      </w:r>
      <w:r>
        <w:tab/>
        <w:t xml:space="preserve">-5.124 </w:t>
      </w:r>
      <w:r>
        <w:tab/>
      </w:r>
      <w:r>
        <w:tab/>
        <w:t>2.99e-07 ***</w:t>
      </w:r>
    </w:p>
    <w:p w14:paraId="627C68C2" w14:textId="77777777" w:rsidR="00D43B73" w:rsidRDefault="00D43B73" w:rsidP="00D43B73">
      <w:pPr>
        <w:pStyle w:val="Tableheading"/>
      </w:pPr>
      <w:proofErr w:type="spellStart"/>
      <w:r>
        <w:t>Sitepelican</w:t>
      </w:r>
      <w:proofErr w:type="spellEnd"/>
      <w:r>
        <w:t xml:space="preserve">         </w:t>
      </w:r>
      <w:r>
        <w:tab/>
        <w:t xml:space="preserve">-0.0650   </w:t>
      </w:r>
      <w:r>
        <w:tab/>
        <w:t xml:space="preserve">0.0694  </w:t>
      </w:r>
      <w:r>
        <w:tab/>
        <w:t xml:space="preserve">-0.937 </w:t>
      </w:r>
      <w:r>
        <w:tab/>
      </w:r>
      <w:r>
        <w:tab/>
        <w:t xml:space="preserve">0.348668    </w:t>
      </w:r>
    </w:p>
    <w:p w14:paraId="59CBD249" w14:textId="77777777" w:rsidR="00D43B73" w:rsidRDefault="00D43B73" w:rsidP="00D43B73">
      <w:pPr>
        <w:pStyle w:val="Tableheading"/>
      </w:pPr>
      <w:proofErr w:type="spellStart"/>
      <w:r>
        <w:t>Sitewhite</w:t>
      </w:r>
      <w:proofErr w:type="spellEnd"/>
      <w:r>
        <w:t xml:space="preserve">           </w:t>
      </w:r>
      <w:r>
        <w:tab/>
        <w:t xml:space="preserve">-0.3335   </w:t>
      </w:r>
      <w:r>
        <w:tab/>
        <w:t xml:space="preserve">0.0673  </w:t>
      </w:r>
      <w:r>
        <w:tab/>
        <w:t xml:space="preserve">-4.957 </w:t>
      </w:r>
      <w:r>
        <w:tab/>
      </w:r>
      <w:r>
        <w:tab/>
        <w:t>7.16e-07 ***</w:t>
      </w:r>
    </w:p>
    <w:p w14:paraId="7B4F255D" w14:textId="77777777" w:rsidR="00D43B73" w:rsidRDefault="00D43B73" w:rsidP="00D43B73">
      <w:pPr>
        <w:pStyle w:val="Tableheading"/>
      </w:pPr>
      <w:r>
        <w:t>---</w:t>
      </w:r>
    </w:p>
    <w:p w14:paraId="265961BD"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4E075A5D" w14:textId="77777777" w:rsidR="00D43B73" w:rsidRDefault="00D43B73" w:rsidP="00D43B73">
      <w:pPr>
        <w:spacing w:after="200" w:line="276" w:lineRule="auto"/>
        <w:ind w:firstLine="0"/>
      </w:pPr>
      <w:r>
        <w:br w:type="page"/>
      </w:r>
    </w:p>
    <w:p w14:paraId="0B227F4D" w14:textId="77777777" w:rsidR="00D43B73" w:rsidRDefault="00D43B73" w:rsidP="00D43B73">
      <w:pPr>
        <w:pStyle w:val="Tableheading"/>
        <w:rPr>
          <w:rStyle w:val="TableheadingChar"/>
        </w:rPr>
      </w:pPr>
      <w:r>
        <w:lastRenderedPageBreak/>
        <w:t>Table A.22.</w:t>
      </w:r>
      <w:r>
        <w:rPr>
          <w:rStyle w:val="TableheadingChar"/>
        </w:rPr>
        <w:t xml:space="preserve"> </w:t>
      </w:r>
      <w:r>
        <w:t xml:space="preserve">Model output for the most competitive model for predicting fish richness including terms for site. </w:t>
      </w:r>
      <w:r>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p>
    <w:p w14:paraId="457A5476" w14:textId="77777777" w:rsidR="00D43B73" w:rsidRDefault="00D43B73" w:rsidP="00D43B73">
      <w:pPr>
        <w:pStyle w:val="Tableheading"/>
      </w:pPr>
      <w:r>
        <w:t>Coefficients:</w:t>
      </w:r>
    </w:p>
    <w:p w14:paraId="01070225" w14:textId="77777777" w:rsidR="00D43B73" w:rsidRDefault="00D43B73" w:rsidP="00D43B73">
      <w:pPr>
        <w:pStyle w:val="Tableheading"/>
      </w:pPr>
      <w:r>
        <w:t xml:space="preserve">             </w:t>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04E9FFAA" w14:textId="77777777" w:rsidR="00D43B73" w:rsidRDefault="00D43B73" w:rsidP="00D43B73">
      <w:pPr>
        <w:pStyle w:val="Tableheading"/>
      </w:pPr>
      <w:r>
        <w:t xml:space="preserve">(Intercept)  </w:t>
      </w:r>
      <w:r>
        <w:tab/>
        <w:t xml:space="preserve">3.0322   </w:t>
      </w:r>
      <w:r>
        <w:tab/>
        <w:t xml:space="preserve">0.0908  </w:t>
      </w:r>
      <w:r>
        <w:tab/>
        <w:t xml:space="preserve">33.394  </w:t>
      </w:r>
      <w:r>
        <w:tab/>
        <w:t>&lt; 2e-16 ***</w:t>
      </w:r>
    </w:p>
    <w:p w14:paraId="2001D568" w14:textId="77777777" w:rsidR="00D43B73" w:rsidRDefault="00D43B73" w:rsidP="00D43B73">
      <w:pPr>
        <w:pStyle w:val="Tableheading"/>
      </w:pPr>
      <w:r>
        <w:t xml:space="preserve">Rugosity     </w:t>
      </w:r>
      <w:r>
        <w:tab/>
        <w:t xml:space="preserve">0.0024   </w:t>
      </w:r>
      <w:r>
        <w:tab/>
        <w:t xml:space="preserve">0.0019   </w:t>
      </w:r>
      <w:r>
        <w:tab/>
        <w:t xml:space="preserve">1.309 </w:t>
      </w:r>
      <w:r>
        <w:tab/>
      </w:r>
      <w:r>
        <w:tab/>
        <w:t xml:space="preserve">0.190702    </w:t>
      </w:r>
    </w:p>
    <w:p w14:paraId="0164C20D" w14:textId="77777777" w:rsidR="00D43B73" w:rsidRDefault="00D43B73" w:rsidP="00D43B73">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11751E97" w14:textId="77777777" w:rsidR="00D43B73" w:rsidRDefault="00D43B73" w:rsidP="00D43B73">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552348FB" w14:textId="77777777" w:rsidR="00D43B73" w:rsidRDefault="00D43B73" w:rsidP="00D43B73">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45B3A2C5" w14:textId="77777777" w:rsidR="00D43B73" w:rsidRDefault="00D43B73" w:rsidP="00D43B73">
      <w:pPr>
        <w:pStyle w:val="Tableheading"/>
      </w:pPr>
      <w:proofErr w:type="spellStart"/>
      <w:r>
        <w:t>Sitemonkey</w:t>
      </w:r>
      <w:proofErr w:type="spellEnd"/>
      <w:r>
        <w:t xml:space="preserve">  </w:t>
      </w:r>
      <w:r>
        <w:tab/>
        <w:t xml:space="preserve">-0.1508   </w:t>
      </w:r>
      <w:r>
        <w:tab/>
        <w:t xml:space="preserve">0.0648  </w:t>
      </w:r>
      <w:r>
        <w:tab/>
        <w:t xml:space="preserve">-2.325 </w:t>
      </w:r>
      <w:r>
        <w:tab/>
      </w:r>
      <w:r>
        <w:tab/>
        <w:t xml:space="preserve">0.020081 *  </w:t>
      </w:r>
    </w:p>
    <w:p w14:paraId="17783463" w14:textId="77777777" w:rsidR="00D43B73" w:rsidRDefault="00D43B73" w:rsidP="00D43B73">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797E851D" w14:textId="77777777" w:rsidR="00D43B73" w:rsidRDefault="00D43B73" w:rsidP="00D43B73">
      <w:pPr>
        <w:pStyle w:val="Tableheading"/>
      </w:pPr>
      <w:proofErr w:type="spellStart"/>
      <w:r>
        <w:t>Sitepelican</w:t>
      </w:r>
      <w:proofErr w:type="spellEnd"/>
      <w:r>
        <w:t xml:space="preserve"> </w:t>
      </w:r>
      <w:r>
        <w:tab/>
        <w:t xml:space="preserve">-0.3540   </w:t>
      </w:r>
      <w:r>
        <w:tab/>
        <w:t xml:space="preserve">0.0739  </w:t>
      </w:r>
      <w:r>
        <w:tab/>
        <w:t xml:space="preserve">-4.790 </w:t>
      </w:r>
      <w:r>
        <w:tab/>
      </w:r>
      <w:r>
        <w:tab/>
        <w:t>1.67e-06 ***</w:t>
      </w:r>
    </w:p>
    <w:p w14:paraId="05C5B0DC" w14:textId="77777777" w:rsidR="00D43B73" w:rsidRDefault="00D43B73" w:rsidP="00D43B73">
      <w:pPr>
        <w:pStyle w:val="Tableheading"/>
      </w:pPr>
      <w:proofErr w:type="spellStart"/>
      <w:r>
        <w:t>Sitewhite</w:t>
      </w:r>
      <w:proofErr w:type="spellEnd"/>
      <w:r>
        <w:t xml:space="preserve">   </w:t>
      </w:r>
      <w:r>
        <w:tab/>
        <w:t xml:space="preserve">-0.0193  </w:t>
      </w:r>
      <w:r>
        <w:tab/>
        <w:t xml:space="preserve">0.0572  </w:t>
      </w:r>
      <w:r>
        <w:tab/>
        <w:t xml:space="preserve">-0.337 </w:t>
      </w:r>
      <w:r>
        <w:tab/>
      </w:r>
      <w:r>
        <w:tab/>
        <w:t xml:space="preserve">0.736017    </w:t>
      </w:r>
    </w:p>
    <w:p w14:paraId="0C1E9D0D" w14:textId="77777777" w:rsidR="00D43B73" w:rsidRDefault="00D43B73" w:rsidP="00D43B73">
      <w:pPr>
        <w:pStyle w:val="Tableheading"/>
      </w:pPr>
      <w:r>
        <w:t>---</w:t>
      </w:r>
    </w:p>
    <w:p w14:paraId="0D7BA6E3"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5BBDF78E" w14:textId="77777777" w:rsidR="00D43B73" w:rsidRDefault="00D43B73" w:rsidP="00D43B73">
      <w:pPr>
        <w:spacing w:after="200" w:line="276" w:lineRule="auto"/>
        <w:ind w:firstLine="0"/>
      </w:pPr>
      <w:r>
        <w:br w:type="page"/>
      </w:r>
    </w:p>
    <w:p w14:paraId="21CED90E" w14:textId="77777777" w:rsidR="00D43B73" w:rsidRDefault="00D43B73" w:rsidP="00D43B73">
      <w:pPr>
        <w:pStyle w:val="Tableheading"/>
        <w:rPr>
          <w:rStyle w:val="TableheadingChar"/>
        </w:rPr>
      </w:pPr>
      <w:r>
        <w:lastRenderedPageBreak/>
        <w:t>Table A.23.</w:t>
      </w:r>
      <w:r>
        <w:rPr>
          <w:rStyle w:val="TableheadingChar"/>
        </w:rPr>
        <w:t xml:space="preserve"> </w:t>
      </w:r>
      <w:r>
        <w:t xml:space="preserve">Model output for the most competitive model for predicting combined richness (the sum of coral, fish, and sponge richness) including terms for year and site. </w:t>
      </w:r>
      <w:r>
        <w:rPr>
          <w:rStyle w:val="TableheadingChar"/>
        </w:rPr>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p>
    <w:p w14:paraId="1769B918" w14:textId="77777777" w:rsidR="00D43B73" w:rsidRDefault="00D43B73" w:rsidP="00D43B73">
      <w:pPr>
        <w:pStyle w:val="Tableheading"/>
      </w:pPr>
      <w:r>
        <w:t>Coefficients:</w:t>
      </w:r>
    </w:p>
    <w:p w14:paraId="4DEE7A60" w14:textId="77777777" w:rsidR="00D43B73" w:rsidRDefault="00D43B73" w:rsidP="00D43B73">
      <w:pPr>
        <w:pStyle w:val="Tableheading"/>
      </w:pPr>
      <w:r>
        <w:t xml:space="preserve">             </w:t>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50D9989B" w14:textId="77777777" w:rsidR="00D43B73" w:rsidRDefault="00D43B73" w:rsidP="00D43B73">
      <w:pPr>
        <w:pStyle w:val="Tableheading"/>
      </w:pPr>
      <w:r>
        <w:t xml:space="preserve">(Intercept)  </w:t>
      </w:r>
      <w:r>
        <w:tab/>
        <w:t xml:space="preserve">3.8663   </w:t>
      </w:r>
      <w:r>
        <w:tab/>
        <w:t xml:space="preserve">0.0991  </w:t>
      </w:r>
      <w:r>
        <w:tab/>
        <w:t xml:space="preserve">39.023  </w:t>
      </w:r>
      <w:r>
        <w:tab/>
        <w:t>&lt; 2e-16 ***</w:t>
      </w:r>
    </w:p>
    <w:p w14:paraId="46C04315" w14:textId="77777777" w:rsidR="00D43B73" w:rsidRDefault="00D43B73" w:rsidP="00D43B73">
      <w:pPr>
        <w:pStyle w:val="Tableheading"/>
      </w:pPr>
      <w:r>
        <w:t xml:space="preserve">Rugosity     </w:t>
      </w:r>
      <w:r>
        <w:tab/>
        <w:t xml:space="preserve">0.0043   </w:t>
      </w:r>
      <w:r>
        <w:tab/>
        <w:t xml:space="preserve">0.0018   </w:t>
      </w:r>
      <w:r>
        <w:tab/>
        <w:t xml:space="preserve">2.383 </w:t>
      </w:r>
      <w:r>
        <w:tab/>
      </w:r>
      <w:r>
        <w:tab/>
        <w:t xml:space="preserve">0.017150 *  </w:t>
      </w:r>
    </w:p>
    <w:p w14:paraId="58DA4F20" w14:textId="77777777" w:rsidR="00D43B73" w:rsidRDefault="00D43B73" w:rsidP="00D43B73">
      <w:pPr>
        <w:pStyle w:val="Tableheading"/>
      </w:pPr>
      <w:r>
        <w:t xml:space="preserve">Year         </w:t>
      </w:r>
      <w:r>
        <w:tab/>
        <w:t xml:space="preserve">0.0052   </w:t>
      </w:r>
      <w:r>
        <w:tab/>
        <w:t xml:space="preserve">0.0017   </w:t>
      </w:r>
      <w:r>
        <w:tab/>
        <w:t xml:space="preserve">3.002 </w:t>
      </w:r>
      <w:r>
        <w:tab/>
      </w:r>
      <w:r>
        <w:tab/>
        <w:t xml:space="preserve">0.002678 ** </w:t>
      </w:r>
    </w:p>
    <w:p w14:paraId="4A1A57F0" w14:textId="77777777" w:rsidR="00D43B73" w:rsidRDefault="00D43B73" w:rsidP="00D43B73">
      <w:pPr>
        <w:pStyle w:val="Tableheading"/>
      </w:pPr>
      <w:proofErr w:type="spellStart"/>
      <w:r>
        <w:t>Sitecrab</w:t>
      </w:r>
      <w:proofErr w:type="spellEnd"/>
      <w:r>
        <w:t xml:space="preserve">    </w:t>
      </w:r>
      <w:r>
        <w:tab/>
        <w:t xml:space="preserve">-0.0706   </w:t>
      </w:r>
      <w:r>
        <w:tab/>
        <w:t xml:space="preserve">0.0418  </w:t>
      </w:r>
      <w:r>
        <w:tab/>
        <w:t xml:space="preserve">-1.690 </w:t>
      </w:r>
      <w:r>
        <w:tab/>
      </w:r>
      <w:r>
        <w:tab/>
      </w:r>
      <w:proofErr w:type="gramStart"/>
      <w:r>
        <w:t>0.090956 .</w:t>
      </w:r>
      <w:proofErr w:type="gramEnd"/>
      <w:r>
        <w:t xml:space="preserve">  </w:t>
      </w:r>
    </w:p>
    <w:p w14:paraId="6FAC7FCE" w14:textId="77777777" w:rsidR="00D43B73" w:rsidRDefault="00D43B73" w:rsidP="00D43B73">
      <w:pPr>
        <w:pStyle w:val="Tableheading"/>
      </w:pPr>
      <w:proofErr w:type="spellStart"/>
      <w:r>
        <w:t>Sitegrand</w:t>
      </w:r>
      <w:proofErr w:type="spellEnd"/>
      <w:r>
        <w:t xml:space="preserve">   </w:t>
      </w:r>
      <w:r>
        <w:tab/>
        <w:t xml:space="preserve">-0.0986   </w:t>
      </w:r>
      <w:r>
        <w:tab/>
        <w:t xml:space="preserve">0.0594  </w:t>
      </w:r>
      <w:r>
        <w:tab/>
        <w:t xml:space="preserve">-1.659 </w:t>
      </w:r>
      <w:r>
        <w:tab/>
      </w:r>
      <w:r>
        <w:tab/>
      </w:r>
      <w:proofErr w:type="gramStart"/>
      <w:r>
        <w:t>0.097162 .</w:t>
      </w:r>
      <w:proofErr w:type="gramEnd"/>
      <w:r>
        <w:t xml:space="preserve">  </w:t>
      </w:r>
    </w:p>
    <w:p w14:paraId="47AFF813" w14:textId="77777777" w:rsidR="00D43B73" w:rsidRDefault="00D43B73" w:rsidP="00D43B73">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44CCBC81" w14:textId="77777777" w:rsidR="00D43B73" w:rsidRDefault="00D43B73" w:rsidP="00D43B73">
      <w:pPr>
        <w:pStyle w:val="Tableheading"/>
      </w:pPr>
      <w:proofErr w:type="spellStart"/>
      <w:r>
        <w:t>Sitemonkey</w:t>
      </w:r>
      <w:proofErr w:type="spellEnd"/>
      <w:r>
        <w:t xml:space="preserve">  </w:t>
      </w:r>
      <w:r>
        <w:tab/>
        <w:t xml:space="preserve">-0.0275   </w:t>
      </w:r>
      <w:r>
        <w:tab/>
        <w:t xml:space="preserve">0.0469  </w:t>
      </w:r>
      <w:r>
        <w:tab/>
        <w:t xml:space="preserve">-0.587 </w:t>
      </w:r>
      <w:r>
        <w:tab/>
      </w:r>
      <w:r>
        <w:tab/>
        <w:t xml:space="preserve">0.556993    </w:t>
      </w:r>
    </w:p>
    <w:p w14:paraId="7D688544" w14:textId="77777777" w:rsidR="00D43B73" w:rsidRDefault="00D43B73" w:rsidP="00D43B73">
      <w:pPr>
        <w:pStyle w:val="Tableheading"/>
      </w:pPr>
      <w:proofErr w:type="spellStart"/>
      <w:r>
        <w:t>SitemuskN</w:t>
      </w:r>
      <w:proofErr w:type="spellEnd"/>
      <w:r>
        <w:t xml:space="preserve">   </w:t>
      </w:r>
      <w:r>
        <w:tab/>
        <w:t xml:space="preserve">-0.0314   </w:t>
      </w:r>
      <w:r>
        <w:tab/>
        <w:t xml:space="preserve">0.0474  </w:t>
      </w:r>
      <w:r>
        <w:tab/>
        <w:t xml:space="preserve">-0.661 </w:t>
      </w:r>
      <w:r>
        <w:tab/>
      </w:r>
      <w:r>
        <w:tab/>
        <w:t xml:space="preserve">0.508411    </w:t>
      </w:r>
    </w:p>
    <w:p w14:paraId="2DCD6AD4" w14:textId="77777777" w:rsidR="00D43B73" w:rsidRDefault="00D43B73" w:rsidP="00D43B73">
      <w:pPr>
        <w:pStyle w:val="Tableheading"/>
      </w:pPr>
      <w:proofErr w:type="spellStart"/>
      <w:r>
        <w:t>Sitepelican</w:t>
      </w:r>
      <w:proofErr w:type="spellEnd"/>
      <w:r>
        <w:t xml:space="preserve"> </w:t>
      </w:r>
      <w:r>
        <w:tab/>
        <w:t xml:space="preserve">-0.1573   </w:t>
      </w:r>
      <w:r>
        <w:tab/>
        <w:t xml:space="preserve">0.0565  </w:t>
      </w:r>
      <w:r>
        <w:tab/>
        <w:t xml:space="preserve">-2.783 </w:t>
      </w:r>
      <w:r>
        <w:tab/>
      </w:r>
      <w:r>
        <w:tab/>
        <w:t xml:space="preserve">0.005388 ** </w:t>
      </w:r>
    </w:p>
    <w:p w14:paraId="3C881ADC" w14:textId="77777777" w:rsidR="00D43B73" w:rsidRDefault="00D43B73" w:rsidP="00D43B73">
      <w:pPr>
        <w:pStyle w:val="Tableheading"/>
      </w:pPr>
      <w:proofErr w:type="spellStart"/>
      <w:r>
        <w:t>Sitewhite</w:t>
      </w:r>
      <w:proofErr w:type="spellEnd"/>
      <w:r>
        <w:t xml:space="preserve">   </w:t>
      </w:r>
      <w:r>
        <w:tab/>
        <w:t xml:space="preserve">-0.1422   </w:t>
      </w:r>
      <w:r>
        <w:tab/>
        <w:t xml:space="preserve">0.0423  </w:t>
      </w:r>
      <w:r>
        <w:tab/>
        <w:t xml:space="preserve">-3.366 </w:t>
      </w:r>
      <w:r>
        <w:tab/>
      </w:r>
      <w:r>
        <w:tab/>
        <w:t>0.000764 ***</w:t>
      </w:r>
    </w:p>
    <w:p w14:paraId="4C7B4D93" w14:textId="77777777" w:rsidR="00D43B73" w:rsidRDefault="00D43B73" w:rsidP="00D43B73">
      <w:pPr>
        <w:pStyle w:val="Tableheading"/>
      </w:pPr>
      <w:r>
        <w:t>---</w:t>
      </w:r>
    </w:p>
    <w:p w14:paraId="315BF092"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2F28E7A8" w14:textId="77777777" w:rsidR="00D43B73" w:rsidRDefault="00D43B73" w:rsidP="00D43B73">
      <w:pPr>
        <w:spacing w:after="200" w:line="276" w:lineRule="auto"/>
        <w:ind w:firstLine="0"/>
      </w:pPr>
      <w:r>
        <w:br w:type="page"/>
      </w:r>
    </w:p>
    <w:p w14:paraId="4F4BF0F8" w14:textId="77777777" w:rsidR="00D43B73" w:rsidRDefault="00D43B73" w:rsidP="00D43B73">
      <w:pPr>
        <w:widowControl w:val="0"/>
        <w:spacing w:line="240" w:lineRule="auto"/>
        <w:ind w:left="480" w:hanging="480"/>
      </w:pPr>
      <w:r>
        <w:rPr>
          <w:noProof/>
        </w:rPr>
        <w:lastRenderedPageBreak/>
        <w:drawing>
          <wp:inline distT="0" distB="0" distL="0" distR="0" wp14:anchorId="1D28A55D" wp14:editId="3B5CB155">
            <wp:extent cx="5303520" cy="4545965"/>
            <wp:effectExtent l="0" t="0" r="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mbined_time_line_Current_Thesis.jpeg"/>
                    <pic:cNvPicPr/>
                  </pic:nvPicPr>
                  <pic:blipFill>
                    <a:blip r:embed="rId40">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2F684B3D" w14:textId="77777777" w:rsidR="00D43B73" w:rsidRDefault="00D43B73" w:rsidP="00D43B73">
      <w:pPr>
        <w:pStyle w:val="Tableheading"/>
      </w:pPr>
      <w:r>
        <w:t>Figure</w:t>
      </w:r>
      <w:r w:rsidRPr="0018320D">
        <w:t xml:space="preserve"> A.</w:t>
      </w:r>
      <w:r>
        <w:t>24.</w:t>
      </w:r>
      <w:r w:rsidRPr="00153AA4">
        <w:t xml:space="preserve"> </w:t>
      </w:r>
      <w:r>
        <w:t>Combined richness</w:t>
      </w:r>
      <w:r w:rsidRPr="006E1238">
        <w:t xml:space="preserve"> </w:t>
      </w:r>
      <w:r>
        <w:t>(the sum of coral, fish, and sponge richness)</w:t>
      </w:r>
      <w:r w:rsidRPr="006E1238">
        <w:t xml:space="preserve"> over the 27 year study period from 1992-2018, where year 0 is 1992.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p>
    <w:p w14:paraId="4F1B2146" w14:textId="77777777" w:rsidR="00D43B73" w:rsidRDefault="00D43B73" w:rsidP="00D43B73">
      <w:pPr>
        <w:spacing w:after="200" w:line="276" w:lineRule="auto"/>
        <w:ind w:firstLine="0"/>
      </w:pPr>
    </w:p>
    <w:p w14:paraId="35EE1C53" w14:textId="6E8DAC4F" w:rsidR="00216CEE" w:rsidRDefault="00216CEE" w:rsidP="00D43B73">
      <w:pPr>
        <w:pStyle w:val="Heading2"/>
      </w:pPr>
    </w:p>
    <w:sectPr w:rsidR="00216CEE" w:rsidSect="00A75CAA">
      <w:footerReference w:type="default" r:id="rId41"/>
      <w:footnotePr>
        <w:numFmt w:val="lowerLetter"/>
      </w:footnotePr>
      <w:pgSz w:w="12240" w:h="15840"/>
      <w:pgMar w:top="1440" w:right="1440" w:bottom="1440" w:left="2448" w:header="720" w:footer="720" w:gutter="0"/>
      <w:pgNumType w:start="1"/>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EFF18" w15:done="0"/>
  <w15:commentEx w15:paraId="3E58E54B" w15:done="0"/>
  <w15:commentEx w15:paraId="2CF368B7" w15:done="0"/>
  <w15:commentEx w15:paraId="748DF4DD" w15:done="0"/>
  <w15:commentEx w15:paraId="1D875448" w15:done="0"/>
  <w15:commentEx w15:paraId="79ACD2B7" w15:done="0"/>
  <w15:commentEx w15:paraId="1CE0A692" w15:done="0"/>
  <w15:commentEx w15:paraId="3B628A17" w15:done="0"/>
  <w15:commentEx w15:paraId="05CFB561" w15:done="0"/>
  <w15:commentEx w15:paraId="31D50DBD" w15:done="0"/>
  <w15:commentEx w15:paraId="60213765" w15:done="0"/>
  <w15:commentEx w15:paraId="2DE7AC69" w15:done="0"/>
  <w15:commentEx w15:paraId="2D513D92" w15:done="0"/>
  <w15:commentEx w15:paraId="535203B4" w15:done="0"/>
  <w15:commentEx w15:paraId="22EFE346" w15:done="0"/>
  <w15:commentEx w15:paraId="5C51C170" w15:done="0"/>
  <w15:commentEx w15:paraId="5E494665" w15:done="0"/>
  <w15:commentEx w15:paraId="0C1DFA34" w15:done="0"/>
  <w15:commentEx w15:paraId="7CC9BF48" w15:done="0"/>
  <w15:commentEx w15:paraId="148666FC" w15:done="0"/>
  <w15:commentEx w15:paraId="5BF135E2" w15:done="0"/>
  <w15:commentEx w15:paraId="4FAD1483" w15:done="0"/>
  <w15:commentEx w15:paraId="3DF8D7A2" w15:done="0"/>
  <w15:commentEx w15:paraId="40A8E064" w15:paraIdParent="3DF8D7A2" w15:done="0"/>
  <w15:commentEx w15:paraId="6C0C89B5" w15:done="0"/>
  <w15:commentEx w15:paraId="3E67DCA8" w15:done="0"/>
  <w15:commentEx w15:paraId="4AAC37F0" w15:done="0"/>
  <w15:commentEx w15:paraId="72C826D2" w15:done="0"/>
  <w15:commentEx w15:paraId="5334DAB2" w15:done="0"/>
  <w15:commentEx w15:paraId="044A2C90" w15:done="0"/>
  <w15:commentEx w15:paraId="2C9C4849" w15:done="0"/>
  <w15:commentEx w15:paraId="04EC6331" w15:done="0"/>
  <w15:commentEx w15:paraId="4569CCAC" w15:done="0"/>
  <w15:commentEx w15:paraId="2BF7A462" w15:paraIdParent="4569CCAC" w15:done="0"/>
  <w15:commentEx w15:paraId="06DDC89E" w15:done="0"/>
  <w15:commentEx w15:paraId="2D0A6BFA" w15:done="0"/>
  <w15:commentEx w15:paraId="5F024C64" w15:done="0"/>
  <w15:commentEx w15:paraId="03334B0E" w15:done="0"/>
  <w15:commentEx w15:paraId="61D2F7EE" w15:done="0"/>
  <w15:commentEx w15:paraId="45FA4552" w15:done="0"/>
  <w15:commentEx w15:paraId="2FA0DBDA" w15:done="0"/>
  <w15:commentEx w15:paraId="394BDF12" w15:paraIdParent="2FA0DBDA" w15:done="0"/>
  <w15:commentEx w15:paraId="106FB61F" w15:done="0"/>
  <w15:commentEx w15:paraId="1A1FA8A0" w15:paraIdParent="106FB61F" w15:done="0"/>
  <w15:commentEx w15:paraId="123A9053" w15:done="0"/>
  <w15:commentEx w15:paraId="3F77C6D9" w15:done="0"/>
  <w15:commentEx w15:paraId="71143C56" w15:done="0"/>
  <w15:commentEx w15:paraId="472D86A4" w15:done="0"/>
  <w15:commentEx w15:paraId="0433080E" w15:done="0"/>
  <w15:commentEx w15:paraId="5EB3B5E9" w15:paraIdParent="0433080E" w15:done="0"/>
  <w15:commentEx w15:paraId="7507263C" w15:done="0"/>
  <w15:commentEx w15:paraId="2F685AB1" w15:done="0"/>
  <w15:commentEx w15:paraId="6994C33A" w15:done="0"/>
  <w15:commentEx w15:paraId="26A3D942" w15:done="0"/>
  <w15:commentEx w15:paraId="43B6E11A" w15:done="0"/>
  <w15:commentEx w15:paraId="568222E1" w15:done="0"/>
  <w15:commentEx w15:paraId="0AD58289" w15:done="0"/>
  <w15:commentEx w15:paraId="2E3C3C22" w15:done="0"/>
  <w15:commentEx w15:paraId="6125DB19" w15:done="0"/>
  <w15:commentEx w15:paraId="7A05B92A" w15:done="0"/>
  <w15:commentEx w15:paraId="657F2D87" w15:done="0"/>
  <w15:commentEx w15:paraId="5B027633" w15:done="0"/>
  <w15:commentEx w15:paraId="1A6EB786" w15:done="0"/>
  <w15:commentEx w15:paraId="14C0B477" w15:done="0"/>
  <w15:commentEx w15:paraId="5FA731AF" w15:done="0"/>
  <w15:commentEx w15:paraId="2330B733" w15:done="0"/>
  <w15:commentEx w15:paraId="1EF0EC55" w15:done="0"/>
  <w15:commentEx w15:paraId="1BA73353" w15:done="0"/>
  <w15:commentEx w15:paraId="7A99DDE6" w15:done="0"/>
  <w15:commentEx w15:paraId="4CF76785" w15:done="0"/>
  <w15:commentEx w15:paraId="7348AD77" w15:done="0"/>
  <w15:commentEx w15:paraId="6D87EA04" w15:done="0"/>
  <w15:commentEx w15:paraId="4EE592AC" w15:done="0"/>
  <w15:commentEx w15:paraId="7F3B3A69" w15:done="0"/>
  <w15:commentEx w15:paraId="07107738" w15:done="0"/>
  <w15:commentEx w15:paraId="37952E27" w15:done="0"/>
  <w15:commentEx w15:paraId="7AEF4DD5" w15:done="0"/>
  <w15:commentEx w15:paraId="0082EB0E" w15:done="0"/>
  <w15:commentEx w15:paraId="1616FF1F" w15:done="0"/>
  <w15:commentEx w15:paraId="552ED08E" w15:done="0"/>
  <w15:commentEx w15:paraId="535B8D36" w15:done="0"/>
  <w15:commentEx w15:paraId="36028CE5" w15:done="0"/>
  <w15:commentEx w15:paraId="5600C804" w15:done="0"/>
  <w15:commentEx w15:paraId="7EF80EBE" w15:done="0"/>
  <w15:commentEx w15:paraId="231BFA09" w15:done="0"/>
  <w15:commentEx w15:paraId="5B08DD87" w15:done="0"/>
  <w15:commentEx w15:paraId="06A436C5" w15:done="0"/>
  <w15:commentEx w15:paraId="0BEDB636" w15:done="0"/>
  <w15:commentEx w15:paraId="410E96C6" w15:done="0"/>
  <w15:commentEx w15:paraId="1A8FDBC9" w15:done="0"/>
  <w15:commentEx w15:paraId="77463CD3" w15:done="0"/>
  <w15:commentEx w15:paraId="7A35F8B8" w15:done="0"/>
  <w15:commentEx w15:paraId="2A37DF65" w15:done="0"/>
  <w15:commentEx w15:paraId="4D4D569F" w15:done="0"/>
  <w15:commentEx w15:paraId="36D56BAD" w15:done="0"/>
  <w15:commentEx w15:paraId="44DFA122" w15:done="0"/>
  <w15:commentEx w15:paraId="6CB10818" w15:done="0"/>
  <w15:commentEx w15:paraId="756AB600" w15:done="0"/>
  <w15:commentEx w15:paraId="19047493" w15:done="0"/>
  <w15:commentEx w15:paraId="1FF1590B" w15:done="0"/>
  <w15:commentEx w15:paraId="20F72326" w15:done="0"/>
  <w15:commentEx w15:paraId="25AB2B69" w15:done="0"/>
  <w15:commentEx w15:paraId="6FB27F7B" w15:done="0"/>
  <w15:commentEx w15:paraId="50C443C2" w15:done="0"/>
  <w15:commentEx w15:paraId="01D3BC82" w15:done="0"/>
  <w15:commentEx w15:paraId="28C91769" w15:done="0"/>
  <w15:commentEx w15:paraId="4593DA95" w15:done="0"/>
  <w15:commentEx w15:paraId="61A9607A" w15:done="0"/>
  <w15:commentEx w15:paraId="54355763" w15:done="0"/>
  <w15:commentEx w15:paraId="400EAD4C" w15:done="0"/>
  <w15:commentEx w15:paraId="1D665D9D" w15:done="0"/>
  <w15:commentEx w15:paraId="51C86E01" w15:done="0"/>
  <w15:commentEx w15:paraId="1130EF3D" w15:done="0"/>
  <w15:commentEx w15:paraId="1D56A698" w15:done="0"/>
  <w15:commentEx w15:paraId="78C27378" w15:done="0"/>
  <w15:commentEx w15:paraId="2041C7DF" w15:done="0"/>
  <w15:commentEx w15:paraId="65742F25" w15:done="0"/>
  <w15:commentEx w15:paraId="3541889E" w15:done="0"/>
  <w15:commentEx w15:paraId="198AFB36" w15:done="0"/>
  <w15:commentEx w15:paraId="60E748F6" w15:done="0"/>
  <w15:commentEx w15:paraId="51120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C6A27" w16cex:dateUtc="2019-12-12T12:26:00Z"/>
  <w16cex:commentExtensible w16cex:durableId="219B59E5" w16cex:dateUtc="2019-12-03T16:38:00Z"/>
  <w16cex:commentExtensible w16cex:durableId="219C6B16" w16cex:dateUtc="2019-12-12T12:30:00Z"/>
  <w16cex:commentExtensible w16cex:durableId="219C6CEF" w16cex:dateUtc="2019-12-12T12:38:00Z"/>
  <w16cex:commentExtensible w16cex:durableId="219C6DF5" w16cex:dateUtc="2019-12-12T12:42:00Z"/>
  <w16cex:commentExtensible w16cex:durableId="219DAC4D" w16cex:dateUtc="2019-12-13T11:21: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EFF18" w16cid:durableId="219A26E6"/>
  <w16cid:commentId w16cid:paraId="3E58E54B" w16cid:durableId="219B8CE6"/>
  <w16cid:commentId w16cid:paraId="2CF368B7" w16cid:durableId="219B8CE7"/>
  <w16cid:commentId w16cid:paraId="748DF4DD" w16cid:durableId="219B8CE8"/>
  <w16cid:commentId w16cid:paraId="1D875448" w16cid:durableId="219DA9FB"/>
  <w16cid:commentId w16cid:paraId="79ACD2B7" w16cid:durableId="219A26EC"/>
  <w16cid:commentId w16cid:paraId="1CE0A692" w16cid:durableId="219A26ED"/>
  <w16cid:commentId w16cid:paraId="3B628A17" w16cid:durableId="219A26EE"/>
  <w16cid:commentId w16cid:paraId="05CFB561" w16cid:durableId="219A26F3"/>
  <w16cid:commentId w16cid:paraId="31D50DBD" w16cid:durableId="219A26F4"/>
  <w16cid:commentId w16cid:paraId="60213765" w16cid:durableId="219A26F5"/>
  <w16cid:commentId w16cid:paraId="2DE7AC69" w16cid:durableId="217167E2"/>
  <w16cid:commentId w16cid:paraId="2D513D92" w16cid:durableId="217A48B3"/>
  <w16cid:commentId w16cid:paraId="535203B4" w16cid:durableId="217A48B4"/>
  <w16cid:commentId w16cid:paraId="22EFE346" w16cid:durableId="217A48B5"/>
  <w16cid:commentId w16cid:paraId="5C51C170" w16cid:durableId="219A297C"/>
  <w16cid:commentId w16cid:paraId="5E494665" w16cid:durableId="219A2989"/>
  <w16cid:commentId w16cid:paraId="0C1DFA34" w16cid:durableId="219A29C6"/>
  <w16cid:commentId w16cid:paraId="7CC9BF48" w16cid:durableId="219A36F0"/>
  <w16cid:commentId w16cid:paraId="148666FC" w16cid:durableId="219A3793"/>
  <w16cid:commentId w16cid:paraId="5BF135E2" w16cid:durableId="219A3791"/>
  <w16cid:commentId w16cid:paraId="4FAD1483" w16cid:durableId="219A3790"/>
  <w16cid:commentId w16cid:paraId="3DF8D7A2" w16cid:durableId="219A378F"/>
  <w16cid:commentId w16cid:paraId="40A8E064" w16cid:durableId="219C6A27"/>
  <w16cid:commentId w16cid:paraId="6C0C89B5" w16cid:durableId="219A378D"/>
  <w16cid:commentId w16cid:paraId="3E67DCA8" w16cid:durableId="217A48B7"/>
  <w16cid:commentId w16cid:paraId="4AAC37F0" w16cid:durableId="217A48B8"/>
  <w16cid:commentId w16cid:paraId="72C826D2" w16cid:durableId="217A48B9"/>
  <w16cid:commentId w16cid:paraId="5334DAB2" w16cid:durableId="217A48BA"/>
  <w16cid:commentId w16cid:paraId="044A2C90" w16cid:durableId="219B59E8"/>
  <w16cid:commentId w16cid:paraId="2C9C4849" w16cid:durableId="219B59E7"/>
  <w16cid:commentId w16cid:paraId="04EC6331" w16cid:durableId="219DAA16"/>
  <w16cid:commentId w16cid:paraId="4569CCAC" w16cid:durableId="219B59E5"/>
  <w16cid:commentId w16cid:paraId="2BF7A462" w16cid:durableId="219C6B16"/>
  <w16cid:commentId w16cid:paraId="06DDC89E" w16cid:durableId="219B59E4"/>
  <w16cid:commentId w16cid:paraId="2D0A6BFA" w16cid:durableId="219B59E2"/>
  <w16cid:commentId w16cid:paraId="5F024C64" w16cid:durableId="219B6B7B"/>
  <w16cid:commentId w16cid:paraId="03334B0E" w16cid:durableId="219B6E4E"/>
  <w16cid:commentId w16cid:paraId="61D2F7EE" w16cid:durableId="219B6E4D"/>
  <w16cid:commentId w16cid:paraId="45FA4552" w16cid:durableId="219C67E0"/>
  <w16cid:commentId w16cid:paraId="2FA0DBDA" w16cid:durableId="219A272C"/>
  <w16cid:commentId w16cid:paraId="394BDF12" w16cid:durableId="219C6CEF"/>
  <w16cid:commentId w16cid:paraId="106FB61F" w16cid:durableId="219A273D"/>
  <w16cid:commentId w16cid:paraId="1A1FA8A0" w16cid:durableId="219C6DF5"/>
  <w16cid:commentId w16cid:paraId="123A9053" w16cid:durableId="219DAA23"/>
  <w16cid:commentId w16cid:paraId="3F77C6D9" w16cid:durableId="219CEFDA"/>
  <w16cid:commentId w16cid:paraId="71143C56" w16cid:durableId="219CEFDB"/>
  <w16cid:commentId w16cid:paraId="472D86A4" w16cid:durableId="219DAA26"/>
  <w16cid:commentId w16cid:paraId="0433080E" w16cid:durableId="219DAA27"/>
  <w16cid:commentId w16cid:paraId="5EB3B5E9" w16cid:durableId="219DAC4D"/>
  <w16cid:commentId w16cid:paraId="7507263C" w16cid:durableId="219DAA28"/>
  <w16cid:commentId w16cid:paraId="2F685AB1" w16cid:durableId="219DAA29"/>
  <w16cid:commentId w16cid:paraId="6994C33A" w16cid:durableId="219DAA2A"/>
  <w16cid:commentId w16cid:paraId="26A3D942" w16cid:durableId="219DAA2B"/>
  <w16cid:commentId w16cid:paraId="43B6E11A" w16cid:durableId="219A2762"/>
  <w16cid:commentId w16cid:paraId="568222E1" w16cid:durableId="219DCEC1"/>
  <w16cid:commentId w16cid:paraId="0AD58289" w16cid:durableId="219DCFB8"/>
  <w16cid:commentId w16cid:paraId="2E3C3C22" w16cid:durableId="219DD02C"/>
  <w16cid:commentId w16cid:paraId="6125DB19" w16cid:durableId="219DD103"/>
  <w16cid:commentId w16cid:paraId="7A05B92A" w16cid:durableId="219DDAA1"/>
  <w16cid:commentId w16cid:paraId="657F2D87" w16cid:durableId="219DDAC8"/>
  <w16cid:commentId w16cid:paraId="5B027633" w16cid:durableId="219DDAC7"/>
  <w16cid:commentId w16cid:paraId="1A6EB786" w16cid:durableId="219DDAC6"/>
  <w16cid:commentId w16cid:paraId="14C0B477" w16cid:durableId="219DDAC5"/>
  <w16cid:commentId w16cid:paraId="5FA731AF" w16cid:durableId="219A2763"/>
  <w16cid:commentId w16cid:paraId="2330B733" w16cid:durableId="219BBC96"/>
  <w16cid:commentId w16cid:paraId="1EF0EC55" w16cid:durableId="219BBC95"/>
  <w16cid:commentId w16cid:paraId="1BA73353" w16cid:durableId="219BBC94"/>
  <w16cid:commentId w16cid:paraId="7A99DDE6" w16cid:durableId="217F81E8"/>
  <w16cid:commentId w16cid:paraId="4CF76785" w16cid:durableId="219A2765"/>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7AEF4DD5" w16cid:durableId="219A276C"/>
  <w16cid:commentId w16cid:paraId="0082EB0E" w16cid:durableId="219A276D"/>
  <w16cid:commentId w16cid:paraId="1616FF1F" w16cid:durableId="2190C91E"/>
  <w16cid:commentId w16cid:paraId="552ED08E" w16cid:durableId="217FA135"/>
  <w16cid:commentId w16cid:paraId="535B8D36" w16cid:durableId="2187CD11"/>
  <w16cid:commentId w16cid:paraId="36028CE5" w16cid:durableId="2190CD22"/>
  <w16cid:commentId w16cid:paraId="5600C804" w16cid:durableId="217F81EC"/>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410E96C6" w16cid:durableId="219A277A"/>
  <w16cid:commentId w16cid:paraId="1A8FDBC9" w16cid:durableId="2190CE33"/>
  <w16cid:commentId w16cid:paraId="77463CD3" w16cid:durableId="219A277C"/>
  <w16cid:commentId w16cid:paraId="7A35F8B8" w16cid:durableId="219A277D"/>
  <w16cid:commentId w16cid:paraId="2A37DF65" w16cid:durableId="217F81F1"/>
  <w16cid:commentId w16cid:paraId="4D4D569F" w16cid:durableId="2190CECF"/>
  <w16cid:commentId w16cid:paraId="36D56BAD" w16cid:durableId="219A2780"/>
  <w16cid:commentId w16cid:paraId="44DFA122" w16cid:durableId="2190D0BF"/>
  <w16cid:commentId w16cid:paraId="6CB10818" w16cid:durableId="219A2782"/>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6FB27F7B" w16cid:durableId="219C6833"/>
  <w16cid:commentId w16cid:paraId="50C443C2" w16cid:durableId="219B8D81"/>
  <w16cid:commentId w16cid:paraId="01D3BC82" w16cid:durableId="219DAA55"/>
  <w16cid:commentId w16cid:paraId="28C91769" w16cid:durableId="219B8D85"/>
  <w16cid:commentId w16cid:paraId="4593DA95" w16cid:durableId="219B8D86"/>
  <w16cid:commentId w16cid:paraId="61A9607A" w16cid:durableId="219DAA58"/>
  <w16cid:commentId w16cid:paraId="54355763" w16cid:durableId="219B8D87"/>
  <w16cid:commentId w16cid:paraId="400EAD4C" w16cid:durableId="219DAA5A"/>
  <w16cid:commentId w16cid:paraId="1D665D9D" w16cid:durableId="219B8D88"/>
  <w16cid:commentId w16cid:paraId="51C86E01" w16cid:durableId="219B8D89"/>
  <w16cid:commentId w16cid:paraId="1130EF3D" w16cid:durableId="219B8D8A"/>
  <w16cid:commentId w16cid:paraId="1D56A698" w16cid:durableId="219B8D8B"/>
  <w16cid:commentId w16cid:paraId="78C27378" w16cid:durableId="219DAA5F"/>
  <w16cid:commentId w16cid:paraId="2041C7DF" w16cid:durableId="219B8D8C"/>
  <w16cid:commentId w16cid:paraId="65742F25" w16cid:durableId="219DAA61"/>
  <w16cid:commentId w16cid:paraId="3541889E" w16cid:durableId="219DAA62"/>
  <w16cid:commentId w16cid:paraId="198AFB36" w16cid:durableId="219DAA63"/>
  <w16cid:commentId w16cid:paraId="60E748F6" w16cid:durableId="219DAA64"/>
  <w16cid:commentId w16cid:paraId="51120606" w16cid:durableId="219DAA6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2D565E" w14:textId="77777777" w:rsidR="009F57AF" w:rsidRDefault="009F57AF">
      <w:pPr>
        <w:spacing w:line="240" w:lineRule="auto"/>
      </w:pPr>
      <w:r>
        <w:separator/>
      </w:r>
    </w:p>
  </w:endnote>
  <w:endnote w:type="continuationSeparator" w:id="0">
    <w:p w14:paraId="77393ADC" w14:textId="77777777" w:rsidR="009F57AF" w:rsidRDefault="009F57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FC06FA" w:rsidRDefault="00FC06FA">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FC06FA" w:rsidRDefault="00FC06FA">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FC06FA" w:rsidRDefault="00FC06F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FC06FA" w:rsidRDefault="00FC06FA">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FC06FA" w:rsidRDefault="00FC06FA">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C05288" w14:textId="77777777" w:rsidR="00FC06FA" w:rsidRDefault="00FC06FA">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CD2A91">
      <w:rPr>
        <w:noProof/>
        <w:color w:val="000000"/>
      </w:rPr>
      <w:t>vi</w:t>
    </w:r>
    <w:r>
      <w:rPr>
        <w:color w:val="000000"/>
      </w:rPr>
      <w:fldChar w:fldCharType="end"/>
    </w:r>
  </w:p>
  <w:p w14:paraId="5D2AF848" w14:textId="77777777" w:rsidR="00FC06FA" w:rsidRDefault="00FC06FA">
    <w:pPr>
      <w:pBdr>
        <w:top w:val="nil"/>
        <w:left w:val="nil"/>
        <w:bottom w:val="nil"/>
        <w:right w:val="nil"/>
        <w:between w:val="nil"/>
      </w:pBdr>
      <w:tabs>
        <w:tab w:val="center" w:pos="4680"/>
        <w:tab w:val="right" w:pos="9360"/>
      </w:tabs>
      <w:spacing w:line="240" w:lineRule="auto"/>
      <w:ind w:firstLine="0"/>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FC06FA" w:rsidRDefault="00FC06FA">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CD2A91">
      <w:rPr>
        <w:noProof/>
        <w:color w:val="000000"/>
      </w:rPr>
      <w:t>80</w:t>
    </w:r>
    <w:r>
      <w:rPr>
        <w:color w:val="000000"/>
      </w:rPr>
      <w:fldChar w:fldCharType="end"/>
    </w:r>
  </w:p>
  <w:p w14:paraId="2EB2665D" w14:textId="77777777" w:rsidR="00FC06FA" w:rsidRDefault="00FC06FA">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405AA1" w14:textId="77777777" w:rsidR="009F57AF" w:rsidRDefault="009F57AF">
      <w:pPr>
        <w:spacing w:line="240" w:lineRule="auto"/>
      </w:pPr>
      <w:r>
        <w:separator/>
      </w:r>
    </w:p>
  </w:footnote>
  <w:footnote w:type="continuationSeparator" w:id="0">
    <w:p w14:paraId="48AE7A6E" w14:textId="77777777" w:rsidR="009F57AF" w:rsidRDefault="009F57AF">
      <w:pPr>
        <w:spacing w:line="240" w:lineRule="auto"/>
      </w:pPr>
      <w:r>
        <w:continuationSeparator/>
      </w:r>
    </w:p>
  </w:footnote>
  <w:footnote w:id="1">
    <w:p w14:paraId="208BD1FC" w14:textId="61E8DDD0" w:rsidR="00FC06FA" w:rsidRPr="00512A9A" w:rsidRDefault="00FC06FA">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FC06FA" w:rsidRDefault="00FC06FA">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662C670"/>
    <w:lvl w:ilvl="0">
      <w:start w:val="1"/>
      <w:numFmt w:val="decimal"/>
      <w:lvlText w:val="%1."/>
      <w:lvlJc w:val="left"/>
      <w:pPr>
        <w:tabs>
          <w:tab w:val="num" w:pos="1800"/>
        </w:tabs>
        <w:ind w:left="1800" w:hanging="360"/>
      </w:pPr>
    </w:lvl>
  </w:abstractNum>
  <w:abstractNum w:abstractNumId="1">
    <w:nsid w:val="FFFFFF7D"/>
    <w:multiLevelType w:val="singleLevel"/>
    <w:tmpl w:val="5882F248"/>
    <w:lvl w:ilvl="0">
      <w:start w:val="1"/>
      <w:numFmt w:val="decimal"/>
      <w:lvlText w:val="%1."/>
      <w:lvlJc w:val="left"/>
      <w:pPr>
        <w:tabs>
          <w:tab w:val="num" w:pos="1440"/>
        </w:tabs>
        <w:ind w:left="1440" w:hanging="360"/>
      </w:pPr>
    </w:lvl>
  </w:abstractNum>
  <w:abstractNum w:abstractNumId="2">
    <w:nsid w:val="FFFFFF7E"/>
    <w:multiLevelType w:val="singleLevel"/>
    <w:tmpl w:val="595C9920"/>
    <w:lvl w:ilvl="0">
      <w:start w:val="1"/>
      <w:numFmt w:val="decimal"/>
      <w:lvlText w:val="%1."/>
      <w:lvlJc w:val="left"/>
      <w:pPr>
        <w:tabs>
          <w:tab w:val="num" w:pos="1080"/>
        </w:tabs>
        <w:ind w:left="1080" w:hanging="360"/>
      </w:pPr>
    </w:lvl>
  </w:abstractNum>
  <w:abstractNum w:abstractNumId="3">
    <w:nsid w:val="FFFFFF7F"/>
    <w:multiLevelType w:val="singleLevel"/>
    <w:tmpl w:val="DEDEA8EC"/>
    <w:lvl w:ilvl="0">
      <w:start w:val="1"/>
      <w:numFmt w:val="decimal"/>
      <w:lvlText w:val="%1."/>
      <w:lvlJc w:val="left"/>
      <w:pPr>
        <w:tabs>
          <w:tab w:val="num" w:pos="720"/>
        </w:tabs>
        <w:ind w:left="720" w:hanging="360"/>
      </w:pPr>
    </w:lvl>
  </w:abstractNum>
  <w:abstractNum w:abstractNumId="4">
    <w:nsid w:val="FFFFFF80"/>
    <w:multiLevelType w:val="singleLevel"/>
    <w:tmpl w:val="48A4162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8540E6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6ACE0E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4EE138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EEFA7AB8"/>
    <w:lvl w:ilvl="0">
      <w:start w:val="1"/>
      <w:numFmt w:val="decimal"/>
      <w:lvlText w:val="%1."/>
      <w:lvlJc w:val="left"/>
      <w:pPr>
        <w:tabs>
          <w:tab w:val="num" w:pos="360"/>
        </w:tabs>
        <w:ind w:left="360" w:hanging="360"/>
      </w:pPr>
    </w:lvl>
  </w:abstractNum>
  <w:abstractNum w:abstractNumId="9">
    <w:nsid w:val="FFFFFF89"/>
    <w:multiLevelType w:val="singleLevel"/>
    <w:tmpl w:val="CC4071B2"/>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38E2"/>
    <w:rsid w:val="00004BE1"/>
    <w:rsid w:val="00007B3E"/>
    <w:rsid w:val="00007F93"/>
    <w:rsid w:val="00010DF2"/>
    <w:rsid w:val="00015F61"/>
    <w:rsid w:val="00016AF6"/>
    <w:rsid w:val="00017553"/>
    <w:rsid w:val="0002013E"/>
    <w:rsid w:val="000206E6"/>
    <w:rsid w:val="00023BD8"/>
    <w:rsid w:val="00025E9B"/>
    <w:rsid w:val="00026313"/>
    <w:rsid w:val="00030BAE"/>
    <w:rsid w:val="00032670"/>
    <w:rsid w:val="00032E80"/>
    <w:rsid w:val="000403A2"/>
    <w:rsid w:val="000404AE"/>
    <w:rsid w:val="00042D35"/>
    <w:rsid w:val="00043545"/>
    <w:rsid w:val="000460F7"/>
    <w:rsid w:val="000509C9"/>
    <w:rsid w:val="00053C7B"/>
    <w:rsid w:val="000556DF"/>
    <w:rsid w:val="00056BE2"/>
    <w:rsid w:val="00067D1B"/>
    <w:rsid w:val="00080169"/>
    <w:rsid w:val="000802B6"/>
    <w:rsid w:val="00082267"/>
    <w:rsid w:val="00093B23"/>
    <w:rsid w:val="00095511"/>
    <w:rsid w:val="000973ED"/>
    <w:rsid w:val="000A1DFF"/>
    <w:rsid w:val="000A2AE9"/>
    <w:rsid w:val="000A3E09"/>
    <w:rsid w:val="000A585A"/>
    <w:rsid w:val="000A68B7"/>
    <w:rsid w:val="000B0115"/>
    <w:rsid w:val="000C2B77"/>
    <w:rsid w:val="000C5D90"/>
    <w:rsid w:val="000D069B"/>
    <w:rsid w:val="000D343A"/>
    <w:rsid w:val="000D5F1B"/>
    <w:rsid w:val="000E0709"/>
    <w:rsid w:val="000E1584"/>
    <w:rsid w:val="000E4FE9"/>
    <w:rsid w:val="000E5EE4"/>
    <w:rsid w:val="000F4993"/>
    <w:rsid w:val="000F5F06"/>
    <w:rsid w:val="00100139"/>
    <w:rsid w:val="00100733"/>
    <w:rsid w:val="0010177E"/>
    <w:rsid w:val="0010485C"/>
    <w:rsid w:val="00105D9D"/>
    <w:rsid w:val="00110693"/>
    <w:rsid w:val="00114084"/>
    <w:rsid w:val="00115801"/>
    <w:rsid w:val="001228C4"/>
    <w:rsid w:val="00126F94"/>
    <w:rsid w:val="00133311"/>
    <w:rsid w:val="00134178"/>
    <w:rsid w:val="00135F82"/>
    <w:rsid w:val="00141DBC"/>
    <w:rsid w:val="001429E5"/>
    <w:rsid w:val="001463E1"/>
    <w:rsid w:val="001473E9"/>
    <w:rsid w:val="0015137A"/>
    <w:rsid w:val="001514B5"/>
    <w:rsid w:val="00160482"/>
    <w:rsid w:val="0016176F"/>
    <w:rsid w:val="00170DE5"/>
    <w:rsid w:val="00173B03"/>
    <w:rsid w:val="00177267"/>
    <w:rsid w:val="001777ED"/>
    <w:rsid w:val="0018320D"/>
    <w:rsid w:val="0018493D"/>
    <w:rsid w:val="0019173E"/>
    <w:rsid w:val="00193D00"/>
    <w:rsid w:val="00197117"/>
    <w:rsid w:val="001A4665"/>
    <w:rsid w:val="001A59AC"/>
    <w:rsid w:val="001A70EC"/>
    <w:rsid w:val="001A78D7"/>
    <w:rsid w:val="001B23C1"/>
    <w:rsid w:val="001C0F3A"/>
    <w:rsid w:val="001C2397"/>
    <w:rsid w:val="001C59FA"/>
    <w:rsid w:val="001C5B44"/>
    <w:rsid w:val="001C70E7"/>
    <w:rsid w:val="001D464E"/>
    <w:rsid w:val="001D4C2E"/>
    <w:rsid w:val="001D589C"/>
    <w:rsid w:val="001D7357"/>
    <w:rsid w:val="001D74A3"/>
    <w:rsid w:val="001E20B0"/>
    <w:rsid w:val="001E222B"/>
    <w:rsid w:val="001E4D66"/>
    <w:rsid w:val="001E5C78"/>
    <w:rsid w:val="001F2D9B"/>
    <w:rsid w:val="001F3420"/>
    <w:rsid w:val="0020662D"/>
    <w:rsid w:val="002126A8"/>
    <w:rsid w:val="00216CEE"/>
    <w:rsid w:val="002171C5"/>
    <w:rsid w:val="00221D67"/>
    <w:rsid w:val="002268EB"/>
    <w:rsid w:val="00226D8D"/>
    <w:rsid w:val="002272B7"/>
    <w:rsid w:val="0023176A"/>
    <w:rsid w:val="00246B4C"/>
    <w:rsid w:val="00247F5E"/>
    <w:rsid w:val="00251576"/>
    <w:rsid w:val="002548D9"/>
    <w:rsid w:val="0025578F"/>
    <w:rsid w:val="002562A1"/>
    <w:rsid w:val="00256595"/>
    <w:rsid w:val="002573BD"/>
    <w:rsid w:val="0026468B"/>
    <w:rsid w:val="00264C20"/>
    <w:rsid w:val="002657C8"/>
    <w:rsid w:val="00280F68"/>
    <w:rsid w:val="00282D07"/>
    <w:rsid w:val="00282ED4"/>
    <w:rsid w:val="002834B8"/>
    <w:rsid w:val="002870D6"/>
    <w:rsid w:val="0029035A"/>
    <w:rsid w:val="0029184A"/>
    <w:rsid w:val="002A1645"/>
    <w:rsid w:val="002B5899"/>
    <w:rsid w:val="002B6EC5"/>
    <w:rsid w:val="002C0083"/>
    <w:rsid w:val="002C61B1"/>
    <w:rsid w:val="002C6A88"/>
    <w:rsid w:val="002D25F0"/>
    <w:rsid w:val="002D2DBB"/>
    <w:rsid w:val="002E11D3"/>
    <w:rsid w:val="002E458F"/>
    <w:rsid w:val="002E560A"/>
    <w:rsid w:val="002F5608"/>
    <w:rsid w:val="002F6971"/>
    <w:rsid w:val="00300D6E"/>
    <w:rsid w:val="0030502C"/>
    <w:rsid w:val="00314985"/>
    <w:rsid w:val="003157A0"/>
    <w:rsid w:val="00322D54"/>
    <w:rsid w:val="00323541"/>
    <w:rsid w:val="00323F05"/>
    <w:rsid w:val="003254F2"/>
    <w:rsid w:val="0032685D"/>
    <w:rsid w:val="0033113F"/>
    <w:rsid w:val="003323F6"/>
    <w:rsid w:val="003343DE"/>
    <w:rsid w:val="00334955"/>
    <w:rsid w:val="00336D95"/>
    <w:rsid w:val="003406B6"/>
    <w:rsid w:val="00340C32"/>
    <w:rsid w:val="003474A6"/>
    <w:rsid w:val="00347B94"/>
    <w:rsid w:val="00357248"/>
    <w:rsid w:val="003573F9"/>
    <w:rsid w:val="0036055A"/>
    <w:rsid w:val="0036707E"/>
    <w:rsid w:val="00367168"/>
    <w:rsid w:val="00375F85"/>
    <w:rsid w:val="003818D4"/>
    <w:rsid w:val="00381984"/>
    <w:rsid w:val="00383373"/>
    <w:rsid w:val="00383427"/>
    <w:rsid w:val="0038387A"/>
    <w:rsid w:val="00384C5C"/>
    <w:rsid w:val="00384FC2"/>
    <w:rsid w:val="00387C1D"/>
    <w:rsid w:val="00391E4E"/>
    <w:rsid w:val="00393D19"/>
    <w:rsid w:val="003A38A2"/>
    <w:rsid w:val="003A6E6C"/>
    <w:rsid w:val="003B5B34"/>
    <w:rsid w:val="003C14EE"/>
    <w:rsid w:val="003C38C5"/>
    <w:rsid w:val="003C482E"/>
    <w:rsid w:val="003D174D"/>
    <w:rsid w:val="003D629E"/>
    <w:rsid w:val="003F2A12"/>
    <w:rsid w:val="003F7563"/>
    <w:rsid w:val="00401C56"/>
    <w:rsid w:val="00402890"/>
    <w:rsid w:val="004125DA"/>
    <w:rsid w:val="00414F6C"/>
    <w:rsid w:val="0041645F"/>
    <w:rsid w:val="00416B83"/>
    <w:rsid w:val="004174F3"/>
    <w:rsid w:val="0042014B"/>
    <w:rsid w:val="004208D9"/>
    <w:rsid w:val="00420F87"/>
    <w:rsid w:val="004225A3"/>
    <w:rsid w:val="00427A67"/>
    <w:rsid w:val="00437F09"/>
    <w:rsid w:val="00446A88"/>
    <w:rsid w:val="00451A52"/>
    <w:rsid w:val="004546B1"/>
    <w:rsid w:val="004550CC"/>
    <w:rsid w:val="00456F8B"/>
    <w:rsid w:val="004570C5"/>
    <w:rsid w:val="00460D4B"/>
    <w:rsid w:val="00462773"/>
    <w:rsid w:val="00462BB4"/>
    <w:rsid w:val="004636B2"/>
    <w:rsid w:val="004662A3"/>
    <w:rsid w:val="00467068"/>
    <w:rsid w:val="00477FEB"/>
    <w:rsid w:val="00484C29"/>
    <w:rsid w:val="004862DE"/>
    <w:rsid w:val="00491AE8"/>
    <w:rsid w:val="004946F8"/>
    <w:rsid w:val="00495A89"/>
    <w:rsid w:val="00496D7A"/>
    <w:rsid w:val="004A4FA4"/>
    <w:rsid w:val="004A70C4"/>
    <w:rsid w:val="004B44E7"/>
    <w:rsid w:val="004B606E"/>
    <w:rsid w:val="004C0B21"/>
    <w:rsid w:val="004C29E0"/>
    <w:rsid w:val="004C341E"/>
    <w:rsid w:val="004C5F85"/>
    <w:rsid w:val="004D1FD5"/>
    <w:rsid w:val="004D4A2E"/>
    <w:rsid w:val="004D5430"/>
    <w:rsid w:val="004D6459"/>
    <w:rsid w:val="004D705A"/>
    <w:rsid w:val="004E096C"/>
    <w:rsid w:val="004E1061"/>
    <w:rsid w:val="004E18DC"/>
    <w:rsid w:val="004E52BB"/>
    <w:rsid w:val="004F7586"/>
    <w:rsid w:val="00500F7B"/>
    <w:rsid w:val="00502CD3"/>
    <w:rsid w:val="005030CE"/>
    <w:rsid w:val="00503F0E"/>
    <w:rsid w:val="0050609C"/>
    <w:rsid w:val="00507D84"/>
    <w:rsid w:val="005108B8"/>
    <w:rsid w:val="00511D2D"/>
    <w:rsid w:val="00512A9A"/>
    <w:rsid w:val="00514F25"/>
    <w:rsid w:val="00517871"/>
    <w:rsid w:val="00533169"/>
    <w:rsid w:val="00534DE4"/>
    <w:rsid w:val="00536BA7"/>
    <w:rsid w:val="005475B1"/>
    <w:rsid w:val="00554C58"/>
    <w:rsid w:val="005610E5"/>
    <w:rsid w:val="00562134"/>
    <w:rsid w:val="00562BF9"/>
    <w:rsid w:val="00567C59"/>
    <w:rsid w:val="005703FE"/>
    <w:rsid w:val="005804B3"/>
    <w:rsid w:val="00582F2F"/>
    <w:rsid w:val="005912B2"/>
    <w:rsid w:val="00596353"/>
    <w:rsid w:val="00596BA2"/>
    <w:rsid w:val="005A1886"/>
    <w:rsid w:val="005A23E3"/>
    <w:rsid w:val="005A78E1"/>
    <w:rsid w:val="005B29B8"/>
    <w:rsid w:val="005C1F91"/>
    <w:rsid w:val="005C650F"/>
    <w:rsid w:val="005E279A"/>
    <w:rsid w:val="005F13AC"/>
    <w:rsid w:val="005F2018"/>
    <w:rsid w:val="005F45C7"/>
    <w:rsid w:val="006076B1"/>
    <w:rsid w:val="006113CF"/>
    <w:rsid w:val="00622EAD"/>
    <w:rsid w:val="006236A9"/>
    <w:rsid w:val="006236FE"/>
    <w:rsid w:val="00633FEF"/>
    <w:rsid w:val="006350EB"/>
    <w:rsid w:val="00635EA6"/>
    <w:rsid w:val="006410BE"/>
    <w:rsid w:val="00646CC6"/>
    <w:rsid w:val="00646CD1"/>
    <w:rsid w:val="00646DE8"/>
    <w:rsid w:val="00647639"/>
    <w:rsid w:val="00647FB4"/>
    <w:rsid w:val="00653D70"/>
    <w:rsid w:val="00655D6A"/>
    <w:rsid w:val="0066094E"/>
    <w:rsid w:val="00662C05"/>
    <w:rsid w:val="00677CFD"/>
    <w:rsid w:val="00684042"/>
    <w:rsid w:val="006875BD"/>
    <w:rsid w:val="0069339A"/>
    <w:rsid w:val="00695E29"/>
    <w:rsid w:val="00697406"/>
    <w:rsid w:val="006A0D2E"/>
    <w:rsid w:val="006B6A9C"/>
    <w:rsid w:val="006C3D77"/>
    <w:rsid w:val="006C4A94"/>
    <w:rsid w:val="006C7225"/>
    <w:rsid w:val="006C756E"/>
    <w:rsid w:val="006D3306"/>
    <w:rsid w:val="006D4EA4"/>
    <w:rsid w:val="006D7B14"/>
    <w:rsid w:val="006D7CA8"/>
    <w:rsid w:val="006E3AA8"/>
    <w:rsid w:val="006F13C7"/>
    <w:rsid w:val="006F3E95"/>
    <w:rsid w:val="006F5163"/>
    <w:rsid w:val="00700A7F"/>
    <w:rsid w:val="00703A7A"/>
    <w:rsid w:val="00707899"/>
    <w:rsid w:val="00714D57"/>
    <w:rsid w:val="007164C3"/>
    <w:rsid w:val="00716EBD"/>
    <w:rsid w:val="0071775A"/>
    <w:rsid w:val="00717854"/>
    <w:rsid w:val="007204FA"/>
    <w:rsid w:val="00720B56"/>
    <w:rsid w:val="00721DFC"/>
    <w:rsid w:val="00723507"/>
    <w:rsid w:val="0073571E"/>
    <w:rsid w:val="0074148C"/>
    <w:rsid w:val="00751A77"/>
    <w:rsid w:val="007568F4"/>
    <w:rsid w:val="00756F16"/>
    <w:rsid w:val="00763418"/>
    <w:rsid w:val="007641AA"/>
    <w:rsid w:val="00764AA6"/>
    <w:rsid w:val="0076634D"/>
    <w:rsid w:val="00766FC9"/>
    <w:rsid w:val="00771107"/>
    <w:rsid w:val="007817DC"/>
    <w:rsid w:val="007826C9"/>
    <w:rsid w:val="00784CEF"/>
    <w:rsid w:val="00786229"/>
    <w:rsid w:val="00796F47"/>
    <w:rsid w:val="007B4245"/>
    <w:rsid w:val="007B4BF5"/>
    <w:rsid w:val="007B72DD"/>
    <w:rsid w:val="007B79EF"/>
    <w:rsid w:val="007B7C5B"/>
    <w:rsid w:val="007C20DF"/>
    <w:rsid w:val="007C3EED"/>
    <w:rsid w:val="007C6425"/>
    <w:rsid w:val="007C66FB"/>
    <w:rsid w:val="007D0B2A"/>
    <w:rsid w:val="007D1B38"/>
    <w:rsid w:val="007D293B"/>
    <w:rsid w:val="007E383A"/>
    <w:rsid w:val="007F25E6"/>
    <w:rsid w:val="007F2B9D"/>
    <w:rsid w:val="007F6BFC"/>
    <w:rsid w:val="007F7C4A"/>
    <w:rsid w:val="00802EBE"/>
    <w:rsid w:val="00804C84"/>
    <w:rsid w:val="00805066"/>
    <w:rsid w:val="008104B1"/>
    <w:rsid w:val="008165F0"/>
    <w:rsid w:val="0081750B"/>
    <w:rsid w:val="0082072B"/>
    <w:rsid w:val="00820832"/>
    <w:rsid w:val="00822782"/>
    <w:rsid w:val="00833173"/>
    <w:rsid w:val="00835659"/>
    <w:rsid w:val="00836B34"/>
    <w:rsid w:val="00836B4A"/>
    <w:rsid w:val="00836E9A"/>
    <w:rsid w:val="00841D1E"/>
    <w:rsid w:val="00852B4B"/>
    <w:rsid w:val="00854D67"/>
    <w:rsid w:val="00856852"/>
    <w:rsid w:val="008568B4"/>
    <w:rsid w:val="00865DDE"/>
    <w:rsid w:val="00867ECF"/>
    <w:rsid w:val="008708AA"/>
    <w:rsid w:val="008739FD"/>
    <w:rsid w:val="0087421F"/>
    <w:rsid w:val="008746A9"/>
    <w:rsid w:val="00876711"/>
    <w:rsid w:val="00881767"/>
    <w:rsid w:val="008818CB"/>
    <w:rsid w:val="0088253A"/>
    <w:rsid w:val="008843C0"/>
    <w:rsid w:val="008903CF"/>
    <w:rsid w:val="008920BD"/>
    <w:rsid w:val="00894CE7"/>
    <w:rsid w:val="008A2FEF"/>
    <w:rsid w:val="008A47B3"/>
    <w:rsid w:val="008B1CE2"/>
    <w:rsid w:val="008B6706"/>
    <w:rsid w:val="008C22A7"/>
    <w:rsid w:val="008D1BA7"/>
    <w:rsid w:val="008D26FF"/>
    <w:rsid w:val="008D2FAF"/>
    <w:rsid w:val="008D5E72"/>
    <w:rsid w:val="008D6764"/>
    <w:rsid w:val="009005CF"/>
    <w:rsid w:val="00901A55"/>
    <w:rsid w:val="00902EEB"/>
    <w:rsid w:val="00904409"/>
    <w:rsid w:val="00906B80"/>
    <w:rsid w:val="00906CED"/>
    <w:rsid w:val="00907C44"/>
    <w:rsid w:val="0091216C"/>
    <w:rsid w:val="0091385A"/>
    <w:rsid w:val="0091599B"/>
    <w:rsid w:val="00925C48"/>
    <w:rsid w:val="009276F7"/>
    <w:rsid w:val="00927E5C"/>
    <w:rsid w:val="00932256"/>
    <w:rsid w:val="00932EF6"/>
    <w:rsid w:val="009347F7"/>
    <w:rsid w:val="009400CB"/>
    <w:rsid w:val="00940EA1"/>
    <w:rsid w:val="00950B10"/>
    <w:rsid w:val="0095186E"/>
    <w:rsid w:val="00951B41"/>
    <w:rsid w:val="00954C51"/>
    <w:rsid w:val="00957991"/>
    <w:rsid w:val="00964634"/>
    <w:rsid w:val="00965ED4"/>
    <w:rsid w:val="009675D0"/>
    <w:rsid w:val="00980B45"/>
    <w:rsid w:val="00980F94"/>
    <w:rsid w:val="009818C2"/>
    <w:rsid w:val="00982442"/>
    <w:rsid w:val="009836F5"/>
    <w:rsid w:val="0099165B"/>
    <w:rsid w:val="009933F1"/>
    <w:rsid w:val="0099543B"/>
    <w:rsid w:val="009A3559"/>
    <w:rsid w:val="009A4D49"/>
    <w:rsid w:val="009B58CE"/>
    <w:rsid w:val="009D158F"/>
    <w:rsid w:val="009D2091"/>
    <w:rsid w:val="009D28F0"/>
    <w:rsid w:val="009D7B5F"/>
    <w:rsid w:val="009F0A28"/>
    <w:rsid w:val="009F48B5"/>
    <w:rsid w:val="009F57AF"/>
    <w:rsid w:val="00A00425"/>
    <w:rsid w:val="00A02AB4"/>
    <w:rsid w:val="00A04752"/>
    <w:rsid w:val="00A0565F"/>
    <w:rsid w:val="00A13093"/>
    <w:rsid w:val="00A1336C"/>
    <w:rsid w:val="00A15ABA"/>
    <w:rsid w:val="00A17A02"/>
    <w:rsid w:val="00A21177"/>
    <w:rsid w:val="00A303E4"/>
    <w:rsid w:val="00A3210A"/>
    <w:rsid w:val="00A324C5"/>
    <w:rsid w:val="00A40D26"/>
    <w:rsid w:val="00A412F6"/>
    <w:rsid w:val="00A42AA5"/>
    <w:rsid w:val="00A4354C"/>
    <w:rsid w:val="00A47CE4"/>
    <w:rsid w:val="00A56F8A"/>
    <w:rsid w:val="00A6553C"/>
    <w:rsid w:val="00A65E3D"/>
    <w:rsid w:val="00A67532"/>
    <w:rsid w:val="00A679EA"/>
    <w:rsid w:val="00A74D35"/>
    <w:rsid w:val="00A75CAA"/>
    <w:rsid w:val="00A80577"/>
    <w:rsid w:val="00A82E79"/>
    <w:rsid w:val="00A856B3"/>
    <w:rsid w:val="00A85AC7"/>
    <w:rsid w:val="00A85B62"/>
    <w:rsid w:val="00A92340"/>
    <w:rsid w:val="00A9484B"/>
    <w:rsid w:val="00A948FD"/>
    <w:rsid w:val="00A9579D"/>
    <w:rsid w:val="00A95B9C"/>
    <w:rsid w:val="00A95C0C"/>
    <w:rsid w:val="00AA1855"/>
    <w:rsid w:val="00AB32E9"/>
    <w:rsid w:val="00AD0224"/>
    <w:rsid w:val="00AD3DF3"/>
    <w:rsid w:val="00AF0299"/>
    <w:rsid w:val="00AF1D7B"/>
    <w:rsid w:val="00AF467F"/>
    <w:rsid w:val="00B01658"/>
    <w:rsid w:val="00B0373A"/>
    <w:rsid w:val="00B04172"/>
    <w:rsid w:val="00B0511E"/>
    <w:rsid w:val="00B06EB3"/>
    <w:rsid w:val="00B129FD"/>
    <w:rsid w:val="00B1353A"/>
    <w:rsid w:val="00B20CC7"/>
    <w:rsid w:val="00B21A6D"/>
    <w:rsid w:val="00B25C9B"/>
    <w:rsid w:val="00B26C89"/>
    <w:rsid w:val="00B31DEB"/>
    <w:rsid w:val="00B35D7D"/>
    <w:rsid w:val="00B42A1E"/>
    <w:rsid w:val="00B42DAD"/>
    <w:rsid w:val="00B43562"/>
    <w:rsid w:val="00B43AEB"/>
    <w:rsid w:val="00B451A0"/>
    <w:rsid w:val="00B47A01"/>
    <w:rsid w:val="00B50F05"/>
    <w:rsid w:val="00B516EC"/>
    <w:rsid w:val="00B5363F"/>
    <w:rsid w:val="00B55564"/>
    <w:rsid w:val="00B6152E"/>
    <w:rsid w:val="00B648A4"/>
    <w:rsid w:val="00B677D7"/>
    <w:rsid w:val="00B7084F"/>
    <w:rsid w:val="00B81FA4"/>
    <w:rsid w:val="00B83565"/>
    <w:rsid w:val="00B86576"/>
    <w:rsid w:val="00B867A0"/>
    <w:rsid w:val="00B9243A"/>
    <w:rsid w:val="00B95EAD"/>
    <w:rsid w:val="00BA4562"/>
    <w:rsid w:val="00BA4E07"/>
    <w:rsid w:val="00BA73F0"/>
    <w:rsid w:val="00BB1205"/>
    <w:rsid w:val="00BB269A"/>
    <w:rsid w:val="00BB3CB4"/>
    <w:rsid w:val="00BB7289"/>
    <w:rsid w:val="00BC2538"/>
    <w:rsid w:val="00BC5F7E"/>
    <w:rsid w:val="00BC63CA"/>
    <w:rsid w:val="00BC75D0"/>
    <w:rsid w:val="00BD307E"/>
    <w:rsid w:val="00BD49FE"/>
    <w:rsid w:val="00BD7F78"/>
    <w:rsid w:val="00BE485E"/>
    <w:rsid w:val="00BE5094"/>
    <w:rsid w:val="00BE546F"/>
    <w:rsid w:val="00BE6CB6"/>
    <w:rsid w:val="00BF35E9"/>
    <w:rsid w:val="00BF3A1C"/>
    <w:rsid w:val="00BF406D"/>
    <w:rsid w:val="00BF4B5F"/>
    <w:rsid w:val="00BF55D9"/>
    <w:rsid w:val="00BF7305"/>
    <w:rsid w:val="00C00C87"/>
    <w:rsid w:val="00C04715"/>
    <w:rsid w:val="00C06325"/>
    <w:rsid w:val="00C11451"/>
    <w:rsid w:val="00C14731"/>
    <w:rsid w:val="00C14772"/>
    <w:rsid w:val="00C23004"/>
    <w:rsid w:val="00C26A73"/>
    <w:rsid w:val="00C32A8C"/>
    <w:rsid w:val="00C33DE3"/>
    <w:rsid w:val="00C42B4A"/>
    <w:rsid w:val="00C43340"/>
    <w:rsid w:val="00C52190"/>
    <w:rsid w:val="00C53DDD"/>
    <w:rsid w:val="00C62A8A"/>
    <w:rsid w:val="00C63DF1"/>
    <w:rsid w:val="00C6632D"/>
    <w:rsid w:val="00C6729A"/>
    <w:rsid w:val="00C727D7"/>
    <w:rsid w:val="00C73944"/>
    <w:rsid w:val="00C77A17"/>
    <w:rsid w:val="00C8211B"/>
    <w:rsid w:val="00C84908"/>
    <w:rsid w:val="00C86FB7"/>
    <w:rsid w:val="00C9205B"/>
    <w:rsid w:val="00C926CE"/>
    <w:rsid w:val="00C937BB"/>
    <w:rsid w:val="00CA388E"/>
    <w:rsid w:val="00CA4868"/>
    <w:rsid w:val="00CA66EB"/>
    <w:rsid w:val="00CB02B2"/>
    <w:rsid w:val="00CB0AD7"/>
    <w:rsid w:val="00CB33FC"/>
    <w:rsid w:val="00CB4CB3"/>
    <w:rsid w:val="00CB745A"/>
    <w:rsid w:val="00CC386C"/>
    <w:rsid w:val="00CC70C6"/>
    <w:rsid w:val="00CD2A91"/>
    <w:rsid w:val="00CD5F38"/>
    <w:rsid w:val="00CD7D1D"/>
    <w:rsid w:val="00CE31D2"/>
    <w:rsid w:val="00CE52D2"/>
    <w:rsid w:val="00CE656E"/>
    <w:rsid w:val="00CE687F"/>
    <w:rsid w:val="00CE6A58"/>
    <w:rsid w:val="00CF03EC"/>
    <w:rsid w:val="00CF1C06"/>
    <w:rsid w:val="00CF2C3B"/>
    <w:rsid w:val="00CF3FA2"/>
    <w:rsid w:val="00D0298C"/>
    <w:rsid w:val="00D03E44"/>
    <w:rsid w:val="00D0553C"/>
    <w:rsid w:val="00D06B08"/>
    <w:rsid w:val="00D1213C"/>
    <w:rsid w:val="00D145C2"/>
    <w:rsid w:val="00D14CCA"/>
    <w:rsid w:val="00D2098B"/>
    <w:rsid w:val="00D361F1"/>
    <w:rsid w:val="00D409A1"/>
    <w:rsid w:val="00D43B73"/>
    <w:rsid w:val="00D4600D"/>
    <w:rsid w:val="00D46872"/>
    <w:rsid w:val="00D51F60"/>
    <w:rsid w:val="00D56E2F"/>
    <w:rsid w:val="00D605E9"/>
    <w:rsid w:val="00D60922"/>
    <w:rsid w:val="00D62FBB"/>
    <w:rsid w:val="00D65802"/>
    <w:rsid w:val="00D7386B"/>
    <w:rsid w:val="00D74C70"/>
    <w:rsid w:val="00D813D1"/>
    <w:rsid w:val="00D820B7"/>
    <w:rsid w:val="00D87ED2"/>
    <w:rsid w:val="00D91671"/>
    <w:rsid w:val="00D91FDF"/>
    <w:rsid w:val="00D943FE"/>
    <w:rsid w:val="00D97955"/>
    <w:rsid w:val="00DA3A06"/>
    <w:rsid w:val="00DA5066"/>
    <w:rsid w:val="00DB508B"/>
    <w:rsid w:val="00DC33FA"/>
    <w:rsid w:val="00DC5EBB"/>
    <w:rsid w:val="00DC67D1"/>
    <w:rsid w:val="00DD7CE3"/>
    <w:rsid w:val="00DE59B9"/>
    <w:rsid w:val="00DE5D74"/>
    <w:rsid w:val="00DF05B3"/>
    <w:rsid w:val="00DF2BD1"/>
    <w:rsid w:val="00DF3AD8"/>
    <w:rsid w:val="00DF46D1"/>
    <w:rsid w:val="00E01962"/>
    <w:rsid w:val="00E0234B"/>
    <w:rsid w:val="00E04396"/>
    <w:rsid w:val="00E058FD"/>
    <w:rsid w:val="00E061B2"/>
    <w:rsid w:val="00E109C4"/>
    <w:rsid w:val="00E14149"/>
    <w:rsid w:val="00E238EA"/>
    <w:rsid w:val="00E23C07"/>
    <w:rsid w:val="00E31749"/>
    <w:rsid w:val="00E31DE6"/>
    <w:rsid w:val="00E342E9"/>
    <w:rsid w:val="00E53F7F"/>
    <w:rsid w:val="00E60A40"/>
    <w:rsid w:val="00E6241A"/>
    <w:rsid w:val="00E63A92"/>
    <w:rsid w:val="00E66BA0"/>
    <w:rsid w:val="00E7285F"/>
    <w:rsid w:val="00E74719"/>
    <w:rsid w:val="00E756F3"/>
    <w:rsid w:val="00E8484D"/>
    <w:rsid w:val="00E864AB"/>
    <w:rsid w:val="00E95D17"/>
    <w:rsid w:val="00EA001C"/>
    <w:rsid w:val="00EA353C"/>
    <w:rsid w:val="00EA3A64"/>
    <w:rsid w:val="00EA3C4D"/>
    <w:rsid w:val="00EA56B0"/>
    <w:rsid w:val="00EA64CC"/>
    <w:rsid w:val="00EB007B"/>
    <w:rsid w:val="00EB505B"/>
    <w:rsid w:val="00EB5354"/>
    <w:rsid w:val="00EB7263"/>
    <w:rsid w:val="00EC28BF"/>
    <w:rsid w:val="00EC3634"/>
    <w:rsid w:val="00EC46A8"/>
    <w:rsid w:val="00EC48F2"/>
    <w:rsid w:val="00EC52DD"/>
    <w:rsid w:val="00ED0596"/>
    <w:rsid w:val="00ED1C98"/>
    <w:rsid w:val="00ED2D4E"/>
    <w:rsid w:val="00ED3A4F"/>
    <w:rsid w:val="00ED485E"/>
    <w:rsid w:val="00ED7313"/>
    <w:rsid w:val="00EE0FCC"/>
    <w:rsid w:val="00EE5D45"/>
    <w:rsid w:val="00EF0E81"/>
    <w:rsid w:val="00EF2F0E"/>
    <w:rsid w:val="00EF7402"/>
    <w:rsid w:val="00F011E0"/>
    <w:rsid w:val="00F07CEA"/>
    <w:rsid w:val="00F10053"/>
    <w:rsid w:val="00F103EA"/>
    <w:rsid w:val="00F10BD7"/>
    <w:rsid w:val="00F1164E"/>
    <w:rsid w:val="00F12891"/>
    <w:rsid w:val="00F17D8A"/>
    <w:rsid w:val="00F23266"/>
    <w:rsid w:val="00F25817"/>
    <w:rsid w:val="00F260D3"/>
    <w:rsid w:val="00F264AE"/>
    <w:rsid w:val="00F268FF"/>
    <w:rsid w:val="00F26D3D"/>
    <w:rsid w:val="00F26F14"/>
    <w:rsid w:val="00F31459"/>
    <w:rsid w:val="00F31CF6"/>
    <w:rsid w:val="00F430E7"/>
    <w:rsid w:val="00F52AA3"/>
    <w:rsid w:val="00F56F3F"/>
    <w:rsid w:val="00F571F3"/>
    <w:rsid w:val="00F6212A"/>
    <w:rsid w:val="00F65AA7"/>
    <w:rsid w:val="00F72F1A"/>
    <w:rsid w:val="00F850AB"/>
    <w:rsid w:val="00F87798"/>
    <w:rsid w:val="00F924AE"/>
    <w:rsid w:val="00FA068C"/>
    <w:rsid w:val="00FA24D4"/>
    <w:rsid w:val="00FA28C6"/>
    <w:rsid w:val="00FB2624"/>
    <w:rsid w:val="00FB273C"/>
    <w:rsid w:val="00FB28FD"/>
    <w:rsid w:val="00FB3032"/>
    <w:rsid w:val="00FB34DE"/>
    <w:rsid w:val="00FB6C3D"/>
    <w:rsid w:val="00FB6D2F"/>
    <w:rsid w:val="00FB6DD0"/>
    <w:rsid w:val="00FC06FA"/>
    <w:rsid w:val="00FC2924"/>
    <w:rsid w:val="00FC7BF3"/>
    <w:rsid w:val="00FD2107"/>
    <w:rsid w:val="00FD33C4"/>
    <w:rsid w:val="00FD6387"/>
    <w:rsid w:val="00FD751A"/>
    <w:rsid w:val="00FE1228"/>
    <w:rsid w:val="00FE2D2F"/>
    <w:rsid w:val="00FE2FA4"/>
    <w:rsid w:val="00FE3A2C"/>
    <w:rsid w:val="00FF0D31"/>
    <w:rsid w:val="00FF28DB"/>
    <w:rsid w:val="00FF58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01872278">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383456553">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49349092">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288125523">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559129830">
      <w:bodyDiv w:val="1"/>
      <w:marLeft w:val="0"/>
      <w:marRight w:val="0"/>
      <w:marTop w:val="0"/>
      <w:marBottom w:val="0"/>
      <w:divBdr>
        <w:top w:val="none" w:sz="0" w:space="0" w:color="auto"/>
        <w:left w:val="none" w:sz="0" w:space="0" w:color="auto"/>
        <w:bottom w:val="none" w:sz="0" w:space="0" w:color="auto"/>
        <w:right w:val="none" w:sz="0" w:space="0" w:color="auto"/>
      </w:divBdr>
    </w:div>
    <w:div w:id="159751943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1942835692">
      <w:bodyDiv w:val="1"/>
      <w:marLeft w:val="0"/>
      <w:marRight w:val="0"/>
      <w:marTop w:val="0"/>
      <w:marBottom w:val="0"/>
      <w:divBdr>
        <w:top w:val="none" w:sz="0" w:space="0" w:color="auto"/>
        <w:left w:val="none" w:sz="0" w:space="0" w:color="auto"/>
        <w:bottom w:val="none" w:sz="0" w:space="0" w:color="auto"/>
        <w:right w:val="none" w:sz="0" w:space="0" w:color="auto"/>
      </w:divBdr>
    </w:div>
    <w:div w:id="1955597833">
      <w:bodyDiv w:val="1"/>
      <w:marLeft w:val="0"/>
      <w:marRight w:val="0"/>
      <w:marTop w:val="0"/>
      <w:marBottom w:val="0"/>
      <w:divBdr>
        <w:top w:val="none" w:sz="0" w:space="0" w:color="auto"/>
        <w:left w:val="none" w:sz="0" w:space="0" w:color="auto"/>
        <w:bottom w:val="none" w:sz="0" w:space="0" w:color="auto"/>
        <w:right w:val="none" w:sz="0" w:space="0" w:color="auto"/>
      </w:divBdr>
    </w:div>
    <w:div w:id="1998261314">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f"/><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image" Target="media/image27.jpeg"/><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fontTable" Target="fontTable.xml"/><Relationship Id="rId47"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image" Target="media/image5.jpg"/><Relationship Id="rId25" Type="http://schemas.openxmlformats.org/officeDocument/2006/relationships/image" Target="media/image13.tif"/><Relationship Id="rId33" Type="http://schemas.openxmlformats.org/officeDocument/2006/relationships/image" Target="media/image21.jpeg"/><Relationship Id="rId38" Type="http://schemas.openxmlformats.org/officeDocument/2006/relationships/image" Target="media/image26.jpeg"/><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jpeg"/><Relationship Id="rId29" Type="http://schemas.openxmlformats.org/officeDocument/2006/relationships/image" Target="media/image17.jpe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image" Target="media/image12.jp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45"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10" Type="http://schemas.openxmlformats.org/officeDocument/2006/relationships/footer" Target="footer2.xml"/><Relationship Id="rId19" Type="http://schemas.openxmlformats.org/officeDocument/2006/relationships/image" Target="media/image7.jpg"/><Relationship Id="rId31" Type="http://schemas.openxmlformats.org/officeDocument/2006/relationships/image" Target="media/image19.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theme" Target="theme/theme1.xml"/><Relationship Id="rId4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CC392BF-590B-4A21-9ADC-BBF79F331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1</Pages>
  <Words>57133</Words>
  <Characters>325660</Characters>
  <Application>Microsoft Office Word</Application>
  <DocSecurity>0</DocSecurity>
  <Lines>2713</Lines>
  <Paragraphs>7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79</cp:revision>
  <cp:lastPrinted>2019-12-13T15:53:00Z</cp:lastPrinted>
  <dcterms:created xsi:type="dcterms:W3CDTF">2019-12-12T23:29:00Z</dcterms:created>
  <dcterms:modified xsi:type="dcterms:W3CDTF">2019-12-13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